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lang w:val="es-ES"/>
        </w:rPr>
        <w:id w:val="-1653675859"/>
        <w:docPartObj>
          <w:docPartGallery w:val="Table of Contents"/>
          <w:docPartUnique/>
        </w:docPartObj>
      </w:sdtPr>
      <w:sdtEndPr>
        <w:rPr>
          <w:b/>
          <w:bCs/>
        </w:rPr>
      </w:sdtEndPr>
      <w:sdtContent>
        <w:p w:rsidR="00CB0A54" w:rsidRPr="00011BFA" w:rsidRDefault="00011BFA" w:rsidP="00011BFA">
          <w:pPr>
            <w:jc w:val="center"/>
            <w:rPr>
              <w:b/>
            </w:rPr>
          </w:pPr>
          <w:r w:rsidRPr="00011BFA">
            <w:rPr>
              <w:b/>
              <w:lang w:val="es-ES"/>
            </w:rPr>
            <w:t>TABLA DE CONTENIDO</w:t>
          </w:r>
        </w:p>
        <w:p w:rsidR="00525087" w:rsidRDefault="00CB0A54">
          <w:pPr>
            <w:pStyle w:val="TDC1"/>
            <w:tabs>
              <w:tab w:val="left" w:pos="660"/>
              <w:tab w:val="right" w:leader="dot" w:pos="9350"/>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508079" w:history="1">
            <w:r w:rsidR="00525087" w:rsidRPr="00E506F1">
              <w:rPr>
                <w:rStyle w:val="Hipervnculo"/>
                <w:noProof/>
              </w:rPr>
              <w:t>1</w:t>
            </w:r>
            <w:r w:rsidR="00525087">
              <w:rPr>
                <w:rFonts w:asciiTheme="minorHAnsi" w:eastAsiaTheme="minorEastAsia" w:hAnsiTheme="minorHAnsi"/>
                <w:noProof/>
                <w:sz w:val="22"/>
                <w:lang w:eastAsia="es-CO"/>
              </w:rPr>
              <w:tab/>
            </w:r>
            <w:r w:rsidR="00525087" w:rsidRPr="00E506F1">
              <w:rPr>
                <w:rStyle w:val="Hipervnculo"/>
                <w:noProof/>
              </w:rPr>
              <w:t>Introducción</w:t>
            </w:r>
            <w:r w:rsidR="00525087">
              <w:rPr>
                <w:noProof/>
                <w:webHidden/>
              </w:rPr>
              <w:tab/>
            </w:r>
            <w:r w:rsidR="00525087">
              <w:rPr>
                <w:noProof/>
                <w:webHidden/>
              </w:rPr>
              <w:fldChar w:fldCharType="begin"/>
            </w:r>
            <w:r w:rsidR="00525087">
              <w:rPr>
                <w:noProof/>
                <w:webHidden/>
              </w:rPr>
              <w:instrText xml:space="preserve"> PAGEREF _Toc514508079 \h </w:instrText>
            </w:r>
            <w:r w:rsidR="00525087">
              <w:rPr>
                <w:noProof/>
                <w:webHidden/>
              </w:rPr>
            </w:r>
            <w:r w:rsidR="00525087">
              <w:rPr>
                <w:noProof/>
                <w:webHidden/>
              </w:rPr>
              <w:fldChar w:fldCharType="separate"/>
            </w:r>
            <w:r w:rsidR="00525087">
              <w:rPr>
                <w:noProof/>
                <w:webHidden/>
              </w:rPr>
              <w:t>8</w:t>
            </w:r>
            <w:r w:rsidR="00525087">
              <w:rPr>
                <w:noProof/>
                <w:webHidden/>
              </w:rPr>
              <w:fldChar w:fldCharType="end"/>
            </w:r>
          </w:hyperlink>
        </w:p>
        <w:p w:rsidR="00525087" w:rsidRDefault="00525087">
          <w:pPr>
            <w:pStyle w:val="TDC1"/>
            <w:tabs>
              <w:tab w:val="left" w:pos="660"/>
              <w:tab w:val="right" w:leader="dot" w:pos="9350"/>
            </w:tabs>
            <w:rPr>
              <w:rFonts w:asciiTheme="minorHAnsi" w:eastAsiaTheme="minorEastAsia" w:hAnsiTheme="minorHAnsi"/>
              <w:noProof/>
              <w:sz w:val="22"/>
              <w:lang w:eastAsia="es-CO"/>
            </w:rPr>
          </w:pPr>
          <w:hyperlink w:anchor="_Toc514508080" w:history="1">
            <w:r w:rsidRPr="00E506F1">
              <w:rPr>
                <w:rStyle w:val="Hipervnculo"/>
                <w:noProof/>
              </w:rPr>
              <w:t>2</w:t>
            </w:r>
            <w:r>
              <w:rPr>
                <w:rFonts w:asciiTheme="minorHAnsi" w:eastAsiaTheme="minorEastAsia" w:hAnsiTheme="minorHAnsi"/>
                <w:noProof/>
                <w:sz w:val="22"/>
                <w:lang w:eastAsia="es-CO"/>
              </w:rPr>
              <w:tab/>
            </w:r>
            <w:r w:rsidRPr="00E506F1">
              <w:rPr>
                <w:rStyle w:val="Hipervnculo"/>
                <w:noProof/>
              </w:rPr>
              <w:t>Fundamentos de la electrocirugía</w:t>
            </w:r>
            <w:r>
              <w:rPr>
                <w:noProof/>
                <w:webHidden/>
              </w:rPr>
              <w:tab/>
            </w:r>
            <w:r>
              <w:rPr>
                <w:noProof/>
                <w:webHidden/>
              </w:rPr>
              <w:fldChar w:fldCharType="begin"/>
            </w:r>
            <w:r>
              <w:rPr>
                <w:noProof/>
                <w:webHidden/>
              </w:rPr>
              <w:instrText xml:space="preserve"> PAGEREF _Toc514508080 \h </w:instrText>
            </w:r>
            <w:r>
              <w:rPr>
                <w:noProof/>
                <w:webHidden/>
              </w:rPr>
            </w:r>
            <w:r>
              <w:rPr>
                <w:noProof/>
                <w:webHidden/>
              </w:rPr>
              <w:fldChar w:fldCharType="separate"/>
            </w:r>
            <w:r>
              <w:rPr>
                <w:noProof/>
                <w:webHidden/>
              </w:rPr>
              <w:t>9</w:t>
            </w:r>
            <w:r>
              <w:rPr>
                <w:noProof/>
                <w:webHidden/>
              </w:rPr>
              <w:fldChar w:fldCharType="end"/>
            </w:r>
          </w:hyperlink>
        </w:p>
        <w:p w:rsidR="00525087" w:rsidRDefault="00525087">
          <w:pPr>
            <w:pStyle w:val="TDC2"/>
            <w:tabs>
              <w:tab w:val="left" w:pos="1100"/>
              <w:tab w:val="right" w:leader="dot" w:pos="9350"/>
            </w:tabs>
            <w:rPr>
              <w:rFonts w:asciiTheme="minorHAnsi" w:eastAsiaTheme="minorEastAsia" w:hAnsiTheme="minorHAnsi"/>
              <w:noProof/>
              <w:sz w:val="22"/>
              <w:lang w:eastAsia="es-CO"/>
            </w:rPr>
          </w:pPr>
          <w:hyperlink w:anchor="_Toc514508081" w:history="1">
            <w:r w:rsidRPr="00E506F1">
              <w:rPr>
                <w:rStyle w:val="Hipervnculo"/>
                <w:noProof/>
              </w:rPr>
              <w:t>2.1</w:t>
            </w:r>
            <w:r>
              <w:rPr>
                <w:rFonts w:asciiTheme="minorHAnsi" w:eastAsiaTheme="minorEastAsia" w:hAnsiTheme="minorHAnsi"/>
                <w:noProof/>
                <w:sz w:val="22"/>
                <w:lang w:eastAsia="es-CO"/>
              </w:rPr>
              <w:tab/>
            </w:r>
            <w:r w:rsidRPr="00E506F1">
              <w:rPr>
                <w:rStyle w:val="Hipervnculo"/>
                <w:noProof/>
              </w:rPr>
              <w:t>La electrocirugía</w:t>
            </w:r>
            <w:r>
              <w:rPr>
                <w:noProof/>
                <w:webHidden/>
              </w:rPr>
              <w:tab/>
            </w:r>
            <w:r>
              <w:rPr>
                <w:noProof/>
                <w:webHidden/>
              </w:rPr>
              <w:fldChar w:fldCharType="begin"/>
            </w:r>
            <w:r>
              <w:rPr>
                <w:noProof/>
                <w:webHidden/>
              </w:rPr>
              <w:instrText xml:space="preserve"> PAGEREF _Toc514508081 \h </w:instrText>
            </w:r>
            <w:r>
              <w:rPr>
                <w:noProof/>
                <w:webHidden/>
              </w:rPr>
            </w:r>
            <w:r>
              <w:rPr>
                <w:noProof/>
                <w:webHidden/>
              </w:rPr>
              <w:fldChar w:fldCharType="separate"/>
            </w:r>
            <w:r>
              <w:rPr>
                <w:noProof/>
                <w:webHidden/>
              </w:rPr>
              <w:t>9</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82" w:history="1">
            <w:r w:rsidRPr="00E506F1">
              <w:rPr>
                <w:rStyle w:val="Hipervnculo"/>
                <w:noProof/>
              </w:rPr>
              <w:t>2.1.1</w:t>
            </w:r>
            <w:r>
              <w:rPr>
                <w:rFonts w:asciiTheme="minorHAnsi" w:eastAsiaTheme="minorEastAsia" w:hAnsiTheme="minorHAnsi"/>
                <w:noProof/>
                <w:sz w:val="22"/>
                <w:lang w:eastAsia="es-CO"/>
              </w:rPr>
              <w:tab/>
            </w:r>
            <w:r w:rsidRPr="00E506F1">
              <w:rPr>
                <w:rStyle w:val="Hipervnculo"/>
                <w:noProof/>
              </w:rPr>
              <w:t>Efectos de la Corriente Eléctrica sobre los Tejidos</w:t>
            </w:r>
            <w:r>
              <w:rPr>
                <w:noProof/>
                <w:webHidden/>
              </w:rPr>
              <w:tab/>
            </w:r>
            <w:r>
              <w:rPr>
                <w:noProof/>
                <w:webHidden/>
              </w:rPr>
              <w:fldChar w:fldCharType="begin"/>
            </w:r>
            <w:r>
              <w:rPr>
                <w:noProof/>
                <w:webHidden/>
              </w:rPr>
              <w:instrText xml:space="preserve"> PAGEREF _Toc514508082 \h </w:instrText>
            </w:r>
            <w:r>
              <w:rPr>
                <w:noProof/>
                <w:webHidden/>
              </w:rPr>
            </w:r>
            <w:r>
              <w:rPr>
                <w:noProof/>
                <w:webHidden/>
              </w:rPr>
              <w:fldChar w:fldCharType="separate"/>
            </w:r>
            <w:r>
              <w:rPr>
                <w:noProof/>
                <w:webHidden/>
              </w:rPr>
              <w:t>10</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83" w:history="1">
            <w:r w:rsidRPr="00E506F1">
              <w:rPr>
                <w:rStyle w:val="Hipervnculo"/>
                <w:noProof/>
              </w:rPr>
              <w:t>2.1.2</w:t>
            </w:r>
            <w:r>
              <w:rPr>
                <w:rFonts w:asciiTheme="minorHAnsi" w:eastAsiaTheme="minorEastAsia" w:hAnsiTheme="minorHAnsi"/>
                <w:noProof/>
                <w:sz w:val="22"/>
                <w:lang w:eastAsia="es-CO"/>
              </w:rPr>
              <w:tab/>
            </w:r>
            <w:r w:rsidRPr="00E506F1">
              <w:rPr>
                <w:rStyle w:val="Hipervnculo"/>
                <w:noProof/>
              </w:rPr>
              <w:t>Bioimpedancia</w:t>
            </w:r>
            <w:r>
              <w:rPr>
                <w:noProof/>
                <w:webHidden/>
              </w:rPr>
              <w:tab/>
            </w:r>
            <w:r>
              <w:rPr>
                <w:noProof/>
                <w:webHidden/>
              </w:rPr>
              <w:fldChar w:fldCharType="begin"/>
            </w:r>
            <w:r>
              <w:rPr>
                <w:noProof/>
                <w:webHidden/>
              </w:rPr>
              <w:instrText xml:space="preserve"> PAGEREF _Toc514508083 \h </w:instrText>
            </w:r>
            <w:r>
              <w:rPr>
                <w:noProof/>
                <w:webHidden/>
              </w:rPr>
            </w:r>
            <w:r>
              <w:rPr>
                <w:noProof/>
                <w:webHidden/>
              </w:rPr>
              <w:fldChar w:fldCharType="separate"/>
            </w:r>
            <w:r>
              <w:rPr>
                <w:noProof/>
                <w:webHidden/>
              </w:rPr>
              <w:t>11</w:t>
            </w:r>
            <w:r>
              <w:rPr>
                <w:noProof/>
                <w:webHidden/>
              </w:rPr>
              <w:fldChar w:fldCharType="end"/>
            </w:r>
          </w:hyperlink>
        </w:p>
        <w:p w:rsidR="00525087" w:rsidRDefault="00525087">
          <w:pPr>
            <w:pStyle w:val="TDC2"/>
            <w:tabs>
              <w:tab w:val="left" w:pos="1100"/>
              <w:tab w:val="right" w:leader="dot" w:pos="9350"/>
            </w:tabs>
            <w:rPr>
              <w:rFonts w:asciiTheme="minorHAnsi" w:eastAsiaTheme="minorEastAsia" w:hAnsiTheme="minorHAnsi"/>
              <w:noProof/>
              <w:sz w:val="22"/>
              <w:lang w:eastAsia="es-CO"/>
            </w:rPr>
          </w:pPr>
          <w:hyperlink w:anchor="_Toc514508084" w:history="1">
            <w:r w:rsidRPr="00E506F1">
              <w:rPr>
                <w:rStyle w:val="Hipervnculo"/>
                <w:noProof/>
              </w:rPr>
              <w:t>2.2</w:t>
            </w:r>
            <w:r>
              <w:rPr>
                <w:rFonts w:asciiTheme="minorHAnsi" w:eastAsiaTheme="minorEastAsia" w:hAnsiTheme="minorHAnsi"/>
                <w:noProof/>
                <w:sz w:val="22"/>
                <w:lang w:eastAsia="es-CO"/>
              </w:rPr>
              <w:tab/>
            </w:r>
            <w:r w:rsidRPr="00E506F1">
              <w:rPr>
                <w:rStyle w:val="Hipervnculo"/>
                <w:noProof/>
              </w:rPr>
              <w:t>El Electrobisturí</w:t>
            </w:r>
            <w:r>
              <w:rPr>
                <w:noProof/>
                <w:webHidden/>
              </w:rPr>
              <w:tab/>
            </w:r>
            <w:r>
              <w:rPr>
                <w:noProof/>
                <w:webHidden/>
              </w:rPr>
              <w:fldChar w:fldCharType="begin"/>
            </w:r>
            <w:r>
              <w:rPr>
                <w:noProof/>
                <w:webHidden/>
              </w:rPr>
              <w:instrText xml:space="preserve"> PAGEREF _Toc514508084 \h </w:instrText>
            </w:r>
            <w:r>
              <w:rPr>
                <w:noProof/>
                <w:webHidden/>
              </w:rPr>
            </w:r>
            <w:r>
              <w:rPr>
                <w:noProof/>
                <w:webHidden/>
              </w:rPr>
              <w:fldChar w:fldCharType="separate"/>
            </w:r>
            <w:r>
              <w:rPr>
                <w:noProof/>
                <w:webHidden/>
              </w:rPr>
              <w:t>12</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85" w:history="1">
            <w:r w:rsidRPr="00E506F1">
              <w:rPr>
                <w:rStyle w:val="Hipervnculo"/>
                <w:noProof/>
              </w:rPr>
              <w:t>2.2.1</w:t>
            </w:r>
            <w:r>
              <w:rPr>
                <w:rFonts w:asciiTheme="minorHAnsi" w:eastAsiaTheme="minorEastAsia" w:hAnsiTheme="minorHAnsi"/>
                <w:noProof/>
                <w:sz w:val="22"/>
                <w:lang w:eastAsia="es-CO"/>
              </w:rPr>
              <w:tab/>
            </w:r>
            <w:r w:rsidRPr="00E506F1">
              <w:rPr>
                <w:rStyle w:val="Hipervnculo"/>
                <w:noProof/>
              </w:rPr>
              <w:t>Funcionamiento Básico de un Electrobisturí</w:t>
            </w:r>
            <w:r>
              <w:rPr>
                <w:noProof/>
                <w:webHidden/>
              </w:rPr>
              <w:tab/>
            </w:r>
            <w:r>
              <w:rPr>
                <w:noProof/>
                <w:webHidden/>
              </w:rPr>
              <w:fldChar w:fldCharType="begin"/>
            </w:r>
            <w:r>
              <w:rPr>
                <w:noProof/>
                <w:webHidden/>
              </w:rPr>
              <w:instrText xml:space="preserve"> PAGEREF _Toc514508085 \h </w:instrText>
            </w:r>
            <w:r>
              <w:rPr>
                <w:noProof/>
                <w:webHidden/>
              </w:rPr>
            </w:r>
            <w:r>
              <w:rPr>
                <w:noProof/>
                <w:webHidden/>
              </w:rPr>
              <w:fldChar w:fldCharType="separate"/>
            </w:r>
            <w:r>
              <w:rPr>
                <w:noProof/>
                <w:webHidden/>
              </w:rPr>
              <w:t>14</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86" w:history="1">
            <w:r w:rsidRPr="00E506F1">
              <w:rPr>
                <w:rStyle w:val="Hipervnculo"/>
                <w:noProof/>
              </w:rPr>
              <w:t>2.2.2</w:t>
            </w:r>
            <w:r>
              <w:rPr>
                <w:rFonts w:asciiTheme="minorHAnsi" w:eastAsiaTheme="minorEastAsia" w:hAnsiTheme="minorHAnsi"/>
                <w:noProof/>
                <w:sz w:val="22"/>
                <w:lang w:eastAsia="es-CO"/>
              </w:rPr>
              <w:tab/>
            </w:r>
            <w:r w:rsidRPr="00E506F1">
              <w:rPr>
                <w:rStyle w:val="Hipervnculo"/>
                <w:noProof/>
              </w:rPr>
              <w:t>Modos de Trabajo</w:t>
            </w:r>
            <w:r>
              <w:rPr>
                <w:noProof/>
                <w:webHidden/>
              </w:rPr>
              <w:tab/>
            </w:r>
            <w:r>
              <w:rPr>
                <w:noProof/>
                <w:webHidden/>
              </w:rPr>
              <w:fldChar w:fldCharType="begin"/>
            </w:r>
            <w:r>
              <w:rPr>
                <w:noProof/>
                <w:webHidden/>
              </w:rPr>
              <w:instrText xml:space="preserve"> PAGEREF _Toc514508086 \h </w:instrText>
            </w:r>
            <w:r>
              <w:rPr>
                <w:noProof/>
                <w:webHidden/>
              </w:rPr>
            </w:r>
            <w:r>
              <w:rPr>
                <w:noProof/>
                <w:webHidden/>
              </w:rPr>
              <w:fldChar w:fldCharType="separate"/>
            </w:r>
            <w:r>
              <w:rPr>
                <w:noProof/>
                <w:webHidden/>
              </w:rPr>
              <w:t>14</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87" w:history="1">
            <w:r w:rsidRPr="00E506F1">
              <w:rPr>
                <w:rStyle w:val="Hipervnculo"/>
                <w:noProof/>
              </w:rPr>
              <w:t>2.2.3</w:t>
            </w:r>
            <w:r>
              <w:rPr>
                <w:rFonts w:asciiTheme="minorHAnsi" w:eastAsiaTheme="minorEastAsia" w:hAnsiTheme="minorHAnsi"/>
                <w:noProof/>
                <w:sz w:val="22"/>
                <w:lang w:eastAsia="es-CO"/>
              </w:rPr>
              <w:tab/>
            </w:r>
            <w:r w:rsidRPr="00E506F1">
              <w:rPr>
                <w:rStyle w:val="Hipervnculo"/>
                <w:noProof/>
              </w:rPr>
              <w:t>Aplicaciones</w:t>
            </w:r>
            <w:r>
              <w:rPr>
                <w:noProof/>
                <w:webHidden/>
              </w:rPr>
              <w:tab/>
            </w:r>
            <w:r>
              <w:rPr>
                <w:noProof/>
                <w:webHidden/>
              </w:rPr>
              <w:fldChar w:fldCharType="begin"/>
            </w:r>
            <w:r>
              <w:rPr>
                <w:noProof/>
                <w:webHidden/>
              </w:rPr>
              <w:instrText xml:space="preserve"> PAGEREF _Toc514508087 \h </w:instrText>
            </w:r>
            <w:r>
              <w:rPr>
                <w:noProof/>
                <w:webHidden/>
              </w:rPr>
            </w:r>
            <w:r>
              <w:rPr>
                <w:noProof/>
                <w:webHidden/>
              </w:rPr>
              <w:fldChar w:fldCharType="separate"/>
            </w:r>
            <w:r>
              <w:rPr>
                <w:noProof/>
                <w:webHidden/>
              </w:rPr>
              <w:t>16</w:t>
            </w:r>
            <w:r>
              <w:rPr>
                <w:noProof/>
                <w:webHidden/>
              </w:rPr>
              <w:fldChar w:fldCharType="end"/>
            </w:r>
          </w:hyperlink>
        </w:p>
        <w:p w:rsidR="00525087" w:rsidRDefault="00525087">
          <w:pPr>
            <w:pStyle w:val="TDC2"/>
            <w:tabs>
              <w:tab w:val="left" w:pos="1100"/>
              <w:tab w:val="right" w:leader="dot" w:pos="9350"/>
            </w:tabs>
            <w:rPr>
              <w:rFonts w:asciiTheme="minorHAnsi" w:eastAsiaTheme="minorEastAsia" w:hAnsiTheme="minorHAnsi"/>
              <w:noProof/>
              <w:sz w:val="22"/>
              <w:lang w:eastAsia="es-CO"/>
            </w:rPr>
          </w:pPr>
          <w:hyperlink w:anchor="_Toc514508088" w:history="1">
            <w:r w:rsidRPr="00E506F1">
              <w:rPr>
                <w:rStyle w:val="Hipervnculo"/>
                <w:noProof/>
              </w:rPr>
              <w:t>2.3</w:t>
            </w:r>
            <w:r>
              <w:rPr>
                <w:rFonts w:asciiTheme="minorHAnsi" w:eastAsiaTheme="minorEastAsia" w:hAnsiTheme="minorHAnsi"/>
                <w:noProof/>
                <w:sz w:val="22"/>
                <w:lang w:eastAsia="es-CO"/>
              </w:rPr>
              <w:tab/>
            </w:r>
            <w:r w:rsidRPr="00E506F1">
              <w:rPr>
                <w:rStyle w:val="Hipervnculo"/>
                <w:noProof/>
              </w:rPr>
              <w:t>Seguridad Eléctrica de los Procedimientos Electro quirúrgicos</w:t>
            </w:r>
            <w:r>
              <w:rPr>
                <w:noProof/>
                <w:webHidden/>
              </w:rPr>
              <w:tab/>
            </w:r>
            <w:r>
              <w:rPr>
                <w:noProof/>
                <w:webHidden/>
              </w:rPr>
              <w:fldChar w:fldCharType="begin"/>
            </w:r>
            <w:r>
              <w:rPr>
                <w:noProof/>
                <w:webHidden/>
              </w:rPr>
              <w:instrText xml:space="preserve"> PAGEREF _Toc514508088 \h </w:instrText>
            </w:r>
            <w:r>
              <w:rPr>
                <w:noProof/>
                <w:webHidden/>
              </w:rPr>
            </w:r>
            <w:r>
              <w:rPr>
                <w:noProof/>
                <w:webHidden/>
              </w:rPr>
              <w:fldChar w:fldCharType="separate"/>
            </w:r>
            <w:r>
              <w:rPr>
                <w:noProof/>
                <w:webHidden/>
              </w:rPr>
              <w:t>18</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89" w:history="1">
            <w:r w:rsidRPr="00E506F1">
              <w:rPr>
                <w:rStyle w:val="Hipervnculo"/>
                <w:noProof/>
              </w:rPr>
              <w:t>2.3.1</w:t>
            </w:r>
            <w:r>
              <w:rPr>
                <w:rFonts w:asciiTheme="minorHAnsi" w:eastAsiaTheme="minorEastAsia" w:hAnsiTheme="minorHAnsi"/>
                <w:noProof/>
                <w:sz w:val="22"/>
                <w:lang w:eastAsia="es-CO"/>
              </w:rPr>
              <w:tab/>
            </w:r>
            <w:r w:rsidRPr="00E506F1">
              <w:rPr>
                <w:rStyle w:val="Hipervnculo"/>
                <w:noProof/>
              </w:rPr>
              <w:t>Clasificación de riesgo de los dispositivos médicos</w:t>
            </w:r>
            <w:r>
              <w:rPr>
                <w:noProof/>
                <w:webHidden/>
              </w:rPr>
              <w:tab/>
            </w:r>
            <w:r>
              <w:rPr>
                <w:noProof/>
                <w:webHidden/>
              </w:rPr>
              <w:fldChar w:fldCharType="begin"/>
            </w:r>
            <w:r>
              <w:rPr>
                <w:noProof/>
                <w:webHidden/>
              </w:rPr>
              <w:instrText xml:space="preserve"> PAGEREF _Toc514508089 \h </w:instrText>
            </w:r>
            <w:r>
              <w:rPr>
                <w:noProof/>
                <w:webHidden/>
              </w:rPr>
            </w:r>
            <w:r>
              <w:rPr>
                <w:noProof/>
                <w:webHidden/>
              </w:rPr>
              <w:fldChar w:fldCharType="separate"/>
            </w:r>
            <w:r>
              <w:rPr>
                <w:noProof/>
                <w:webHidden/>
              </w:rPr>
              <w:t>18</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90" w:history="1">
            <w:r w:rsidRPr="00E506F1">
              <w:rPr>
                <w:rStyle w:val="Hipervnculo"/>
                <w:noProof/>
              </w:rPr>
              <w:t>2.3.2</w:t>
            </w:r>
            <w:r>
              <w:rPr>
                <w:rFonts w:asciiTheme="minorHAnsi" w:eastAsiaTheme="minorEastAsia" w:hAnsiTheme="minorHAnsi"/>
                <w:noProof/>
                <w:sz w:val="22"/>
                <w:lang w:eastAsia="es-CO"/>
              </w:rPr>
              <w:tab/>
            </w:r>
            <w:r w:rsidRPr="00E506F1">
              <w:rPr>
                <w:rStyle w:val="Hipervnculo"/>
                <w:noProof/>
              </w:rPr>
              <w:t>Normatividad</w:t>
            </w:r>
            <w:r>
              <w:rPr>
                <w:noProof/>
                <w:webHidden/>
              </w:rPr>
              <w:tab/>
            </w:r>
            <w:r>
              <w:rPr>
                <w:noProof/>
                <w:webHidden/>
              </w:rPr>
              <w:fldChar w:fldCharType="begin"/>
            </w:r>
            <w:r>
              <w:rPr>
                <w:noProof/>
                <w:webHidden/>
              </w:rPr>
              <w:instrText xml:space="preserve"> PAGEREF _Toc514508090 \h </w:instrText>
            </w:r>
            <w:r>
              <w:rPr>
                <w:noProof/>
                <w:webHidden/>
              </w:rPr>
            </w:r>
            <w:r>
              <w:rPr>
                <w:noProof/>
                <w:webHidden/>
              </w:rPr>
              <w:fldChar w:fldCharType="separate"/>
            </w:r>
            <w:r>
              <w:rPr>
                <w:noProof/>
                <w:webHidden/>
              </w:rPr>
              <w:t>19</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91" w:history="1">
            <w:r w:rsidRPr="00E506F1">
              <w:rPr>
                <w:rStyle w:val="Hipervnculo"/>
                <w:noProof/>
                <w:specVanish/>
              </w:rPr>
              <w:t>2.3.3</w:t>
            </w:r>
            <w:r>
              <w:rPr>
                <w:rFonts w:asciiTheme="minorHAnsi" w:eastAsiaTheme="minorEastAsia" w:hAnsiTheme="minorHAnsi"/>
                <w:noProof/>
                <w:sz w:val="22"/>
                <w:lang w:eastAsia="es-CO"/>
              </w:rPr>
              <w:tab/>
            </w:r>
            <w:r w:rsidRPr="00E506F1">
              <w:rPr>
                <w:rStyle w:val="Hipervnculo"/>
                <w:noProof/>
              </w:rPr>
              <w:t>Recomendaciones de uso de equipos electroquirugicos.</w:t>
            </w:r>
            <w:r>
              <w:rPr>
                <w:noProof/>
                <w:webHidden/>
              </w:rPr>
              <w:tab/>
            </w:r>
            <w:r>
              <w:rPr>
                <w:noProof/>
                <w:webHidden/>
              </w:rPr>
              <w:fldChar w:fldCharType="begin"/>
            </w:r>
            <w:r>
              <w:rPr>
                <w:noProof/>
                <w:webHidden/>
              </w:rPr>
              <w:instrText xml:space="preserve"> PAGEREF _Toc514508091 \h </w:instrText>
            </w:r>
            <w:r>
              <w:rPr>
                <w:noProof/>
                <w:webHidden/>
              </w:rPr>
            </w:r>
            <w:r>
              <w:rPr>
                <w:noProof/>
                <w:webHidden/>
              </w:rPr>
              <w:fldChar w:fldCharType="separate"/>
            </w:r>
            <w:r>
              <w:rPr>
                <w:noProof/>
                <w:webHidden/>
              </w:rPr>
              <w:t>23</w:t>
            </w:r>
            <w:r>
              <w:rPr>
                <w:noProof/>
                <w:webHidden/>
              </w:rPr>
              <w:fldChar w:fldCharType="end"/>
            </w:r>
          </w:hyperlink>
        </w:p>
        <w:p w:rsidR="00525087" w:rsidRDefault="00525087">
          <w:pPr>
            <w:pStyle w:val="TDC1"/>
            <w:tabs>
              <w:tab w:val="left" w:pos="660"/>
              <w:tab w:val="right" w:leader="dot" w:pos="9350"/>
            </w:tabs>
            <w:rPr>
              <w:rFonts w:asciiTheme="minorHAnsi" w:eastAsiaTheme="minorEastAsia" w:hAnsiTheme="minorHAnsi"/>
              <w:noProof/>
              <w:sz w:val="22"/>
              <w:lang w:eastAsia="es-CO"/>
            </w:rPr>
          </w:pPr>
          <w:hyperlink w:anchor="_Toc514508092" w:history="1">
            <w:r w:rsidRPr="00E506F1">
              <w:rPr>
                <w:rStyle w:val="Hipervnculo"/>
                <w:noProof/>
              </w:rPr>
              <w:t>3</w:t>
            </w:r>
            <w:r>
              <w:rPr>
                <w:rFonts w:asciiTheme="minorHAnsi" w:eastAsiaTheme="minorEastAsia" w:hAnsiTheme="minorHAnsi"/>
                <w:noProof/>
                <w:sz w:val="22"/>
                <w:lang w:eastAsia="es-CO"/>
              </w:rPr>
              <w:tab/>
            </w:r>
            <w:r w:rsidRPr="00E506F1">
              <w:rPr>
                <w:rStyle w:val="Hipervnculo"/>
                <w:noProof/>
              </w:rPr>
              <w:t>Diseño de la unidad Electroquirúrgica</w:t>
            </w:r>
            <w:r>
              <w:rPr>
                <w:noProof/>
                <w:webHidden/>
              </w:rPr>
              <w:tab/>
            </w:r>
            <w:r>
              <w:rPr>
                <w:noProof/>
                <w:webHidden/>
              </w:rPr>
              <w:fldChar w:fldCharType="begin"/>
            </w:r>
            <w:r>
              <w:rPr>
                <w:noProof/>
                <w:webHidden/>
              </w:rPr>
              <w:instrText xml:space="preserve"> PAGEREF _Toc514508092 \h </w:instrText>
            </w:r>
            <w:r>
              <w:rPr>
                <w:noProof/>
                <w:webHidden/>
              </w:rPr>
            </w:r>
            <w:r>
              <w:rPr>
                <w:noProof/>
                <w:webHidden/>
              </w:rPr>
              <w:fldChar w:fldCharType="separate"/>
            </w:r>
            <w:r>
              <w:rPr>
                <w:noProof/>
                <w:webHidden/>
              </w:rPr>
              <w:t>24</w:t>
            </w:r>
            <w:r>
              <w:rPr>
                <w:noProof/>
                <w:webHidden/>
              </w:rPr>
              <w:fldChar w:fldCharType="end"/>
            </w:r>
          </w:hyperlink>
        </w:p>
        <w:p w:rsidR="00525087" w:rsidRDefault="00525087">
          <w:pPr>
            <w:pStyle w:val="TDC2"/>
            <w:tabs>
              <w:tab w:val="left" w:pos="1100"/>
              <w:tab w:val="right" w:leader="dot" w:pos="9350"/>
            </w:tabs>
            <w:rPr>
              <w:rFonts w:asciiTheme="minorHAnsi" w:eastAsiaTheme="minorEastAsia" w:hAnsiTheme="minorHAnsi"/>
              <w:noProof/>
              <w:sz w:val="22"/>
              <w:lang w:eastAsia="es-CO"/>
            </w:rPr>
          </w:pPr>
          <w:hyperlink w:anchor="_Toc514508093" w:history="1">
            <w:r w:rsidRPr="00E506F1">
              <w:rPr>
                <w:rStyle w:val="Hipervnculo"/>
                <w:noProof/>
              </w:rPr>
              <w:t>3.1</w:t>
            </w:r>
            <w:r>
              <w:rPr>
                <w:rFonts w:asciiTheme="minorHAnsi" w:eastAsiaTheme="minorEastAsia" w:hAnsiTheme="minorHAnsi"/>
                <w:noProof/>
                <w:sz w:val="22"/>
                <w:lang w:eastAsia="es-CO"/>
              </w:rPr>
              <w:tab/>
            </w:r>
            <w:r w:rsidRPr="00E506F1">
              <w:rPr>
                <w:rStyle w:val="Hipervnculo"/>
                <w:noProof/>
              </w:rPr>
              <w:t>Criterio de Diseño</w:t>
            </w:r>
            <w:r>
              <w:rPr>
                <w:noProof/>
                <w:webHidden/>
              </w:rPr>
              <w:tab/>
            </w:r>
            <w:r>
              <w:rPr>
                <w:noProof/>
                <w:webHidden/>
              </w:rPr>
              <w:fldChar w:fldCharType="begin"/>
            </w:r>
            <w:r>
              <w:rPr>
                <w:noProof/>
                <w:webHidden/>
              </w:rPr>
              <w:instrText xml:space="preserve"> PAGEREF _Toc514508093 \h </w:instrText>
            </w:r>
            <w:r>
              <w:rPr>
                <w:noProof/>
                <w:webHidden/>
              </w:rPr>
            </w:r>
            <w:r>
              <w:rPr>
                <w:noProof/>
                <w:webHidden/>
              </w:rPr>
              <w:fldChar w:fldCharType="separate"/>
            </w:r>
            <w:r>
              <w:rPr>
                <w:noProof/>
                <w:webHidden/>
              </w:rPr>
              <w:t>24</w:t>
            </w:r>
            <w:r>
              <w:rPr>
                <w:noProof/>
                <w:webHidden/>
              </w:rPr>
              <w:fldChar w:fldCharType="end"/>
            </w:r>
          </w:hyperlink>
        </w:p>
        <w:p w:rsidR="00525087" w:rsidRDefault="00525087">
          <w:pPr>
            <w:pStyle w:val="TDC2"/>
            <w:tabs>
              <w:tab w:val="left" w:pos="1100"/>
              <w:tab w:val="right" w:leader="dot" w:pos="9350"/>
            </w:tabs>
            <w:rPr>
              <w:rFonts w:asciiTheme="minorHAnsi" w:eastAsiaTheme="minorEastAsia" w:hAnsiTheme="minorHAnsi"/>
              <w:noProof/>
              <w:sz w:val="22"/>
              <w:lang w:eastAsia="es-CO"/>
            </w:rPr>
          </w:pPr>
          <w:hyperlink w:anchor="_Toc514508094" w:history="1">
            <w:r w:rsidRPr="00E506F1">
              <w:rPr>
                <w:rStyle w:val="Hipervnculo"/>
                <w:noProof/>
              </w:rPr>
              <w:t>3.2</w:t>
            </w:r>
            <w:r>
              <w:rPr>
                <w:rFonts w:asciiTheme="minorHAnsi" w:eastAsiaTheme="minorEastAsia" w:hAnsiTheme="minorHAnsi"/>
                <w:noProof/>
                <w:sz w:val="22"/>
                <w:lang w:eastAsia="es-CO"/>
              </w:rPr>
              <w:tab/>
            </w:r>
            <w:r w:rsidRPr="00E506F1">
              <w:rPr>
                <w:rStyle w:val="Hipervnculo"/>
                <w:noProof/>
              </w:rPr>
              <w:t>Diagrama de Bloques</w:t>
            </w:r>
            <w:r>
              <w:rPr>
                <w:noProof/>
                <w:webHidden/>
              </w:rPr>
              <w:tab/>
            </w:r>
            <w:r>
              <w:rPr>
                <w:noProof/>
                <w:webHidden/>
              </w:rPr>
              <w:fldChar w:fldCharType="begin"/>
            </w:r>
            <w:r>
              <w:rPr>
                <w:noProof/>
                <w:webHidden/>
              </w:rPr>
              <w:instrText xml:space="preserve"> PAGEREF _Toc514508094 \h </w:instrText>
            </w:r>
            <w:r>
              <w:rPr>
                <w:noProof/>
                <w:webHidden/>
              </w:rPr>
            </w:r>
            <w:r>
              <w:rPr>
                <w:noProof/>
                <w:webHidden/>
              </w:rPr>
              <w:fldChar w:fldCharType="separate"/>
            </w:r>
            <w:r>
              <w:rPr>
                <w:noProof/>
                <w:webHidden/>
              </w:rPr>
              <w:t>25</w:t>
            </w:r>
            <w:r>
              <w:rPr>
                <w:noProof/>
                <w:webHidden/>
              </w:rPr>
              <w:fldChar w:fldCharType="end"/>
            </w:r>
          </w:hyperlink>
        </w:p>
        <w:p w:rsidR="00525087" w:rsidRDefault="00525087">
          <w:pPr>
            <w:pStyle w:val="TDC2"/>
            <w:tabs>
              <w:tab w:val="left" w:pos="1100"/>
              <w:tab w:val="right" w:leader="dot" w:pos="9350"/>
            </w:tabs>
            <w:rPr>
              <w:rFonts w:asciiTheme="minorHAnsi" w:eastAsiaTheme="minorEastAsia" w:hAnsiTheme="minorHAnsi"/>
              <w:noProof/>
              <w:sz w:val="22"/>
              <w:lang w:eastAsia="es-CO"/>
            </w:rPr>
          </w:pPr>
          <w:hyperlink w:anchor="_Toc514508095" w:history="1">
            <w:r w:rsidRPr="00E506F1">
              <w:rPr>
                <w:rStyle w:val="Hipervnculo"/>
                <w:noProof/>
              </w:rPr>
              <w:t>3.3</w:t>
            </w:r>
            <w:r>
              <w:rPr>
                <w:rFonts w:asciiTheme="minorHAnsi" w:eastAsiaTheme="minorEastAsia" w:hAnsiTheme="minorHAnsi"/>
                <w:noProof/>
                <w:sz w:val="22"/>
                <w:lang w:eastAsia="es-CO"/>
              </w:rPr>
              <w:tab/>
            </w:r>
            <w:r w:rsidRPr="00E506F1">
              <w:rPr>
                <w:rStyle w:val="Hipervnculo"/>
                <w:noProof/>
              </w:rPr>
              <w:t>Diseño de Módulos Principales</w:t>
            </w:r>
            <w:r>
              <w:rPr>
                <w:noProof/>
                <w:webHidden/>
              </w:rPr>
              <w:tab/>
            </w:r>
            <w:r>
              <w:rPr>
                <w:noProof/>
                <w:webHidden/>
              </w:rPr>
              <w:fldChar w:fldCharType="begin"/>
            </w:r>
            <w:r>
              <w:rPr>
                <w:noProof/>
                <w:webHidden/>
              </w:rPr>
              <w:instrText xml:space="preserve"> PAGEREF _Toc514508095 \h </w:instrText>
            </w:r>
            <w:r>
              <w:rPr>
                <w:noProof/>
                <w:webHidden/>
              </w:rPr>
            </w:r>
            <w:r>
              <w:rPr>
                <w:noProof/>
                <w:webHidden/>
              </w:rPr>
              <w:fldChar w:fldCharType="separate"/>
            </w:r>
            <w:r>
              <w:rPr>
                <w:noProof/>
                <w:webHidden/>
              </w:rPr>
              <w:t>26</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96" w:history="1">
            <w:r w:rsidRPr="00E506F1">
              <w:rPr>
                <w:rStyle w:val="Hipervnculo"/>
                <w:noProof/>
                <w:lang w:eastAsia="es-CO"/>
              </w:rPr>
              <w:t>3.3.1</w:t>
            </w:r>
            <w:r>
              <w:rPr>
                <w:rFonts w:asciiTheme="minorHAnsi" w:eastAsiaTheme="minorEastAsia" w:hAnsiTheme="minorHAnsi"/>
                <w:noProof/>
                <w:sz w:val="22"/>
                <w:lang w:eastAsia="es-CO"/>
              </w:rPr>
              <w:tab/>
            </w:r>
            <w:r w:rsidRPr="00E506F1">
              <w:rPr>
                <w:rStyle w:val="Hipervnculo"/>
                <w:noProof/>
              </w:rPr>
              <w:t>Control lógico principal</w:t>
            </w:r>
            <w:r>
              <w:rPr>
                <w:noProof/>
                <w:webHidden/>
              </w:rPr>
              <w:tab/>
            </w:r>
            <w:r>
              <w:rPr>
                <w:noProof/>
                <w:webHidden/>
              </w:rPr>
              <w:fldChar w:fldCharType="begin"/>
            </w:r>
            <w:r>
              <w:rPr>
                <w:noProof/>
                <w:webHidden/>
              </w:rPr>
              <w:instrText xml:space="preserve"> PAGEREF _Toc514508096 \h </w:instrText>
            </w:r>
            <w:r>
              <w:rPr>
                <w:noProof/>
                <w:webHidden/>
              </w:rPr>
            </w:r>
            <w:r>
              <w:rPr>
                <w:noProof/>
                <w:webHidden/>
              </w:rPr>
              <w:fldChar w:fldCharType="separate"/>
            </w:r>
            <w:r>
              <w:rPr>
                <w:noProof/>
                <w:webHidden/>
              </w:rPr>
              <w:t>31</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97" w:history="1">
            <w:r w:rsidRPr="00E506F1">
              <w:rPr>
                <w:rStyle w:val="Hipervnculo"/>
                <w:noProof/>
              </w:rPr>
              <w:t>3.3.2</w:t>
            </w:r>
            <w:r>
              <w:rPr>
                <w:rFonts w:asciiTheme="minorHAnsi" w:eastAsiaTheme="minorEastAsia" w:hAnsiTheme="minorHAnsi"/>
                <w:noProof/>
                <w:sz w:val="22"/>
                <w:lang w:eastAsia="es-CO"/>
              </w:rPr>
              <w:tab/>
            </w:r>
            <w:r w:rsidRPr="00E506F1">
              <w:rPr>
                <w:rStyle w:val="Hipervnculo"/>
                <w:noProof/>
              </w:rPr>
              <w:t>Bioimpedanciometro.</w:t>
            </w:r>
            <w:r>
              <w:rPr>
                <w:noProof/>
                <w:webHidden/>
              </w:rPr>
              <w:tab/>
            </w:r>
            <w:r>
              <w:rPr>
                <w:noProof/>
                <w:webHidden/>
              </w:rPr>
              <w:fldChar w:fldCharType="begin"/>
            </w:r>
            <w:r>
              <w:rPr>
                <w:noProof/>
                <w:webHidden/>
              </w:rPr>
              <w:instrText xml:space="preserve"> PAGEREF _Toc514508097 \h </w:instrText>
            </w:r>
            <w:r>
              <w:rPr>
                <w:noProof/>
                <w:webHidden/>
              </w:rPr>
            </w:r>
            <w:r>
              <w:rPr>
                <w:noProof/>
                <w:webHidden/>
              </w:rPr>
              <w:fldChar w:fldCharType="separate"/>
            </w:r>
            <w:r>
              <w:rPr>
                <w:noProof/>
                <w:webHidden/>
              </w:rPr>
              <w:t>32</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98" w:history="1">
            <w:r w:rsidRPr="00E506F1">
              <w:rPr>
                <w:rStyle w:val="Hipervnculo"/>
                <w:noProof/>
              </w:rPr>
              <w:t>3.3.3</w:t>
            </w:r>
            <w:r>
              <w:rPr>
                <w:rFonts w:asciiTheme="minorHAnsi" w:eastAsiaTheme="minorEastAsia" w:hAnsiTheme="minorHAnsi"/>
                <w:noProof/>
                <w:sz w:val="22"/>
                <w:lang w:eastAsia="es-CO"/>
              </w:rPr>
              <w:tab/>
            </w:r>
            <w:r w:rsidRPr="00E506F1">
              <w:rPr>
                <w:rStyle w:val="Hipervnculo"/>
                <w:noProof/>
              </w:rPr>
              <w:t>Gestor de Salidas (Administrador de puertos de salida)</w:t>
            </w:r>
            <w:r>
              <w:rPr>
                <w:noProof/>
                <w:webHidden/>
              </w:rPr>
              <w:tab/>
            </w:r>
            <w:r>
              <w:rPr>
                <w:noProof/>
                <w:webHidden/>
              </w:rPr>
              <w:fldChar w:fldCharType="begin"/>
            </w:r>
            <w:r>
              <w:rPr>
                <w:noProof/>
                <w:webHidden/>
              </w:rPr>
              <w:instrText xml:space="preserve"> PAGEREF _Toc514508098 \h </w:instrText>
            </w:r>
            <w:r>
              <w:rPr>
                <w:noProof/>
                <w:webHidden/>
              </w:rPr>
            </w:r>
            <w:r>
              <w:rPr>
                <w:noProof/>
                <w:webHidden/>
              </w:rPr>
              <w:fldChar w:fldCharType="separate"/>
            </w:r>
            <w:r>
              <w:rPr>
                <w:noProof/>
                <w:webHidden/>
              </w:rPr>
              <w:t>40</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099" w:history="1">
            <w:r w:rsidRPr="00E506F1">
              <w:rPr>
                <w:rStyle w:val="Hipervnculo"/>
                <w:noProof/>
              </w:rPr>
              <w:t>3.3.4</w:t>
            </w:r>
            <w:r>
              <w:rPr>
                <w:rFonts w:asciiTheme="minorHAnsi" w:eastAsiaTheme="minorEastAsia" w:hAnsiTheme="minorHAnsi"/>
                <w:noProof/>
                <w:sz w:val="22"/>
                <w:lang w:eastAsia="es-CO"/>
              </w:rPr>
              <w:tab/>
            </w:r>
            <w:r w:rsidRPr="00E506F1">
              <w:rPr>
                <w:rStyle w:val="Hipervnculo"/>
                <w:noProof/>
              </w:rPr>
              <w:t>Amplificador de Potencia</w:t>
            </w:r>
            <w:r>
              <w:rPr>
                <w:noProof/>
                <w:webHidden/>
              </w:rPr>
              <w:tab/>
            </w:r>
            <w:r>
              <w:rPr>
                <w:noProof/>
                <w:webHidden/>
              </w:rPr>
              <w:fldChar w:fldCharType="begin"/>
            </w:r>
            <w:r>
              <w:rPr>
                <w:noProof/>
                <w:webHidden/>
              </w:rPr>
              <w:instrText xml:space="preserve"> PAGEREF _Toc514508099 \h </w:instrText>
            </w:r>
            <w:r>
              <w:rPr>
                <w:noProof/>
                <w:webHidden/>
              </w:rPr>
            </w:r>
            <w:r>
              <w:rPr>
                <w:noProof/>
                <w:webHidden/>
              </w:rPr>
              <w:fldChar w:fldCharType="separate"/>
            </w:r>
            <w:r>
              <w:rPr>
                <w:noProof/>
                <w:webHidden/>
              </w:rPr>
              <w:t>42</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100" w:history="1">
            <w:r w:rsidRPr="00E506F1">
              <w:rPr>
                <w:rStyle w:val="Hipervnculo"/>
                <w:noProof/>
              </w:rPr>
              <w:t>3.3.5</w:t>
            </w:r>
            <w:r>
              <w:rPr>
                <w:rFonts w:asciiTheme="minorHAnsi" w:eastAsiaTheme="minorEastAsia" w:hAnsiTheme="minorHAnsi"/>
                <w:noProof/>
                <w:sz w:val="22"/>
                <w:lang w:eastAsia="es-CO"/>
              </w:rPr>
              <w:tab/>
            </w:r>
            <w:r w:rsidRPr="00E506F1">
              <w:rPr>
                <w:rStyle w:val="Hipervnculo"/>
                <w:noProof/>
              </w:rPr>
              <w:t>Generador de Ondas</w:t>
            </w:r>
            <w:r>
              <w:rPr>
                <w:noProof/>
                <w:webHidden/>
              </w:rPr>
              <w:tab/>
            </w:r>
            <w:r>
              <w:rPr>
                <w:noProof/>
                <w:webHidden/>
              </w:rPr>
              <w:fldChar w:fldCharType="begin"/>
            </w:r>
            <w:r>
              <w:rPr>
                <w:noProof/>
                <w:webHidden/>
              </w:rPr>
              <w:instrText xml:space="preserve"> PAGEREF _Toc514508100 \h </w:instrText>
            </w:r>
            <w:r>
              <w:rPr>
                <w:noProof/>
                <w:webHidden/>
              </w:rPr>
            </w:r>
            <w:r>
              <w:rPr>
                <w:noProof/>
                <w:webHidden/>
              </w:rPr>
              <w:fldChar w:fldCharType="separate"/>
            </w:r>
            <w:r>
              <w:rPr>
                <w:noProof/>
                <w:webHidden/>
              </w:rPr>
              <w:t>47</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101" w:history="1">
            <w:r w:rsidRPr="00E506F1">
              <w:rPr>
                <w:rStyle w:val="Hipervnculo"/>
                <w:noProof/>
              </w:rPr>
              <w:t>3.3.6</w:t>
            </w:r>
            <w:r>
              <w:rPr>
                <w:rFonts w:asciiTheme="minorHAnsi" w:eastAsiaTheme="minorEastAsia" w:hAnsiTheme="minorHAnsi"/>
                <w:noProof/>
                <w:sz w:val="22"/>
                <w:lang w:eastAsia="es-CO"/>
              </w:rPr>
              <w:tab/>
            </w:r>
            <w:r w:rsidRPr="00E506F1">
              <w:rPr>
                <w:rStyle w:val="Hipervnculo"/>
                <w:noProof/>
              </w:rPr>
              <w:t>Control de Potencia</w:t>
            </w:r>
            <w:r>
              <w:rPr>
                <w:noProof/>
                <w:webHidden/>
              </w:rPr>
              <w:tab/>
            </w:r>
            <w:r>
              <w:rPr>
                <w:noProof/>
                <w:webHidden/>
              </w:rPr>
              <w:fldChar w:fldCharType="begin"/>
            </w:r>
            <w:r>
              <w:rPr>
                <w:noProof/>
                <w:webHidden/>
              </w:rPr>
              <w:instrText xml:space="preserve"> PAGEREF _Toc514508101 \h </w:instrText>
            </w:r>
            <w:r>
              <w:rPr>
                <w:noProof/>
                <w:webHidden/>
              </w:rPr>
            </w:r>
            <w:r>
              <w:rPr>
                <w:noProof/>
                <w:webHidden/>
              </w:rPr>
              <w:fldChar w:fldCharType="separate"/>
            </w:r>
            <w:r>
              <w:rPr>
                <w:noProof/>
                <w:webHidden/>
              </w:rPr>
              <w:t>67</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102" w:history="1">
            <w:r w:rsidRPr="00E506F1">
              <w:rPr>
                <w:rStyle w:val="Hipervnculo"/>
                <w:noProof/>
              </w:rPr>
              <w:t>3.3.7</w:t>
            </w:r>
            <w:r>
              <w:rPr>
                <w:rFonts w:asciiTheme="minorHAnsi" w:eastAsiaTheme="minorEastAsia" w:hAnsiTheme="minorHAnsi"/>
                <w:noProof/>
                <w:sz w:val="22"/>
                <w:lang w:eastAsia="es-CO"/>
              </w:rPr>
              <w:tab/>
            </w:r>
            <w:r w:rsidRPr="00E506F1">
              <w:rPr>
                <w:rStyle w:val="Hipervnculo"/>
                <w:noProof/>
              </w:rPr>
              <w:t>Alimentación</w:t>
            </w:r>
            <w:r>
              <w:rPr>
                <w:noProof/>
                <w:webHidden/>
              </w:rPr>
              <w:tab/>
            </w:r>
            <w:r>
              <w:rPr>
                <w:noProof/>
                <w:webHidden/>
              </w:rPr>
              <w:fldChar w:fldCharType="begin"/>
            </w:r>
            <w:r>
              <w:rPr>
                <w:noProof/>
                <w:webHidden/>
              </w:rPr>
              <w:instrText xml:space="preserve"> PAGEREF _Toc514508102 \h </w:instrText>
            </w:r>
            <w:r>
              <w:rPr>
                <w:noProof/>
                <w:webHidden/>
              </w:rPr>
            </w:r>
            <w:r>
              <w:rPr>
                <w:noProof/>
                <w:webHidden/>
              </w:rPr>
              <w:fldChar w:fldCharType="separate"/>
            </w:r>
            <w:r>
              <w:rPr>
                <w:noProof/>
                <w:webHidden/>
              </w:rPr>
              <w:t>72</w:t>
            </w:r>
            <w:r>
              <w:rPr>
                <w:noProof/>
                <w:webHidden/>
              </w:rPr>
              <w:fldChar w:fldCharType="end"/>
            </w:r>
          </w:hyperlink>
        </w:p>
        <w:p w:rsidR="00525087" w:rsidRDefault="00525087">
          <w:pPr>
            <w:pStyle w:val="TDC2"/>
            <w:tabs>
              <w:tab w:val="left" w:pos="1100"/>
              <w:tab w:val="right" w:leader="dot" w:pos="9350"/>
            </w:tabs>
            <w:rPr>
              <w:rFonts w:asciiTheme="minorHAnsi" w:eastAsiaTheme="minorEastAsia" w:hAnsiTheme="minorHAnsi"/>
              <w:noProof/>
              <w:sz w:val="22"/>
              <w:lang w:eastAsia="es-CO"/>
            </w:rPr>
          </w:pPr>
          <w:hyperlink w:anchor="_Toc514508103" w:history="1">
            <w:r w:rsidRPr="00E506F1">
              <w:rPr>
                <w:rStyle w:val="Hipervnculo"/>
                <w:noProof/>
              </w:rPr>
              <w:t>3.4</w:t>
            </w:r>
            <w:r>
              <w:rPr>
                <w:rFonts w:asciiTheme="minorHAnsi" w:eastAsiaTheme="minorEastAsia" w:hAnsiTheme="minorHAnsi"/>
                <w:noProof/>
                <w:sz w:val="22"/>
                <w:lang w:eastAsia="es-CO"/>
              </w:rPr>
              <w:tab/>
            </w:r>
            <w:r w:rsidRPr="00E506F1">
              <w:rPr>
                <w:rStyle w:val="Hipervnculo"/>
                <w:noProof/>
              </w:rPr>
              <w:t>Funcionamiento del electrobisturí</w:t>
            </w:r>
            <w:r>
              <w:rPr>
                <w:noProof/>
                <w:webHidden/>
              </w:rPr>
              <w:tab/>
            </w:r>
            <w:r>
              <w:rPr>
                <w:noProof/>
                <w:webHidden/>
              </w:rPr>
              <w:fldChar w:fldCharType="begin"/>
            </w:r>
            <w:r>
              <w:rPr>
                <w:noProof/>
                <w:webHidden/>
              </w:rPr>
              <w:instrText xml:space="preserve"> PAGEREF _Toc514508103 \h </w:instrText>
            </w:r>
            <w:r>
              <w:rPr>
                <w:noProof/>
                <w:webHidden/>
              </w:rPr>
            </w:r>
            <w:r>
              <w:rPr>
                <w:noProof/>
                <w:webHidden/>
              </w:rPr>
              <w:fldChar w:fldCharType="separate"/>
            </w:r>
            <w:r>
              <w:rPr>
                <w:noProof/>
                <w:webHidden/>
              </w:rPr>
              <w:t>73</w:t>
            </w:r>
            <w:r>
              <w:rPr>
                <w:noProof/>
                <w:webHidden/>
              </w:rPr>
              <w:fldChar w:fldCharType="end"/>
            </w:r>
          </w:hyperlink>
        </w:p>
        <w:p w:rsidR="00525087" w:rsidRDefault="00525087">
          <w:pPr>
            <w:pStyle w:val="TDC2"/>
            <w:tabs>
              <w:tab w:val="left" w:pos="1100"/>
              <w:tab w:val="right" w:leader="dot" w:pos="9350"/>
            </w:tabs>
            <w:rPr>
              <w:rFonts w:asciiTheme="minorHAnsi" w:eastAsiaTheme="minorEastAsia" w:hAnsiTheme="minorHAnsi"/>
              <w:noProof/>
              <w:sz w:val="22"/>
              <w:lang w:eastAsia="es-CO"/>
            </w:rPr>
          </w:pPr>
          <w:hyperlink w:anchor="_Toc514508104" w:history="1">
            <w:r w:rsidRPr="00E506F1">
              <w:rPr>
                <w:rStyle w:val="Hipervnculo"/>
                <w:noProof/>
              </w:rPr>
              <w:t>3.5</w:t>
            </w:r>
            <w:r>
              <w:rPr>
                <w:rFonts w:asciiTheme="minorHAnsi" w:eastAsiaTheme="minorEastAsia" w:hAnsiTheme="minorHAnsi"/>
                <w:noProof/>
                <w:sz w:val="22"/>
                <w:lang w:eastAsia="es-CO"/>
              </w:rPr>
              <w:tab/>
            </w:r>
            <w:r w:rsidRPr="00E506F1">
              <w:rPr>
                <w:rStyle w:val="Hipervnculo"/>
                <w:noProof/>
              </w:rPr>
              <w:t>Diseño industrial del equipo.</w:t>
            </w:r>
            <w:r>
              <w:rPr>
                <w:noProof/>
                <w:webHidden/>
              </w:rPr>
              <w:tab/>
            </w:r>
            <w:r>
              <w:rPr>
                <w:noProof/>
                <w:webHidden/>
              </w:rPr>
              <w:fldChar w:fldCharType="begin"/>
            </w:r>
            <w:r>
              <w:rPr>
                <w:noProof/>
                <w:webHidden/>
              </w:rPr>
              <w:instrText xml:space="preserve"> PAGEREF _Toc514508104 \h </w:instrText>
            </w:r>
            <w:r>
              <w:rPr>
                <w:noProof/>
                <w:webHidden/>
              </w:rPr>
            </w:r>
            <w:r>
              <w:rPr>
                <w:noProof/>
                <w:webHidden/>
              </w:rPr>
              <w:fldChar w:fldCharType="separate"/>
            </w:r>
            <w:r>
              <w:rPr>
                <w:noProof/>
                <w:webHidden/>
              </w:rPr>
              <w:t>75</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105" w:history="1">
            <w:r w:rsidRPr="00E506F1">
              <w:rPr>
                <w:rStyle w:val="Hipervnculo"/>
                <w:noProof/>
              </w:rPr>
              <w:t>3.5.1</w:t>
            </w:r>
            <w:r>
              <w:rPr>
                <w:rFonts w:asciiTheme="minorHAnsi" w:eastAsiaTheme="minorEastAsia" w:hAnsiTheme="minorHAnsi"/>
                <w:noProof/>
                <w:sz w:val="22"/>
                <w:lang w:eastAsia="es-CO"/>
              </w:rPr>
              <w:tab/>
            </w:r>
            <w:r w:rsidRPr="00E506F1">
              <w:rPr>
                <w:rStyle w:val="Hipervnculo"/>
                <w:noProof/>
              </w:rPr>
              <w:t>Diseño de interfaz del usuario</w:t>
            </w:r>
            <w:r>
              <w:rPr>
                <w:noProof/>
                <w:webHidden/>
              </w:rPr>
              <w:tab/>
            </w:r>
            <w:r>
              <w:rPr>
                <w:noProof/>
                <w:webHidden/>
              </w:rPr>
              <w:fldChar w:fldCharType="begin"/>
            </w:r>
            <w:r>
              <w:rPr>
                <w:noProof/>
                <w:webHidden/>
              </w:rPr>
              <w:instrText xml:space="preserve"> PAGEREF _Toc514508105 \h </w:instrText>
            </w:r>
            <w:r>
              <w:rPr>
                <w:noProof/>
                <w:webHidden/>
              </w:rPr>
            </w:r>
            <w:r>
              <w:rPr>
                <w:noProof/>
                <w:webHidden/>
              </w:rPr>
              <w:fldChar w:fldCharType="separate"/>
            </w:r>
            <w:r>
              <w:rPr>
                <w:noProof/>
                <w:webHidden/>
              </w:rPr>
              <w:t>76</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106" w:history="1">
            <w:r w:rsidRPr="00E506F1">
              <w:rPr>
                <w:rStyle w:val="Hipervnculo"/>
                <w:noProof/>
              </w:rPr>
              <w:t>3.5.2</w:t>
            </w:r>
            <w:r>
              <w:rPr>
                <w:rFonts w:asciiTheme="minorHAnsi" w:eastAsiaTheme="minorEastAsia" w:hAnsiTheme="minorHAnsi"/>
                <w:noProof/>
                <w:sz w:val="22"/>
                <w:lang w:eastAsia="es-CO"/>
              </w:rPr>
              <w:tab/>
            </w:r>
            <w:r w:rsidRPr="00E506F1">
              <w:rPr>
                <w:rStyle w:val="Hipervnculo"/>
                <w:noProof/>
              </w:rPr>
              <w:t>Diseño de Carcasa</w:t>
            </w:r>
            <w:r>
              <w:rPr>
                <w:noProof/>
                <w:webHidden/>
              </w:rPr>
              <w:tab/>
            </w:r>
            <w:r>
              <w:rPr>
                <w:noProof/>
                <w:webHidden/>
              </w:rPr>
              <w:fldChar w:fldCharType="begin"/>
            </w:r>
            <w:r>
              <w:rPr>
                <w:noProof/>
                <w:webHidden/>
              </w:rPr>
              <w:instrText xml:space="preserve"> PAGEREF _Toc514508106 \h </w:instrText>
            </w:r>
            <w:r>
              <w:rPr>
                <w:noProof/>
                <w:webHidden/>
              </w:rPr>
            </w:r>
            <w:r>
              <w:rPr>
                <w:noProof/>
                <w:webHidden/>
              </w:rPr>
              <w:fldChar w:fldCharType="separate"/>
            </w:r>
            <w:r>
              <w:rPr>
                <w:noProof/>
                <w:webHidden/>
              </w:rPr>
              <w:t>78</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107" w:history="1">
            <w:r w:rsidRPr="00E506F1">
              <w:rPr>
                <w:rStyle w:val="Hipervnculo"/>
                <w:noProof/>
              </w:rPr>
              <w:t>3.5.3</w:t>
            </w:r>
            <w:r>
              <w:rPr>
                <w:rFonts w:asciiTheme="minorHAnsi" w:eastAsiaTheme="minorEastAsia" w:hAnsiTheme="minorHAnsi"/>
                <w:noProof/>
                <w:sz w:val="22"/>
                <w:lang w:eastAsia="es-CO"/>
              </w:rPr>
              <w:tab/>
            </w:r>
            <w:r w:rsidRPr="00E506F1">
              <w:rPr>
                <w:rStyle w:val="Hipervnculo"/>
                <w:noProof/>
              </w:rPr>
              <w:t>Accesorios</w:t>
            </w:r>
            <w:r>
              <w:rPr>
                <w:noProof/>
                <w:webHidden/>
              </w:rPr>
              <w:tab/>
            </w:r>
            <w:r>
              <w:rPr>
                <w:noProof/>
                <w:webHidden/>
              </w:rPr>
              <w:fldChar w:fldCharType="begin"/>
            </w:r>
            <w:r>
              <w:rPr>
                <w:noProof/>
                <w:webHidden/>
              </w:rPr>
              <w:instrText xml:space="preserve"> PAGEREF _Toc514508107 \h </w:instrText>
            </w:r>
            <w:r>
              <w:rPr>
                <w:noProof/>
                <w:webHidden/>
              </w:rPr>
            </w:r>
            <w:r>
              <w:rPr>
                <w:noProof/>
                <w:webHidden/>
              </w:rPr>
              <w:fldChar w:fldCharType="separate"/>
            </w:r>
            <w:r>
              <w:rPr>
                <w:noProof/>
                <w:webHidden/>
              </w:rPr>
              <w:t>80</w:t>
            </w:r>
            <w:r>
              <w:rPr>
                <w:noProof/>
                <w:webHidden/>
              </w:rPr>
              <w:fldChar w:fldCharType="end"/>
            </w:r>
          </w:hyperlink>
        </w:p>
        <w:p w:rsidR="00525087" w:rsidRDefault="00525087">
          <w:pPr>
            <w:pStyle w:val="TDC1"/>
            <w:tabs>
              <w:tab w:val="left" w:pos="660"/>
              <w:tab w:val="right" w:leader="dot" w:pos="9350"/>
            </w:tabs>
            <w:rPr>
              <w:rFonts w:asciiTheme="minorHAnsi" w:eastAsiaTheme="minorEastAsia" w:hAnsiTheme="minorHAnsi"/>
              <w:noProof/>
              <w:sz w:val="22"/>
              <w:lang w:eastAsia="es-CO"/>
            </w:rPr>
          </w:pPr>
          <w:hyperlink w:anchor="_Toc514508108" w:history="1">
            <w:r w:rsidRPr="00E506F1">
              <w:rPr>
                <w:rStyle w:val="Hipervnculo"/>
                <w:noProof/>
              </w:rPr>
              <w:t>4</w:t>
            </w:r>
            <w:r>
              <w:rPr>
                <w:rFonts w:asciiTheme="minorHAnsi" w:eastAsiaTheme="minorEastAsia" w:hAnsiTheme="minorHAnsi"/>
                <w:noProof/>
                <w:sz w:val="22"/>
                <w:lang w:eastAsia="es-CO"/>
              </w:rPr>
              <w:tab/>
            </w:r>
            <w:r w:rsidRPr="00E506F1">
              <w:rPr>
                <w:rStyle w:val="Hipervnculo"/>
                <w:noProof/>
              </w:rPr>
              <w:t>Pruebas y Validación de la Unidad Electro quirúrgica</w:t>
            </w:r>
            <w:r>
              <w:rPr>
                <w:noProof/>
                <w:webHidden/>
              </w:rPr>
              <w:tab/>
            </w:r>
            <w:r>
              <w:rPr>
                <w:noProof/>
                <w:webHidden/>
              </w:rPr>
              <w:fldChar w:fldCharType="begin"/>
            </w:r>
            <w:r>
              <w:rPr>
                <w:noProof/>
                <w:webHidden/>
              </w:rPr>
              <w:instrText xml:space="preserve"> PAGEREF _Toc514508108 \h </w:instrText>
            </w:r>
            <w:r>
              <w:rPr>
                <w:noProof/>
                <w:webHidden/>
              </w:rPr>
            </w:r>
            <w:r>
              <w:rPr>
                <w:noProof/>
                <w:webHidden/>
              </w:rPr>
              <w:fldChar w:fldCharType="separate"/>
            </w:r>
            <w:r>
              <w:rPr>
                <w:noProof/>
                <w:webHidden/>
              </w:rPr>
              <w:t>81</w:t>
            </w:r>
            <w:r>
              <w:rPr>
                <w:noProof/>
                <w:webHidden/>
              </w:rPr>
              <w:fldChar w:fldCharType="end"/>
            </w:r>
          </w:hyperlink>
        </w:p>
        <w:p w:rsidR="00525087" w:rsidRDefault="00525087">
          <w:pPr>
            <w:pStyle w:val="TDC2"/>
            <w:tabs>
              <w:tab w:val="left" w:pos="1100"/>
              <w:tab w:val="right" w:leader="dot" w:pos="9350"/>
            </w:tabs>
            <w:rPr>
              <w:rFonts w:asciiTheme="minorHAnsi" w:eastAsiaTheme="minorEastAsia" w:hAnsiTheme="minorHAnsi"/>
              <w:noProof/>
              <w:sz w:val="22"/>
              <w:lang w:eastAsia="es-CO"/>
            </w:rPr>
          </w:pPr>
          <w:hyperlink w:anchor="_Toc514508109" w:history="1">
            <w:r w:rsidRPr="00E506F1">
              <w:rPr>
                <w:rStyle w:val="Hipervnculo"/>
                <w:noProof/>
              </w:rPr>
              <w:t>4.1</w:t>
            </w:r>
            <w:r>
              <w:rPr>
                <w:rFonts w:asciiTheme="minorHAnsi" w:eastAsiaTheme="minorEastAsia" w:hAnsiTheme="minorHAnsi"/>
                <w:noProof/>
                <w:sz w:val="22"/>
                <w:lang w:eastAsia="es-CO"/>
              </w:rPr>
              <w:tab/>
            </w:r>
            <w:r w:rsidRPr="00E506F1">
              <w:rPr>
                <w:rStyle w:val="Hipervnculo"/>
                <w:noProof/>
              </w:rPr>
              <w:t>Pruebas de control de Potencia</w:t>
            </w:r>
            <w:r>
              <w:rPr>
                <w:noProof/>
                <w:webHidden/>
              </w:rPr>
              <w:tab/>
            </w:r>
            <w:r>
              <w:rPr>
                <w:noProof/>
                <w:webHidden/>
              </w:rPr>
              <w:fldChar w:fldCharType="begin"/>
            </w:r>
            <w:r>
              <w:rPr>
                <w:noProof/>
                <w:webHidden/>
              </w:rPr>
              <w:instrText xml:space="preserve"> PAGEREF _Toc514508109 \h </w:instrText>
            </w:r>
            <w:r>
              <w:rPr>
                <w:noProof/>
                <w:webHidden/>
              </w:rPr>
            </w:r>
            <w:r>
              <w:rPr>
                <w:noProof/>
                <w:webHidden/>
              </w:rPr>
              <w:fldChar w:fldCharType="separate"/>
            </w:r>
            <w:r>
              <w:rPr>
                <w:noProof/>
                <w:webHidden/>
              </w:rPr>
              <w:t>82</w:t>
            </w:r>
            <w:r>
              <w:rPr>
                <w:noProof/>
                <w:webHidden/>
              </w:rPr>
              <w:fldChar w:fldCharType="end"/>
            </w:r>
          </w:hyperlink>
        </w:p>
        <w:p w:rsidR="00525087" w:rsidRDefault="00525087">
          <w:pPr>
            <w:pStyle w:val="TDC2"/>
            <w:tabs>
              <w:tab w:val="left" w:pos="1100"/>
              <w:tab w:val="right" w:leader="dot" w:pos="9350"/>
            </w:tabs>
            <w:rPr>
              <w:rFonts w:asciiTheme="minorHAnsi" w:eastAsiaTheme="minorEastAsia" w:hAnsiTheme="minorHAnsi"/>
              <w:noProof/>
              <w:sz w:val="22"/>
              <w:lang w:eastAsia="es-CO"/>
            </w:rPr>
          </w:pPr>
          <w:hyperlink w:anchor="_Toc514508110" w:history="1">
            <w:r w:rsidRPr="00E506F1">
              <w:rPr>
                <w:rStyle w:val="Hipervnculo"/>
                <w:noProof/>
              </w:rPr>
              <w:t>4.2</w:t>
            </w:r>
            <w:r>
              <w:rPr>
                <w:rFonts w:asciiTheme="minorHAnsi" w:eastAsiaTheme="minorEastAsia" w:hAnsiTheme="minorHAnsi"/>
                <w:noProof/>
                <w:sz w:val="22"/>
                <w:lang w:eastAsia="es-CO"/>
              </w:rPr>
              <w:tab/>
            </w:r>
            <w:r w:rsidRPr="00E506F1">
              <w:rPr>
                <w:rStyle w:val="Hipervnculo"/>
                <w:noProof/>
              </w:rPr>
              <w:t>Prueba de generador de señales</w:t>
            </w:r>
            <w:r>
              <w:rPr>
                <w:noProof/>
                <w:webHidden/>
              </w:rPr>
              <w:tab/>
            </w:r>
            <w:r>
              <w:rPr>
                <w:noProof/>
                <w:webHidden/>
              </w:rPr>
              <w:fldChar w:fldCharType="begin"/>
            </w:r>
            <w:r>
              <w:rPr>
                <w:noProof/>
                <w:webHidden/>
              </w:rPr>
              <w:instrText xml:space="preserve"> PAGEREF _Toc514508110 \h </w:instrText>
            </w:r>
            <w:r>
              <w:rPr>
                <w:noProof/>
                <w:webHidden/>
              </w:rPr>
            </w:r>
            <w:r>
              <w:rPr>
                <w:noProof/>
                <w:webHidden/>
              </w:rPr>
              <w:fldChar w:fldCharType="separate"/>
            </w:r>
            <w:r>
              <w:rPr>
                <w:noProof/>
                <w:webHidden/>
              </w:rPr>
              <w:t>87</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111" w:history="1">
            <w:r w:rsidRPr="00E506F1">
              <w:rPr>
                <w:rStyle w:val="Hipervnculo"/>
                <w:noProof/>
              </w:rPr>
              <w:t>4.2.1</w:t>
            </w:r>
            <w:r>
              <w:rPr>
                <w:rFonts w:asciiTheme="minorHAnsi" w:eastAsiaTheme="minorEastAsia" w:hAnsiTheme="minorHAnsi"/>
                <w:noProof/>
                <w:sz w:val="22"/>
                <w:lang w:eastAsia="es-CO"/>
              </w:rPr>
              <w:tab/>
            </w:r>
            <w:r w:rsidRPr="00E506F1">
              <w:rPr>
                <w:rStyle w:val="Hipervnculo"/>
                <w:noProof/>
              </w:rPr>
              <w:t>FORMAS DE ONDA ELECTRICA</w:t>
            </w:r>
            <w:r>
              <w:rPr>
                <w:noProof/>
                <w:webHidden/>
              </w:rPr>
              <w:tab/>
            </w:r>
            <w:r>
              <w:rPr>
                <w:noProof/>
                <w:webHidden/>
              </w:rPr>
              <w:fldChar w:fldCharType="begin"/>
            </w:r>
            <w:r>
              <w:rPr>
                <w:noProof/>
                <w:webHidden/>
              </w:rPr>
              <w:instrText xml:space="preserve"> PAGEREF _Toc514508111 \h </w:instrText>
            </w:r>
            <w:r>
              <w:rPr>
                <w:noProof/>
                <w:webHidden/>
              </w:rPr>
            </w:r>
            <w:r>
              <w:rPr>
                <w:noProof/>
                <w:webHidden/>
              </w:rPr>
              <w:fldChar w:fldCharType="separate"/>
            </w:r>
            <w:r>
              <w:rPr>
                <w:noProof/>
                <w:webHidden/>
              </w:rPr>
              <w:t>88</w:t>
            </w:r>
            <w:r>
              <w:rPr>
                <w:noProof/>
                <w:webHidden/>
              </w:rPr>
              <w:fldChar w:fldCharType="end"/>
            </w:r>
          </w:hyperlink>
        </w:p>
        <w:p w:rsidR="00525087" w:rsidRDefault="00525087">
          <w:pPr>
            <w:pStyle w:val="TDC3"/>
            <w:tabs>
              <w:tab w:val="left" w:pos="1540"/>
              <w:tab w:val="right" w:leader="dot" w:pos="9350"/>
            </w:tabs>
            <w:rPr>
              <w:rFonts w:asciiTheme="minorHAnsi" w:eastAsiaTheme="minorEastAsia" w:hAnsiTheme="minorHAnsi"/>
              <w:noProof/>
              <w:sz w:val="22"/>
              <w:lang w:eastAsia="es-CO"/>
            </w:rPr>
          </w:pPr>
          <w:hyperlink w:anchor="_Toc514508112" w:history="1">
            <w:r w:rsidRPr="00E506F1">
              <w:rPr>
                <w:rStyle w:val="Hipervnculo"/>
                <w:noProof/>
                <w:lang w:eastAsia="es-CO"/>
              </w:rPr>
              <w:t>4.2.2</w:t>
            </w:r>
            <w:r>
              <w:rPr>
                <w:rFonts w:asciiTheme="minorHAnsi" w:eastAsiaTheme="minorEastAsia" w:hAnsiTheme="minorHAnsi"/>
                <w:noProof/>
                <w:sz w:val="22"/>
                <w:lang w:eastAsia="es-CO"/>
              </w:rPr>
              <w:tab/>
            </w:r>
            <w:r w:rsidRPr="00E506F1">
              <w:rPr>
                <w:rStyle w:val="Hipervnculo"/>
                <w:noProof/>
                <w:lang w:eastAsia="es-CO"/>
              </w:rPr>
              <w:t>Señal MinDO</w:t>
            </w:r>
            <w:r>
              <w:rPr>
                <w:noProof/>
                <w:webHidden/>
              </w:rPr>
              <w:tab/>
            </w:r>
            <w:r>
              <w:rPr>
                <w:noProof/>
                <w:webHidden/>
              </w:rPr>
              <w:fldChar w:fldCharType="begin"/>
            </w:r>
            <w:r>
              <w:rPr>
                <w:noProof/>
                <w:webHidden/>
              </w:rPr>
              <w:instrText xml:space="preserve"> PAGEREF _Toc514508112 \h </w:instrText>
            </w:r>
            <w:r>
              <w:rPr>
                <w:noProof/>
                <w:webHidden/>
              </w:rPr>
            </w:r>
            <w:r>
              <w:rPr>
                <w:noProof/>
                <w:webHidden/>
              </w:rPr>
              <w:fldChar w:fldCharType="separate"/>
            </w:r>
            <w:r>
              <w:rPr>
                <w:noProof/>
                <w:webHidden/>
              </w:rPr>
              <w:t>92</w:t>
            </w:r>
            <w:r>
              <w:rPr>
                <w:noProof/>
                <w:webHidden/>
              </w:rPr>
              <w:fldChar w:fldCharType="end"/>
            </w:r>
          </w:hyperlink>
        </w:p>
        <w:p w:rsidR="00525087" w:rsidRDefault="00525087">
          <w:pPr>
            <w:pStyle w:val="TDC2"/>
            <w:tabs>
              <w:tab w:val="left" w:pos="1100"/>
              <w:tab w:val="right" w:leader="dot" w:pos="9350"/>
            </w:tabs>
            <w:rPr>
              <w:rFonts w:asciiTheme="minorHAnsi" w:eastAsiaTheme="minorEastAsia" w:hAnsiTheme="minorHAnsi"/>
              <w:noProof/>
              <w:sz w:val="22"/>
              <w:lang w:eastAsia="es-CO"/>
            </w:rPr>
          </w:pPr>
          <w:hyperlink w:anchor="_Toc514508113" w:history="1">
            <w:r w:rsidRPr="00E506F1">
              <w:rPr>
                <w:rStyle w:val="Hipervnculo"/>
                <w:noProof/>
              </w:rPr>
              <w:t>4.3</w:t>
            </w:r>
            <w:r>
              <w:rPr>
                <w:rFonts w:asciiTheme="minorHAnsi" w:eastAsiaTheme="minorEastAsia" w:hAnsiTheme="minorHAnsi"/>
                <w:noProof/>
                <w:sz w:val="22"/>
                <w:lang w:eastAsia="es-CO"/>
              </w:rPr>
              <w:tab/>
            </w:r>
            <w:r w:rsidRPr="00E506F1">
              <w:rPr>
                <w:rStyle w:val="Hipervnculo"/>
                <w:noProof/>
              </w:rPr>
              <w:t>Seguridad del equipo.</w:t>
            </w:r>
            <w:r>
              <w:rPr>
                <w:noProof/>
                <w:webHidden/>
              </w:rPr>
              <w:tab/>
            </w:r>
            <w:r>
              <w:rPr>
                <w:noProof/>
                <w:webHidden/>
              </w:rPr>
              <w:fldChar w:fldCharType="begin"/>
            </w:r>
            <w:r>
              <w:rPr>
                <w:noProof/>
                <w:webHidden/>
              </w:rPr>
              <w:instrText xml:space="preserve"> PAGEREF _Toc514508113 \h </w:instrText>
            </w:r>
            <w:r>
              <w:rPr>
                <w:noProof/>
                <w:webHidden/>
              </w:rPr>
            </w:r>
            <w:r>
              <w:rPr>
                <w:noProof/>
                <w:webHidden/>
              </w:rPr>
              <w:fldChar w:fldCharType="separate"/>
            </w:r>
            <w:r>
              <w:rPr>
                <w:noProof/>
                <w:webHidden/>
              </w:rPr>
              <w:t>96</w:t>
            </w:r>
            <w:r>
              <w:rPr>
                <w:noProof/>
                <w:webHidden/>
              </w:rPr>
              <w:fldChar w:fldCharType="end"/>
            </w:r>
          </w:hyperlink>
        </w:p>
        <w:p w:rsidR="00525087" w:rsidRDefault="00525087">
          <w:pPr>
            <w:pStyle w:val="TDC1"/>
            <w:tabs>
              <w:tab w:val="left" w:pos="660"/>
              <w:tab w:val="right" w:leader="dot" w:pos="9350"/>
            </w:tabs>
            <w:rPr>
              <w:rFonts w:asciiTheme="minorHAnsi" w:eastAsiaTheme="minorEastAsia" w:hAnsiTheme="minorHAnsi"/>
              <w:noProof/>
              <w:sz w:val="22"/>
              <w:lang w:eastAsia="es-CO"/>
            </w:rPr>
          </w:pPr>
          <w:hyperlink w:anchor="_Toc514508114" w:history="1">
            <w:r w:rsidRPr="00E506F1">
              <w:rPr>
                <w:rStyle w:val="Hipervnculo"/>
                <w:noProof/>
              </w:rPr>
              <w:t>5</w:t>
            </w:r>
            <w:r>
              <w:rPr>
                <w:rFonts w:asciiTheme="minorHAnsi" w:eastAsiaTheme="minorEastAsia" w:hAnsiTheme="minorHAnsi"/>
                <w:noProof/>
                <w:sz w:val="22"/>
                <w:lang w:eastAsia="es-CO"/>
              </w:rPr>
              <w:tab/>
            </w:r>
            <w:r w:rsidRPr="00E506F1">
              <w:rPr>
                <w:rStyle w:val="Hipervnculo"/>
                <w:noProof/>
              </w:rPr>
              <w:t>Conclusiones</w:t>
            </w:r>
            <w:r>
              <w:rPr>
                <w:noProof/>
                <w:webHidden/>
              </w:rPr>
              <w:tab/>
            </w:r>
            <w:r>
              <w:rPr>
                <w:noProof/>
                <w:webHidden/>
              </w:rPr>
              <w:fldChar w:fldCharType="begin"/>
            </w:r>
            <w:r>
              <w:rPr>
                <w:noProof/>
                <w:webHidden/>
              </w:rPr>
              <w:instrText xml:space="preserve"> PAGEREF _Toc514508114 \h </w:instrText>
            </w:r>
            <w:r>
              <w:rPr>
                <w:noProof/>
                <w:webHidden/>
              </w:rPr>
            </w:r>
            <w:r>
              <w:rPr>
                <w:noProof/>
                <w:webHidden/>
              </w:rPr>
              <w:fldChar w:fldCharType="separate"/>
            </w:r>
            <w:r>
              <w:rPr>
                <w:noProof/>
                <w:webHidden/>
              </w:rPr>
              <w:t>99</w:t>
            </w:r>
            <w:r>
              <w:rPr>
                <w:noProof/>
                <w:webHidden/>
              </w:rPr>
              <w:fldChar w:fldCharType="end"/>
            </w:r>
          </w:hyperlink>
        </w:p>
        <w:p w:rsidR="00525087" w:rsidRDefault="00525087">
          <w:pPr>
            <w:pStyle w:val="TDC1"/>
            <w:tabs>
              <w:tab w:val="left" w:pos="660"/>
              <w:tab w:val="right" w:leader="dot" w:pos="9350"/>
            </w:tabs>
            <w:rPr>
              <w:rFonts w:asciiTheme="minorHAnsi" w:eastAsiaTheme="minorEastAsia" w:hAnsiTheme="minorHAnsi"/>
              <w:noProof/>
              <w:sz w:val="22"/>
              <w:lang w:eastAsia="es-CO"/>
            </w:rPr>
          </w:pPr>
          <w:hyperlink w:anchor="_Toc514508115" w:history="1">
            <w:r w:rsidRPr="00E506F1">
              <w:rPr>
                <w:rStyle w:val="Hipervnculo"/>
                <w:noProof/>
              </w:rPr>
              <w:t>6</w:t>
            </w:r>
            <w:r>
              <w:rPr>
                <w:rFonts w:asciiTheme="minorHAnsi" w:eastAsiaTheme="minorEastAsia" w:hAnsiTheme="minorHAnsi"/>
                <w:noProof/>
                <w:sz w:val="22"/>
                <w:lang w:eastAsia="es-CO"/>
              </w:rPr>
              <w:tab/>
            </w:r>
            <w:r w:rsidRPr="00E506F1">
              <w:rPr>
                <w:rStyle w:val="Hipervnculo"/>
                <w:noProof/>
              </w:rPr>
              <w:t>Recomendaciones</w:t>
            </w:r>
            <w:r>
              <w:rPr>
                <w:noProof/>
                <w:webHidden/>
              </w:rPr>
              <w:tab/>
            </w:r>
            <w:r>
              <w:rPr>
                <w:noProof/>
                <w:webHidden/>
              </w:rPr>
              <w:fldChar w:fldCharType="begin"/>
            </w:r>
            <w:r>
              <w:rPr>
                <w:noProof/>
                <w:webHidden/>
              </w:rPr>
              <w:instrText xml:space="preserve"> PAGEREF _Toc514508115 \h </w:instrText>
            </w:r>
            <w:r>
              <w:rPr>
                <w:noProof/>
                <w:webHidden/>
              </w:rPr>
            </w:r>
            <w:r>
              <w:rPr>
                <w:noProof/>
                <w:webHidden/>
              </w:rPr>
              <w:fldChar w:fldCharType="separate"/>
            </w:r>
            <w:r>
              <w:rPr>
                <w:noProof/>
                <w:webHidden/>
              </w:rPr>
              <w:t>100</w:t>
            </w:r>
            <w:r>
              <w:rPr>
                <w:noProof/>
                <w:webHidden/>
              </w:rPr>
              <w:fldChar w:fldCharType="end"/>
            </w:r>
          </w:hyperlink>
        </w:p>
        <w:p w:rsidR="00525087" w:rsidRDefault="00525087">
          <w:pPr>
            <w:pStyle w:val="TDC1"/>
            <w:tabs>
              <w:tab w:val="left" w:pos="660"/>
              <w:tab w:val="right" w:leader="dot" w:pos="9350"/>
            </w:tabs>
            <w:rPr>
              <w:rFonts w:asciiTheme="minorHAnsi" w:eastAsiaTheme="minorEastAsia" w:hAnsiTheme="minorHAnsi"/>
              <w:noProof/>
              <w:sz w:val="22"/>
              <w:lang w:eastAsia="es-CO"/>
            </w:rPr>
          </w:pPr>
          <w:hyperlink w:anchor="_Toc514508116" w:history="1">
            <w:r w:rsidRPr="00E506F1">
              <w:rPr>
                <w:rStyle w:val="Hipervnculo"/>
                <w:noProof/>
              </w:rPr>
              <w:t>7</w:t>
            </w:r>
            <w:r>
              <w:rPr>
                <w:rFonts w:asciiTheme="minorHAnsi" w:eastAsiaTheme="minorEastAsia" w:hAnsiTheme="minorHAnsi"/>
                <w:noProof/>
                <w:sz w:val="22"/>
                <w:lang w:eastAsia="es-CO"/>
              </w:rPr>
              <w:tab/>
            </w:r>
            <w:r w:rsidRPr="00E506F1">
              <w:rPr>
                <w:rStyle w:val="Hipervnculo"/>
                <w:noProof/>
              </w:rPr>
              <w:t>Anexos</w:t>
            </w:r>
            <w:r>
              <w:rPr>
                <w:noProof/>
                <w:webHidden/>
              </w:rPr>
              <w:tab/>
            </w:r>
            <w:r>
              <w:rPr>
                <w:noProof/>
                <w:webHidden/>
              </w:rPr>
              <w:fldChar w:fldCharType="begin"/>
            </w:r>
            <w:r>
              <w:rPr>
                <w:noProof/>
                <w:webHidden/>
              </w:rPr>
              <w:instrText xml:space="preserve"> PAGEREF _Toc514508116 \h </w:instrText>
            </w:r>
            <w:r>
              <w:rPr>
                <w:noProof/>
                <w:webHidden/>
              </w:rPr>
            </w:r>
            <w:r>
              <w:rPr>
                <w:noProof/>
                <w:webHidden/>
              </w:rPr>
              <w:fldChar w:fldCharType="separate"/>
            </w:r>
            <w:r>
              <w:rPr>
                <w:noProof/>
                <w:webHidden/>
              </w:rPr>
              <w:t>100</w:t>
            </w:r>
            <w:r>
              <w:rPr>
                <w:noProof/>
                <w:webHidden/>
              </w:rPr>
              <w:fldChar w:fldCharType="end"/>
            </w:r>
          </w:hyperlink>
        </w:p>
        <w:p w:rsidR="007F73E0" w:rsidRDefault="00CB0A54" w:rsidP="00011BFA">
          <w:pPr>
            <w:pStyle w:val="TDC1"/>
            <w:tabs>
              <w:tab w:val="left" w:pos="660"/>
              <w:tab w:val="right" w:leader="dot" w:pos="9350"/>
            </w:tabs>
            <w:rPr>
              <w:b/>
              <w:bCs/>
              <w:lang w:val="es-ES"/>
            </w:rPr>
          </w:pPr>
          <w:r>
            <w:rPr>
              <w:b/>
              <w:bCs/>
              <w:lang w:val="es-ES"/>
            </w:rPr>
            <w:fldChar w:fldCharType="end"/>
          </w:r>
        </w:p>
      </w:sdtContent>
    </w:sdt>
    <w:bookmarkStart w:id="0" w:name="_Ref507573963" w:displacedByCustomXml="prev"/>
    <w:p w:rsidR="00011BFA" w:rsidRDefault="00011BFA" w:rsidP="00011BFA">
      <w:pPr>
        <w:rPr>
          <w:lang w:val="es-ES"/>
        </w:rPr>
      </w:pPr>
    </w:p>
    <w:p w:rsidR="00011BFA" w:rsidRPr="00011BFA" w:rsidRDefault="00D51B1C" w:rsidP="00011BFA">
      <w:pPr>
        <w:jc w:val="center"/>
        <w:rPr>
          <w:b/>
          <w:lang w:val="es-ES"/>
        </w:rPr>
      </w:pPr>
      <w:r>
        <w:rPr>
          <w:b/>
          <w:lang w:val="es-ES"/>
        </w:rPr>
        <w:t>LISTA</w:t>
      </w:r>
      <w:r w:rsidR="00011BFA">
        <w:rPr>
          <w:b/>
          <w:lang w:val="es-ES"/>
        </w:rPr>
        <w:t xml:space="preserve"> DE FIGURAS</w:t>
      </w:r>
    </w:p>
    <w:p w:rsidR="00525087" w:rsidRDefault="00011BFA">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Figura" </w:instrText>
      </w:r>
      <w:r>
        <w:fldChar w:fldCharType="separate"/>
      </w:r>
      <w:r w:rsidR="00525087">
        <w:rPr>
          <w:noProof/>
        </w:rPr>
        <w:t>Figura 1. Interacción entre frecuencia de la corriente alterna y el efecto estimulante sobre las células.</w:t>
      </w:r>
      <w:r w:rsidR="00525087">
        <w:rPr>
          <w:noProof/>
        </w:rPr>
        <w:tab/>
      </w:r>
      <w:r w:rsidR="00525087">
        <w:rPr>
          <w:noProof/>
        </w:rPr>
        <w:fldChar w:fldCharType="begin"/>
      </w:r>
      <w:r w:rsidR="00525087">
        <w:rPr>
          <w:noProof/>
        </w:rPr>
        <w:instrText xml:space="preserve"> PAGEREF _Toc514508117 \h </w:instrText>
      </w:r>
      <w:r w:rsidR="00525087">
        <w:rPr>
          <w:noProof/>
        </w:rPr>
      </w:r>
      <w:r w:rsidR="00525087">
        <w:rPr>
          <w:noProof/>
        </w:rPr>
        <w:fldChar w:fldCharType="separate"/>
      </w:r>
      <w:r w:rsidR="00525087">
        <w:rPr>
          <w:noProof/>
        </w:rPr>
        <w:t>11</w:t>
      </w:r>
      <w:r w:rsidR="00525087">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2. Modelo del sistema fisiológico unicelular.</w:t>
      </w:r>
      <w:r>
        <w:rPr>
          <w:noProof/>
        </w:rPr>
        <w:tab/>
      </w:r>
      <w:r>
        <w:rPr>
          <w:noProof/>
        </w:rPr>
        <w:fldChar w:fldCharType="begin"/>
      </w:r>
      <w:r>
        <w:rPr>
          <w:noProof/>
        </w:rPr>
        <w:instrText xml:space="preserve"> PAGEREF _Toc514508118 \h </w:instrText>
      </w:r>
      <w:r>
        <w:rPr>
          <w:noProof/>
        </w:rPr>
      </w:r>
      <w:r>
        <w:rPr>
          <w:noProof/>
        </w:rPr>
        <w:fldChar w:fldCharType="separate"/>
      </w:r>
      <w:r>
        <w:rPr>
          <w:noProof/>
        </w:rPr>
        <w:t>12</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3. Representación de técnica a) monopolar y b) bipolar</w:t>
      </w:r>
      <w:r>
        <w:rPr>
          <w:noProof/>
        </w:rPr>
        <w:tab/>
      </w:r>
      <w:r>
        <w:rPr>
          <w:noProof/>
        </w:rPr>
        <w:fldChar w:fldCharType="begin"/>
      </w:r>
      <w:r>
        <w:rPr>
          <w:noProof/>
        </w:rPr>
        <w:instrText xml:space="preserve"> PAGEREF _Toc514508119 \h </w:instrText>
      </w:r>
      <w:r>
        <w:rPr>
          <w:noProof/>
        </w:rPr>
      </w:r>
      <w:r>
        <w:rPr>
          <w:noProof/>
        </w:rPr>
        <w:fldChar w:fldCharType="separate"/>
      </w:r>
      <w:r>
        <w:rPr>
          <w:noProof/>
        </w:rPr>
        <w:t>13</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4. Efectos de diferentes cortes sobre tejido.</w:t>
      </w:r>
      <w:r>
        <w:rPr>
          <w:noProof/>
        </w:rPr>
        <w:tab/>
      </w:r>
      <w:r>
        <w:rPr>
          <w:noProof/>
        </w:rPr>
        <w:fldChar w:fldCharType="begin"/>
      </w:r>
      <w:r>
        <w:rPr>
          <w:noProof/>
        </w:rPr>
        <w:instrText xml:space="preserve"> PAGEREF _Toc514508120 \h </w:instrText>
      </w:r>
      <w:r>
        <w:rPr>
          <w:noProof/>
        </w:rPr>
      </w:r>
      <w:r>
        <w:rPr>
          <w:noProof/>
        </w:rPr>
        <w:fldChar w:fldCharType="separate"/>
      </w:r>
      <w:r>
        <w:rPr>
          <w:noProof/>
        </w:rPr>
        <w:t>15</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5. Formas de ondas electroquirurgicas.</w:t>
      </w:r>
      <w:r>
        <w:rPr>
          <w:noProof/>
        </w:rPr>
        <w:tab/>
      </w:r>
      <w:r>
        <w:rPr>
          <w:noProof/>
        </w:rPr>
        <w:fldChar w:fldCharType="begin"/>
      </w:r>
      <w:r>
        <w:rPr>
          <w:noProof/>
        </w:rPr>
        <w:instrText xml:space="preserve"> PAGEREF _Toc514508121 \h </w:instrText>
      </w:r>
      <w:r>
        <w:rPr>
          <w:noProof/>
        </w:rPr>
      </w:r>
      <w:r>
        <w:rPr>
          <w:noProof/>
        </w:rPr>
        <w:fldChar w:fldCharType="separate"/>
      </w:r>
      <w:r>
        <w:rPr>
          <w:noProof/>
        </w:rPr>
        <w:t>16</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6. Diagrama de Bloques del Electrobisturi.</w:t>
      </w:r>
      <w:r>
        <w:rPr>
          <w:noProof/>
        </w:rPr>
        <w:tab/>
      </w:r>
      <w:r>
        <w:rPr>
          <w:noProof/>
        </w:rPr>
        <w:fldChar w:fldCharType="begin"/>
      </w:r>
      <w:r>
        <w:rPr>
          <w:noProof/>
        </w:rPr>
        <w:instrText xml:space="preserve"> PAGEREF _Toc514508122 \h </w:instrText>
      </w:r>
      <w:r>
        <w:rPr>
          <w:noProof/>
        </w:rPr>
      </w:r>
      <w:r>
        <w:rPr>
          <w:noProof/>
        </w:rPr>
        <w:fldChar w:fldCharType="separate"/>
      </w:r>
      <w:r>
        <w:rPr>
          <w:noProof/>
        </w:rPr>
        <w:t>25</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7. Circuito impreso primera corrida de PCB</w:t>
      </w:r>
      <w:r>
        <w:rPr>
          <w:noProof/>
        </w:rPr>
        <w:tab/>
      </w:r>
      <w:r>
        <w:rPr>
          <w:noProof/>
        </w:rPr>
        <w:fldChar w:fldCharType="begin"/>
      </w:r>
      <w:r>
        <w:rPr>
          <w:noProof/>
        </w:rPr>
        <w:instrText xml:space="preserve"> PAGEREF _Toc514508123 \h </w:instrText>
      </w:r>
      <w:r>
        <w:rPr>
          <w:noProof/>
        </w:rPr>
      </w:r>
      <w:r>
        <w:rPr>
          <w:noProof/>
        </w:rPr>
        <w:fldChar w:fldCharType="separate"/>
      </w:r>
      <w:r>
        <w:rPr>
          <w:noProof/>
        </w:rPr>
        <w:t>27</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8. Estación de calor Marca Yihua YH-853AAA</w:t>
      </w:r>
      <w:r>
        <w:rPr>
          <w:noProof/>
        </w:rPr>
        <w:tab/>
      </w:r>
      <w:r>
        <w:rPr>
          <w:noProof/>
        </w:rPr>
        <w:fldChar w:fldCharType="begin"/>
      </w:r>
      <w:r>
        <w:rPr>
          <w:noProof/>
        </w:rPr>
        <w:instrText xml:space="preserve"> PAGEREF _Toc514508124 \h </w:instrText>
      </w:r>
      <w:r>
        <w:rPr>
          <w:noProof/>
        </w:rPr>
      </w:r>
      <w:r>
        <w:rPr>
          <w:noProof/>
        </w:rPr>
        <w:fldChar w:fldCharType="separate"/>
      </w:r>
      <w:r>
        <w:rPr>
          <w:noProof/>
        </w:rPr>
        <w:t>28</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9. Microscopio digital zoom digital x200.</w:t>
      </w:r>
      <w:r>
        <w:rPr>
          <w:noProof/>
        </w:rPr>
        <w:tab/>
      </w:r>
      <w:r>
        <w:rPr>
          <w:noProof/>
        </w:rPr>
        <w:fldChar w:fldCharType="begin"/>
      </w:r>
      <w:r>
        <w:rPr>
          <w:noProof/>
        </w:rPr>
        <w:instrText xml:space="preserve"> PAGEREF _Toc514508125 \h </w:instrText>
      </w:r>
      <w:r>
        <w:rPr>
          <w:noProof/>
        </w:rPr>
      </w:r>
      <w:r>
        <w:rPr>
          <w:noProof/>
        </w:rPr>
        <w:fldChar w:fldCharType="separate"/>
      </w:r>
      <w:r>
        <w:rPr>
          <w:noProof/>
        </w:rPr>
        <w:t>29</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10. Tarjeta soldada, primera corrida de PCB</w:t>
      </w:r>
      <w:r>
        <w:rPr>
          <w:noProof/>
        </w:rPr>
        <w:tab/>
      </w:r>
      <w:r>
        <w:rPr>
          <w:noProof/>
        </w:rPr>
        <w:fldChar w:fldCharType="begin"/>
      </w:r>
      <w:r>
        <w:rPr>
          <w:noProof/>
        </w:rPr>
        <w:instrText xml:space="preserve"> PAGEREF _Toc514508126 \h </w:instrText>
      </w:r>
      <w:r>
        <w:rPr>
          <w:noProof/>
        </w:rPr>
      </w:r>
      <w:r>
        <w:rPr>
          <w:noProof/>
        </w:rPr>
        <w:fldChar w:fldCharType="separate"/>
      </w:r>
      <w:r>
        <w:rPr>
          <w:noProof/>
        </w:rPr>
        <w:t>30</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11. ATmega238P 32-TQFP (7x7).</w:t>
      </w:r>
      <w:r>
        <w:rPr>
          <w:noProof/>
        </w:rPr>
        <w:tab/>
      </w:r>
      <w:r>
        <w:rPr>
          <w:noProof/>
        </w:rPr>
        <w:fldChar w:fldCharType="begin"/>
      </w:r>
      <w:r>
        <w:rPr>
          <w:noProof/>
        </w:rPr>
        <w:instrText xml:space="preserve"> PAGEREF _Toc514508127 \h </w:instrText>
      </w:r>
      <w:r>
        <w:rPr>
          <w:noProof/>
        </w:rPr>
      </w:r>
      <w:r>
        <w:rPr>
          <w:noProof/>
        </w:rPr>
        <w:fldChar w:fldCharType="separate"/>
      </w:r>
      <w:r>
        <w:rPr>
          <w:noProof/>
        </w:rPr>
        <w:t>31</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12. Diagrama de Bloques para el Sistema de Bioimpedanciometría</w:t>
      </w:r>
      <w:r>
        <w:rPr>
          <w:noProof/>
        </w:rPr>
        <w:tab/>
      </w:r>
      <w:r>
        <w:rPr>
          <w:noProof/>
        </w:rPr>
        <w:fldChar w:fldCharType="begin"/>
      </w:r>
      <w:r>
        <w:rPr>
          <w:noProof/>
        </w:rPr>
        <w:instrText xml:space="preserve"> PAGEREF _Toc514508128 \h </w:instrText>
      </w:r>
      <w:r>
        <w:rPr>
          <w:noProof/>
        </w:rPr>
      </w:r>
      <w:r>
        <w:rPr>
          <w:noProof/>
        </w:rPr>
        <w:fldChar w:fldCharType="separate"/>
      </w:r>
      <w:r>
        <w:rPr>
          <w:noProof/>
        </w:rPr>
        <w:t>33</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13. Sistema Convertidor de Impedancia de alta Precisión AD5933</w:t>
      </w:r>
      <w:r>
        <w:rPr>
          <w:noProof/>
        </w:rPr>
        <w:tab/>
      </w:r>
      <w:r>
        <w:rPr>
          <w:noProof/>
        </w:rPr>
        <w:fldChar w:fldCharType="begin"/>
      </w:r>
      <w:r>
        <w:rPr>
          <w:noProof/>
        </w:rPr>
        <w:instrText xml:space="preserve"> PAGEREF _Toc514508129 \h </w:instrText>
      </w:r>
      <w:r>
        <w:rPr>
          <w:noProof/>
        </w:rPr>
      </w:r>
      <w:r>
        <w:rPr>
          <w:noProof/>
        </w:rPr>
        <w:fldChar w:fldCharType="separate"/>
      </w:r>
      <w:r>
        <w:rPr>
          <w:noProof/>
        </w:rPr>
        <w:t>35</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14. Sistemas de Acoplamiento y Sensado de Bioimpedancia.</w:t>
      </w:r>
      <w:r>
        <w:rPr>
          <w:noProof/>
        </w:rPr>
        <w:tab/>
      </w:r>
      <w:r>
        <w:rPr>
          <w:noProof/>
        </w:rPr>
        <w:fldChar w:fldCharType="begin"/>
      </w:r>
      <w:r>
        <w:rPr>
          <w:noProof/>
        </w:rPr>
        <w:instrText xml:space="preserve"> PAGEREF _Toc514508130 \h </w:instrText>
      </w:r>
      <w:r>
        <w:rPr>
          <w:noProof/>
        </w:rPr>
      </w:r>
      <w:r>
        <w:rPr>
          <w:noProof/>
        </w:rPr>
        <w:fldChar w:fldCharType="separate"/>
      </w:r>
      <w:r>
        <w:rPr>
          <w:noProof/>
        </w:rPr>
        <w:t>37</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15. R Representación de un Tejido mediante un Circuito Eléctrico</w:t>
      </w:r>
      <w:r>
        <w:rPr>
          <w:noProof/>
        </w:rPr>
        <w:tab/>
      </w:r>
      <w:r>
        <w:rPr>
          <w:noProof/>
        </w:rPr>
        <w:fldChar w:fldCharType="begin"/>
      </w:r>
      <w:r>
        <w:rPr>
          <w:noProof/>
        </w:rPr>
        <w:instrText xml:space="preserve"> PAGEREF _Toc514508131 \h </w:instrText>
      </w:r>
      <w:r>
        <w:rPr>
          <w:noProof/>
        </w:rPr>
      </w:r>
      <w:r>
        <w:rPr>
          <w:noProof/>
        </w:rPr>
        <w:fldChar w:fldCharType="separate"/>
      </w:r>
      <w:r>
        <w:rPr>
          <w:noProof/>
        </w:rPr>
        <w:t>38</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16.Pruebas de impedancia entre secciones de placa de retorno.</w:t>
      </w:r>
      <w:r>
        <w:rPr>
          <w:noProof/>
        </w:rPr>
        <w:tab/>
      </w:r>
      <w:r>
        <w:rPr>
          <w:noProof/>
        </w:rPr>
        <w:fldChar w:fldCharType="begin"/>
      </w:r>
      <w:r>
        <w:rPr>
          <w:noProof/>
        </w:rPr>
        <w:instrText xml:space="preserve"> PAGEREF _Toc514508132 \h </w:instrText>
      </w:r>
      <w:r>
        <w:rPr>
          <w:noProof/>
        </w:rPr>
      </w:r>
      <w:r>
        <w:rPr>
          <w:noProof/>
        </w:rPr>
        <w:fldChar w:fldCharType="separate"/>
      </w:r>
      <w:r>
        <w:rPr>
          <w:noProof/>
        </w:rPr>
        <w:t>38</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17. Vista frontal de la unidad electroquirúrgica</w:t>
      </w:r>
      <w:r>
        <w:rPr>
          <w:noProof/>
        </w:rPr>
        <w:tab/>
      </w:r>
      <w:r>
        <w:rPr>
          <w:noProof/>
        </w:rPr>
        <w:fldChar w:fldCharType="begin"/>
      </w:r>
      <w:r>
        <w:rPr>
          <w:noProof/>
        </w:rPr>
        <w:instrText xml:space="preserve"> PAGEREF _Toc514508133 \h </w:instrText>
      </w:r>
      <w:r>
        <w:rPr>
          <w:noProof/>
        </w:rPr>
      </w:r>
      <w:r>
        <w:rPr>
          <w:noProof/>
        </w:rPr>
        <w:fldChar w:fldCharType="separate"/>
      </w:r>
      <w:r>
        <w:rPr>
          <w:noProof/>
        </w:rPr>
        <w:t>41</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18. Tarjeta de administración de puertos de salidas.</w:t>
      </w:r>
      <w:r>
        <w:rPr>
          <w:noProof/>
        </w:rPr>
        <w:tab/>
      </w:r>
      <w:r>
        <w:rPr>
          <w:noProof/>
        </w:rPr>
        <w:fldChar w:fldCharType="begin"/>
      </w:r>
      <w:r>
        <w:rPr>
          <w:noProof/>
        </w:rPr>
        <w:instrText xml:space="preserve"> PAGEREF _Toc514508134 \h </w:instrText>
      </w:r>
      <w:r>
        <w:rPr>
          <w:noProof/>
        </w:rPr>
      </w:r>
      <w:r>
        <w:rPr>
          <w:noProof/>
        </w:rPr>
        <w:fldChar w:fldCharType="separate"/>
      </w:r>
      <w:r>
        <w:rPr>
          <w:noProof/>
        </w:rPr>
        <w:t>41</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19. Diagrama de bloques de potencia.</w:t>
      </w:r>
      <w:r>
        <w:rPr>
          <w:noProof/>
        </w:rPr>
        <w:tab/>
      </w:r>
      <w:r>
        <w:rPr>
          <w:noProof/>
        </w:rPr>
        <w:fldChar w:fldCharType="begin"/>
      </w:r>
      <w:r>
        <w:rPr>
          <w:noProof/>
        </w:rPr>
        <w:instrText xml:space="preserve"> PAGEREF _Toc514508135 \h </w:instrText>
      </w:r>
      <w:r>
        <w:rPr>
          <w:noProof/>
        </w:rPr>
      </w:r>
      <w:r>
        <w:rPr>
          <w:noProof/>
        </w:rPr>
        <w:fldChar w:fldCharType="separate"/>
      </w:r>
      <w:r>
        <w:rPr>
          <w:noProof/>
        </w:rPr>
        <w:t>42</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20. Fuente conmutada 1200 Watts tipo boost .</w:t>
      </w:r>
      <w:r>
        <w:rPr>
          <w:noProof/>
        </w:rPr>
        <w:tab/>
      </w:r>
      <w:r>
        <w:rPr>
          <w:noProof/>
        </w:rPr>
        <w:fldChar w:fldCharType="begin"/>
      </w:r>
      <w:r>
        <w:rPr>
          <w:noProof/>
        </w:rPr>
        <w:instrText xml:space="preserve"> PAGEREF _Toc514508136 \h </w:instrText>
      </w:r>
      <w:r>
        <w:rPr>
          <w:noProof/>
        </w:rPr>
      </w:r>
      <w:r>
        <w:rPr>
          <w:noProof/>
        </w:rPr>
        <w:fldChar w:fldCharType="separate"/>
      </w:r>
      <w:r>
        <w:rPr>
          <w:noProof/>
        </w:rPr>
        <w:t>43</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lastRenderedPageBreak/>
        <w:t>Figura 21. Mosfet IRF840</w:t>
      </w:r>
      <w:r>
        <w:rPr>
          <w:noProof/>
        </w:rPr>
        <w:tab/>
      </w:r>
      <w:r>
        <w:rPr>
          <w:noProof/>
        </w:rPr>
        <w:fldChar w:fldCharType="begin"/>
      </w:r>
      <w:r>
        <w:rPr>
          <w:noProof/>
        </w:rPr>
        <w:instrText xml:space="preserve"> PAGEREF _Toc514508137 \h </w:instrText>
      </w:r>
      <w:r>
        <w:rPr>
          <w:noProof/>
        </w:rPr>
      </w:r>
      <w:r>
        <w:rPr>
          <w:noProof/>
        </w:rPr>
        <w:fldChar w:fldCharType="separate"/>
      </w:r>
      <w:r>
        <w:rPr>
          <w:noProof/>
        </w:rPr>
        <w:t>43</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22. Amplificador de potencia sintonizado basado en mosfet tipo N.</w:t>
      </w:r>
      <w:r>
        <w:rPr>
          <w:noProof/>
        </w:rPr>
        <w:tab/>
      </w:r>
      <w:r>
        <w:rPr>
          <w:noProof/>
        </w:rPr>
        <w:fldChar w:fldCharType="begin"/>
      </w:r>
      <w:r>
        <w:rPr>
          <w:noProof/>
        </w:rPr>
        <w:instrText xml:space="preserve"> PAGEREF _Toc514508138 \h </w:instrText>
      </w:r>
      <w:r>
        <w:rPr>
          <w:noProof/>
        </w:rPr>
      </w:r>
      <w:r>
        <w:rPr>
          <w:noProof/>
        </w:rPr>
        <w:fldChar w:fldCharType="separate"/>
      </w:r>
      <w:r>
        <w:rPr>
          <w:noProof/>
        </w:rPr>
        <w:t>44</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23. Tarjeta arreglo de mosfets de potencia.</w:t>
      </w:r>
      <w:r>
        <w:rPr>
          <w:noProof/>
        </w:rPr>
        <w:tab/>
      </w:r>
      <w:r>
        <w:rPr>
          <w:noProof/>
        </w:rPr>
        <w:fldChar w:fldCharType="begin"/>
      </w:r>
      <w:r>
        <w:rPr>
          <w:noProof/>
        </w:rPr>
        <w:instrText xml:space="preserve"> PAGEREF _Toc514508139 \h </w:instrText>
      </w:r>
      <w:r>
        <w:rPr>
          <w:noProof/>
        </w:rPr>
      </w:r>
      <w:r>
        <w:rPr>
          <w:noProof/>
        </w:rPr>
        <w:fldChar w:fldCharType="separate"/>
      </w:r>
      <w:r>
        <w:rPr>
          <w:noProof/>
        </w:rPr>
        <w:t>45</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24. Transformador de Potencia N2880-AL de Alta Frecuencia</w:t>
      </w:r>
      <w:r>
        <w:rPr>
          <w:noProof/>
        </w:rPr>
        <w:tab/>
      </w:r>
      <w:r>
        <w:rPr>
          <w:noProof/>
        </w:rPr>
        <w:fldChar w:fldCharType="begin"/>
      </w:r>
      <w:r>
        <w:rPr>
          <w:noProof/>
        </w:rPr>
        <w:instrText xml:space="preserve"> PAGEREF _Toc514508140 \h </w:instrText>
      </w:r>
      <w:r>
        <w:rPr>
          <w:noProof/>
        </w:rPr>
      </w:r>
      <w:r>
        <w:rPr>
          <w:noProof/>
        </w:rPr>
        <w:fldChar w:fldCharType="separate"/>
      </w:r>
      <w:r>
        <w:rPr>
          <w:noProof/>
        </w:rPr>
        <w:t>46</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25. Tanque LC implementado para la Etapa Amplificadora de Potencia</w:t>
      </w:r>
      <w:r>
        <w:rPr>
          <w:noProof/>
        </w:rPr>
        <w:tab/>
      </w:r>
      <w:r>
        <w:rPr>
          <w:noProof/>
        </w:rPr>
        <w:fldChar w:fldCharType="begin"/>
      </w:r>
      <w:r>
        <w:rPr>
          <w:noProof/>
        </w:rPr>
        <w:instrText xml:space="preserve"> PAGEREF _Toc514508141 \h </w:instrText>
      </w:r>
      <w:r>
        <w:rPr>
          <w:noProof/>
        </w:rPr>
      </w:r>
      <w:r>
        <w:rPr>
          <w:noProof/>
        </w:rPr>
        <w:fldChar w:fldCharType="separate"/>
      </w:r>
      <w:r>
        <w:rPr>
          <w:noProof/>
        </w:rPr>
        <w:t>47</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26. Generador de onda arbitraria Clequee JDS6600-30M</w:t>
      </w:r>
      <w:r>
        <w:rPr>
          <w:noProof/>
        </w:rPr>
        <w:tab/>
      </w:r>
      <w:r>
        <w:rPr>
          <w:noProof/>
        </w:rPr>
        <w:fldChar w:fldCharType="begin"/>
      </w:r>
      <w:r>
        <w:rPr>
          <w:noProof/>
        </w:rPr>
        <w:instrText xml:space="preserve"> PAGEREF _Toc514508142 \h </w:instrText>
      </w:r>
      <w:r>
        <w:rPr>
          <w:noProof/>
        </w:rPr>
      </w:r>
      <w:r>
        <w:rPr>
          <w:noProof/>
        </w:rPr>
        <w:fldChar w:fldCharType="separate"/>
      </w:r>
      <w:r>
        <w:rPr>
          <w:noProof/>
        </w:rPr>
        <w:t>48</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27. Circuito impreso de módulo generador de señales.</w:t>
      </w:r>
      <w:r>
        <w:rPr>
          <w:noProof/>
        </w:rPr>
        <w:tab/>
      </w:r>
      <w:r>
        <w:rPr>
          <w:noProof/>
        </w:rPr>
        <w:fldChar w:fldCharType="begin"/>
      </w:r>
      <w:r>
        <w:rPr>
          <w:noProof/>
        </w:rPr>
        <w:instrText xml:space="preserve"> PAGEREF _Toc514508143 \h </w:instrText>
      </w:r>
      <w:r>
        <w:rPr>
          <w:noProof/>
        </w:rPr>
      </w:r>
      <w:r>
        <w:rPr>
          <w:noProof/>
        </w:rPr>
        <w:fldChar w:fldCharType="separate"/>
      </w:r>
      <w:r>
        <w:rPr>
          <w:noProof/>
        </w:rPr>
        <w:t>49</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28. Diagrama de bloques de generador de señales.</w:t>
      </w:r>
      <w:r>
        <w:rPr>
          <w:noProof/>
        </w:rPr>
        <w:tab/>
      </w:r>
      <w:r>
        <w:rPr>
          <w:noProof/>
        </w:rPr>
        <w:fldChar w:fldCharType="begin"/>
      </w:r>
      <w:r>
        <w:rPr>
          <w:noProof/>
        </w:rPr>
        <w:instrText xml:space="preserve"> PAGEREF _Toc514508144 \h </w:instrText>
      </w:r>
      <w:r>
        <w:rPr>
          <w:noProof/>
        </w:rPr>
      </w:r>
      <w:r>
        <w:rPr>
          <w:noProof/>
        </w:rPr>
        <w:fldChar w:fldCharType="separate"/>
      </w:r>
      <w:r>
        <w:rPr>
          <w:noProof/>
        </w:rPr>
        <w:t>49</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29. Menú principal del equipo.</w:t>
      </w:r>
      <w:r>
        <w:rPr>
          <w:noProof/>
        </w:rPr>
        <w:tab/>
      </w:r>
      <w:r>
        <w:rPr>
          <w:noProof/>
        </w:rPr>
        <w:fldChar w:fldCharType="begin"/>
      </w:r>
      <w:r>
        <w:rPr>
          <w:noProof/>
        </w:rPr>
        <w:instrText xml:space="preserve"> PAGEREF _Toc514508145 \h </w:instrText>
      </w:r>
      <w:r>
        <w:rPr>
          <w:noProof/>
        </w:rPr>
      </w:r>
      <w:r>
        <w:rPr>
          <w:noProof/>
        </w:rPr>
        <w:fldChar w:fldCharType="separate"/>
      </w:r>
      <w:r>
        <w:rPr>
          <w:noProof/>
        </w:rPr>
        <w:t>50</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30. Diagrama de bloques de MinDO.</w:t>
      </w:r>
      <w:r>
        <w:rPr>
          <w:noProof/>
        </w:rPr>
        <w:tab/>
      </w:r>
      <w:r>
        <w:rPr>
          <w:noProof/>
        </w:rPr>
        <w:fldChar w:fldCharType="begin"/>
      </w:r>
      <w:r>
        <w:rPr>
          <w:noProof/>
        </w:rPr>
        <w:instrText xml:space="preserve"> PAGEREF _Toc514508146 \h </w:instrText>
      </w:r>
      <w:r>
        <w:rPr>
          <w:noProof/>
        </w:rPr>
      </w:r>
      <w:r>
        <w:rPr>
          <w:noProof/>
        </w:rPr>
        <w:fldChar w:fldCharType="separate"/>
      </w:r>
      <w:r>
        <w:rPr>
          <w:noProof/>
        </w:rPr>
        <w:t>52</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31. Formas de ondas representativas de una señal ECG.</w:t>
      </w:r>
      <w:r>
        <w:rPr>
          <w:noProof/>
        </w:rPr>
        <w:tab/>
      </w:r>
      <w:r>
        <w:rPr>
          <w:noProof/>
        </w:rPr>
        <w:fldChar w:fldCharType="begin"/>
      </w:r>
      <w:r>
        <w:rPr>
          <w:noProof/>
        </w:rPr>
        <w:instrText xml:space="preserve"> PAGEREF _Toc514508147 \h </w:instrText>
      </w:r>
      <w:r>
        <w:rPr>
          <w:noProof/>
        </w:rPr>
      </w:r>
      <w:r>
        <w:rPr>
          <w:noProof/>
        </w:rPr>
        <w:fldChar w:fldCharType="separate"/>
      </w:r>
      <w:r>
        <w:rPr>
          <w:noProof/>
        </w:rPr>
        <w:t>53</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32. Señal ECG sin Aplicación de Filtro</w:t>
      </w:r>
      <w:r>
        <w:rPr>
          <w:noProof/>
        </w:rPr>
        <w:tab/>
      </w:r>
      <w:r>
        <w:rPr>
          <w:noProof/>
        </w:rPr>
        <w:fldChar w:fldCharType="begin"/>
      </w:r>
      <w:r>
        <w:rPr>
          <w:noProof/>
        </w:rPr>
        <w:instrText xml:space="preserve"> PAGEREF _Toc514508148 \h </w:instrText>
      </w:r>
      <w:r>
        <w:rPr>
          <w:noProof/>
        </w:rPr>
      </w:r>
      <w:r>
        <w:rPr>
          <w:noProof/>
        </w:rPr>
        <w:fldChar w:fldCharType="separate"/>
      </w:r>
      <w:r>
        <w:rPr>
          <w:noProof/>
        </w:rPr>
        <w:t>54</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33. Espectro de las diferentes componentes cardiacas.</w:t>
      </w:r>
      <w:r>
        <w:rPr>
          <w:noProof/>
        </w:rPr>
        <w:tab/>
      </w:r>
      <w:r>
        <w:rPr>
          <w:noProof/>
        </w:rPr>
        <w:fldChar w:fldCharType="begin"/>
      </w:r>
      <w:r>
        <w:rPr>
          <w:noProof/>
        </w:rPr>
        <w:instrText xml:space="preserve"> PAGEREF _Toc514508149 \h </w:instrText>
      </w:r>
      <w:r>
        <w:rPr>
          <w:noProof/>
        </w:rPr>
      </w:r>
      <w:r>
        <w:rPr>
          <w:noProof/>
        </w:rPr>
        <w:fldChar w:fldCharType="separate"/>
      </w:r>
      <w:r>
        <w:rPr>
          <w:noProof/>
        </w:rPr>
        <w:t>55</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34. Filtro Pasabajas Pasivo RC</w:t>
      </w:r>
      <w:r>
        <w:rPr>
          <w:noProof/>
        </w:rPr>
        <w:tab/>
      </w:r>
      <w:r>
        <w:rPr>
          <w:noProof/>
        </w:rPr>
        <w:fldChar w:fldCharType="begin"/>
      </w:r>
      <w:r>
        <w:rPr>
          <w:noProof/>
        </w:rPr>
        <w:instrText xml:space="preserve"> PAGEREF _Toc514508150 \h </w:instrText>
      </w:r>
      <w:r>
        <w:rPr>
          <w:noProof/>
        </w:rPr>
      </w:r>
      <w:r>
        <w:rPr>
          <w:noProof/>
        </w:rPr>
        <w:fldChar w:fldCharType="separate"/>
      </w:r>
      <w:r>
        <w:rPr>
          <w:noProof/>
        </w:rPr>
        <w:t>55</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35. Señal ECG Filtrada usando Filtro Pasa Bajas.</w:t>
      </w:r>
      <w:r>
        <w:rPr>
          <w:noProof/>
        </w:rPr>
        <w:tab/>
      </w:r>
      <w:r>
        <w:rPr>
          <w:noProof/>
        </w:rPr>
        <w:fldChar w:fldCharType="begin"/>
      </w:r>
      <w:r>
        <w:rPr>
          <w:noProof/>
        </w:rPr>
        <w:instrText xml:space="preserve"> PAGEREF _Toc514508151 \h </w:instrText>
      </w:r>
      <w:r>
        <w:rPr>
          <w:noProof/>
        </w:rPr>
      </w:r>
      <w:r>
        <w:rPr>
          <w:noProof/>
        </w:rPr>
        <w:fldChar w:fldCharType="separate"/>
      </w:r>
      <w:r>
        <w:rPr>
          <w:noProof/>
        </w:rPr>
        <w:t>57</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36. Sensor de Pulso con Metodo de Transmitancia</w:t>
      </w:r>
      <w:r>
        <w:rPr>
          <w:noProof/>
        </w:rPr>
        <w:tab/>
      </w:r>
      <w:r>
        <w:rPr>
          <w:noProof/>
        </w:rPr>
        <w:fldChar w:fldCharType="begin"/>
      </w:r>
      <w:r>
        <w:rPr>
          <w:noProof/>
        </w:rPr>
        <w:instrText xml:space="preserve"> PAGEREF _Toc514508152 \h </w:instrText>
      </w:r>
      <w:r>
        <w:rPr>
          <w:noProof/>
        </w:rPr>
      </w:r>
      <w:r>
        <w:rPr>
          <w:noProof/>
        </w:rPr>
        <w:fldChar w:fldCharType="separate"/>
      </w:r>
      <w:r>
        <w:rPr>
          <w:noProof/>
        </w:rPr>
        <w:t>58</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37. Sistema de Oximetría MCP60021</w:t>
      </w:r>
      <w:r>
        <w:rPr>
          <w:noProof/>
        </w:rPr>
        <w:tab/>
      </w:r>
      <w:r>
        <w:rPr>
          <w:noProof/>
        </w:rPr>
        <w:fldChar w:fldCharType="begin"/>
      </w:r>
      <w:r>
        <w:rPr>
          <w:noProof/>
        </w:rPr>
        <w:instrText xml:space="preserve"> PAGEREF _Toc514508153 \h </w:instrText>
      </w:r>
      <w:r>
        <w:rPr>
          <w:noProof/>
        </w:rPr>
      </w:r>
      <w:r>
        <w:rPr>
          <w:noProof/>
        </w:rPr>
        <w:fldChar w:fldCharType="separate"/>
      </w:r>
      <w:r>
        <w:rPr>
          <w:noProof/>
        </w:rPr>
        <w:t>58</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38. Señal Adquirida por el Oximetro.</w:t>
      </w:r>
      <w:r>
        <w:rPr>
          <w:noProof/>
        </w:rPr>
        <w:tab/>
      </w:r>
      <w:r>
        <w:rPr>
          <w:noProof/>
        </w:rPr>
        <w:fldChar w:fldCharType="begin"/>
      </w:r>
      <w:r>
        <w:rPr>
          <w:noProof/>
        </w:rPr>
        <w:instrText xml:space="preserve"> PAGEREF _Toc514508154 \h </w:instrText>
      </w:r>
      <w:r>
        <w:rPr>
          <w:noProof/>
        </w:rPr>
      </w:r>
      <w:r>
        <w:rPr>
          <w:noProof/>
        </w:rPr>
        <w:fldChar w:fldCharType="separate"/>
      </w:r>
      <w:r>
        <w:rPr>
          <w:noProof/>
        </w:rPr>
        <w:t>59</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39. Señales Captadas Durante un Ciclo Cardiaco</w:t>
      </w:r>
      <w:r>
        <w:rPr>
          <w:noProof/>
        </w:rPr>
        <w:tab/>
      </w:r>
      <w:r>
        <w:rPr>
          <w:noProof/>
        </w:rPr>
        <w:fldChar w:fldCharType="begin"/>
      </w:r>
      <w:r>
        <w:rPr>
          <w:noProof/>
        </w:rPr>
        <w:instrText xml:space="preserve"> PAGEREF _Toc514508155 \h </w:instrText>
      </w:r>
      <w:r>
        <w:rPr>
          <w:noProof/>
        </w:rPr>
      </w:r>
      <w:r>
        <w:rPr>
          <w:noProof/>
        </w:rPr>
        <w:fldChar w:fldCharType="separate"/>
      </w:r>
      <w:r>
        <w:rPr>
          <w:noProof/>
        </w:rPr>
        <w:t>61</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40. Señal ECG y Oximetría Simultáneamente</w:t>
      </w:r>
      <w:r>
        <w:rPr>
          <w:noProof/>
        </w:rPr>
        <w:tab/>
      </w:r>
      <w:r>
        <w:rPr>
          <w:noProof/>
        </w:rPr>
        <w:fldChar w:fldCharType="begin"/>
      </w:r>
      <w:r>
        <w:rPr>
          <w:noProof/>
        </w:rPr>
        <w:instrText xml:space="preserve"> PAGEREF _Toc514508156 \h </w:instrText>
      </w:r>
      <w:r>
        <w:rPr>
          <w:noProof/>
        </w:rPr>
      </w:r>
      <w:r>
        <w:rPr>
          <w:noProof/>
        </w:rPr>
        <w:fldChar w:fldCharType="separate"/>
      </w:r>
      <w:r>
        <w:rPr>
          <w:noProof/>
        </w:rPr>
        <w:t>64</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41. Señal ECG y de Oximetría adquiridas simultáneamente.</w:t>
      </w:r>
      <w:r>
        <w:rPr>
          <w:noProof/>
        </w:rPr>
        <w:tab/>
      </w:r>
      <w:r>
        <w:rPr>
          <w:noProof/>
        </w:rPr>
        <w:fldChar w:fldCharType="begin"/>
      </w:r>
      <w:r>
        <w:rPr>
          <w:noProof/>
        </w:rPr>
        <w:instrText xml:space="preserve"> PAGEREF _Toc514508157 \h </w:instrText>
      </w:r>
      <w:r>
        <w:rPr>
          <w:noProof/>
        </w:rPr>
      </w:r>
      <w:r>
        <w:rPr>
          <w:noProof/>
        </w:rPr>
        <w:fldChar w:fldCharType="separate"/>
      </w:r>
      <w:r>
        <w:rPr>
          <w:noProof/>
        </w:rPr>
        <w:t>64</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42. Diagrama de Pines del PIC16F688</w:t>
      </w:r>
      <w:r>
        <w:rPr>
          <w:noProof/>
        </w:rPr>
        <w:tab/>
      </w:r>
      <w:r>
        <w:rPr>
          <w:noProof/>
        </w:rPr>
        <w:fldChar w:fldCharType="begin"/>
      </w:r>
      <w:r>
        <w:rPr>
          <w:noProof/>
        </w:rPr>
        <w:instrText xml:space="preserve"> PAGEREF _Toc514508158 \h </w:instrText>
      </w:r>
      <w:r>
        <w:rPr>
          <w:noProof/>
        </w:rPr>
      </w:r>
      <w:r>
        <w:rPr>
          <w:noProof/>
        </w:rPr>
        <w:fldChar w:fldCharType="separate"/>
      </w:r>
      <w:r>
        <w:rPr>
          <w:noProof/>
        </w:rPr>
        <w:t>65</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43. Diagrama de Bloques Para el Sistema de Control de Potencia</w:t>
      </w:r>
      <w:r>
        <w:rPr>
          <w:noProof/>
        </w:rPr>
        <w:tab/>
      </w:r>
      <w:r>
        <w:rPr>
          <w:noProof/>
        </w:rPr>
        <w:fldChar w:fldCharType="begin"/>
      </w:r>
      <w:r>
        <w:rPr>
          <w:noProof/>
        </w:rPr>
        <w:instrText xml:space="preserve"> PAGEREF _Toc514508159 \h </w:instrText>
      </w:r>
      <w:r>
        <w:rPr>
          <w:noProof/>
        </w:rPr>
      </w:r>
      <w:r>
        <w:rPr>
          <w:noProof/>
        </w:rPr>
        <w:fldChar w:fldCharType="separate"/>
      </w:r>
      <w:r>
        <w:rPr>
          <w:noProof/>
        </w:rPr>
        <w:t>68</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lastRenderedPageBreak/>
        <w:t>Figura 44. Regulación y Control de Potencia DC</w:t>
      </w:r>
      <w:r>
        <w:rPr>
          <w:noProof/>
        </w:rPr>
        <w:tab/>
      </w:r>
      <w:r>
        <w:rPr>
          <w:noProof/>
        </w:rPr>
        <w:fldChar w:fldCharType="begin"/>
      </w:r>
      <w:r>
        <w:rPr>
          <w:noProof/>
        </w:rPr>
        <w:instrText xml:space="preserve"> PAGEREF _Toc514508160 \h </w:instrText>
      </w:r>
      <w:r>
        <w:rPr>
          <w:noProof/>
        </w:rPr>
      </w:r>
      <w:r>
        <w:rPr>
          <w:noProof/>
        </w:rPr>
        <w:fldChar w:fldCharType="separate"/>
      </w:r>
      <w:r>
        <w:rPr>
          <w:noProof/>
        </w:rPr>
        <w:t>71</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45. Representación del Funcionamiento del Equipo</w:t>
      </w:r>
      <w:r>
        <w:rPr>
          <w:noProof/>
        </w:rPr>
        <w:tab/>
      </w:r>
      <w:r>
        <w:rPr>
          <w:noProof/>
        </w:rPr>
        <w:fldChar w:fldCharType="begin"/>
      </w:r>
      <w:r>
        <w:rPr>
          <w:noProof/>
        </w:rPr>
        <w:instrText xml:space="preserve"> PAGEREF _Toc514508161 \h </w:instrText>
      </w:r>
      <w:r>
        <w:rPr>
          <w:noProof/>
        </w:rPr>
      </w:r>
      <w:r>
        <w:rPr>
          <w:noProof/>
        </w:rPr>
        <w:fldChar w:fldCharType="separate"/>
      </w:r>
      <w:r>
        <w:rPr>
          <w:noProof/>
        </w:rPr>
        <w:t>73</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46. Placa de Retorno de dos Secciones Conductoras.</w:t>
      </w:r>
      <w:r>
        <w:rPr>
          <w:noProof/>
        </w:rPr>
        <w:tab/>
      </w:r>
      <w:r>
        <w:rPr>
          <w:noProof/>
        </w:rPr>
        <w:fldChar w:fldCharType="begin"/>
      </w:r>
      <w:r>
        <w:rPr>
          <w:noProof/>
        </w:rPr>
        <w:instrText xml:space="preserve"> PAGEREF _Toc514508162 \h </w:instrText>
      </w:r>
      <w:r>
        <w:rPr>
          <w:noProof/>
        </w:rPr>
      </w:r>
      <w:r>
        <w:rPr>
          <w:noProof/>
        </w:rPr>
        <w:fldChar w:fldCharType="separate"/>
      </w:r>
      <w:r>
        <w:rPr>
          <w:noProof/>
        </w:rPr>
        <w:t>73</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47. Advertencia Placa de Retorno Ausente o Mal Puesta.</w:t>
      </w:r>
      <w:r>
        <w:rPr>
          <w:noProof/>
        </w:rPr>
        <w:tab/>
      </w:r>
      <w:r>
        <w:rPr>
          <w:noProof/>
        </w:rPr>
        <w:fldChar w:fldCharType="begin"/>
      </w:r>
      <w:r>
        <w:rPr>
          <w:noProof/>
        </w:rPr>
        <w:instrText xml:space="preserve"> PAGEREF _Toc514508163 \h </w:instrText>
      </w:r>
      <w:r>
        <w:rPr>
          <w:noProof/>
        </w:rPr>
      </w:r>
      <w:r>
        <w:rPr>
          <w:noProof/>
        </w:rPr>
        <w:fldChar w:fldCharType="separate"/>
      </w:r>
      <w:r>
        <w:rPr>
          <w:noProof/>
        </w:rPr>
        <w:t>74</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48. Lápiz de Electrocirugía.</w:t>
      </w:r>
      <w:r>
        <w:rPr>
          <w:noProof/>
        </w:rPr>
        <w:tab/>
      </w:r>
      <w:r>
        <w:rPr>
          <w:noProof/>
        </w:rPr>
        <w:fldChar w:fldCharType="begin"/>
      </w:r>
      <w:r>
        <w:rPr>
          <w:noProof/>
        </w:rPr>
        <w:instrText xml:space="preserve"> PAGEREF _Toc514508164 \h </w:instrText>
      </w:r>
      <w:r>
        <w:rPr>
          <w:noProof/>
        </w:rPr>
      </w:r>
      <w:r>
        <w:rPr>
          <w:noProof/>
        </w:rPr>
        <w:fldChar w:fldCharType="separate"/>
      </w:r>
      <w:r>
        <w:rPr>
          <w:noProof/>
        </w:rPr>
        <w:t>74</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49. Vista isométrica del equipo.</w:t>
      </w:r>
      <w:r>
        <w:rPr>
          <w:noProof/>
        </w:rPr>
        <w:tab/>
      </w:r>
      <w:r>
        <w:rPr>
          <w:noProof/>
        </w:rPr>
        <w:fldChar w:fldCharType="begin"/>
      </w:r>
      <w:r>
        <w:rPr>
          <w:noProof/>
        </w:rPr>
        <w:instrText xml:space="preserve"> PAGEREF _Toc514508165 \h </w:instrText>
      </w:r>
      <w:r>
        <w:rPr>
          <w:noProof/>
        </w:rPr>
      </w:r>
      <w:r>
        <w:rPr>
          <w:noProof/>
        </w:rPr>
        <w:fldChar w:fldCharType="separate"/>
      </w:r>
      <w:r>
        <w:rPr>
          <w:noProof/>
        </w:rPr>
        <w:t>75</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50. Equipo con pantalla principal encendida.</w:t>
      </w:r>
      <w:r>
        <w:rPr>
          <w:noProof/>
        </w:rPr>
        <w:tab/>
      </w:r>
      <w:r>
        <w:rPr>
          <w:noProof/>
        </w:rPr>
        <w:fldChar w:fldCharType="begin"/>
      </w:r>
      <w:r>
        <w:rPr>
          <w:noProof/>
        </w:rPr>
        <w:instrText xml:space="preserve"> PAGEREF _Toc514508166 \h </w:instrText>
      </w:r>
      <w:r>
        <w:rPr>
          <w:noProof/>
        </w:rPr>
      </w:r>
      <w:r>
        <w:rPr>
          <w:noProof/>
        </w:rPr>
        <w:fldChar w:fldCharType="separate"/>
      </w:r>
      <w:r>
        <w:rPr>
          <w:noProof/>
        </w:rPr>
        <w:t>76</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51. Menú “Home” del Electrobisturi.</w:t>
      </w:r>
      <w:r>
        <w:rPr>
          <w:noProof/>
        </w:rPr>
        <w:tab/>
      </w:r>
      <w:r>
        <w:rPr>
          <w:noProof/>
        </w:rPr>
        <w:fldChar w:fldCharType="begin"/>
      </w:r>
      <w:r>
        <w:rPr>
          <w:noProof/>
        </w:rPr>
        <w:instrText xml:space="preserve"> PAGEREF _Toc514508167 \h </w:instrText>
      </w:r>
      <w:r>
        <w:rPr>
          <w:noProof/>
        </w:rPr>
      </w:r>
      <w:r>
        <w:rPr>
          <w:noProof/>
        </w:rPr>
        <w:fldChar w:fldCharType="separate"/>
      </w:r>
      <w:r>
        <w:rPr>
          <w:noProof/>
        </w:rPr>
        <w:t>77</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52. Menú “Configuración” del Electrobisturi.</w:t>
      </w:r>
      <w:r>
        <w:rPr>
          <w:noProof/>
        </w:rPr>
        <w:tab/>
      </w:r>
      <w:r>
        <w:rPr>
          <w:noProof/>
        </w:rPr>
        <w:fldChar w:fldCharType="begin"/>
      </w:r>
      <w:r>
        <w:rPr>
          <w:noProof/>
        </w:rPr>
        <w:instrText xml:space="preserve"> PAGEREF _Toc514508168 \h </w:instrText>
      </w:r>
      <w:r>
        <w:rPr>
          <w:noProof/>
        </w:rPr>
      </w:r>
      <w:r>
        <w:rPr>
          <w:noProof/>
        </w:rPr>
        <w:fldChar w:fldCharType="separate"/>
      </w:r>
      <w:r>
        <w:rPr>
          <w:noProof/>
        </w:rPr>
        <w:t>78</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53. Vista isométrica de carcasa del equipo.</w:t>
      </w:r>
      <w:r>
        <w:rPr>
          <w:noProof/>
        </w:rPr>
        <w:tab/>
      </w:r>
      <w:r>
        <w:rPr>
          <w:noProof/>
        </w:rPr>
        <w:fldChar w:fldCharType="begin"/>
      </w:r>
      <w:r>
        <w:rPr>
          <w:noProof/>
        </w:rPr>
        <w:instrText xml:space="preserve"> PAGEREF _Toc514508169 \h </w:instrText>
      </w:r>
      <w:r>
        <w:rPr>
          <w:noProof/>
        </w:rPr>
      </w:r>
      <w:r>
        <w:rPr>
          <w:noProof/>
        </w:rPr>
        <w:fldChar w:fldCharType="separate"/>
      </w:r>
      <w:r>
        <w:rPr>
          <w:noProof/>
        </w:rPr>
        <w:t>78</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54. Vista superior del interior del equipo, se observa la distribución de los elementos.</w:t>
      </w:r>
      <w:r>
        <w:rPr>
          <w:noProof/>
        </w:rPr>
        <w:tab/>
      </w:r>
      <w:r>
        <w:rPr>
          <w:noProof/>
        </w:rPr>
        <w:fldChar w:fldCharType="begin"/>
      </w:r>
      <w:r>
        <w:rPr>
          <w:noProof/>
        </w:rPr>
        <w:instrText xml:space="preserve"> PAGEREF _Toc514508170 \h </w:instrText>
      </w:r>
      <w:r>
        <w:rPr>
          <w:noProof/>
        </w:rPr>
      </w:r>
      <w:r>
        <w:rPr>
          <w:noProof/>
        </w:rPr>
        <w:fldChar w:fldCharType="separate"/>
      </w:r>
      <w:r>
        <w:rPr>
          <w:noProof/>
        </w:rPr>
        <w:t>79</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55. Base con ruedas rodantes para el equipo.</w:t>
      </w:r>
      <w:r>
        <w:rPr>
          <w:noProof/>
        </w:rPr>
        <w:tab/>
      </w:r>
      <w:r>
        <w:rPr>
          <w:noProof/>
        </w:rPr>
        <w:fldChar w:fldCharType="begin"/>
      </w:r>
      <w:r>
        <w:rPr>
          <w:noProof/>
        </w:rPr>
        <w:instrText xml:space="preserve"> PAGEREF _Toc514508171 \h </w:instrText>
      </w:r>
      <w:r>
        <w:rPr>
          <w:noProof/>
        </w:rPr>
      </w:r>
      <w:r>
        <w:rPr>
          <w:noProof/>
        </w:rPr>
        <w:fldChar w:fldCharType="separate"/>
      </w:r>
      <w:r>
        <w:rPr>
          <w:noProof/>
        </w:rPr>
        <w:t>80</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56. Algunos tipos de puntas para lápiz de electrobisturi</w:t>
      </w:r>
      <w:r>
        <w:rPr>
          <w:noProof/>
        </w:rPr>
        <w:tab/>
      </w:r>
      <w:r>
        <w:rPr>
          <w:noProof/>
        </w:rPr>
        <w:fldChar w:fldCharType="begin"/>
      </w:r>
      <w:r>
        <w:rPr>
          <w:noProof/>
        </w:rPr>
        <w:instrText xml:space="preserve"> PAGEREF _Toc514508172 \h </w:instrText>
      </w:r>
      <w:r>
        <w:rPr>
          <w:noProof/>
        </w:rPr>
      </w:r>
      <w:r>
        <w:rPr>
          <w:noProof/>
        </w:rPr>
        <w:fldChar w:fldCharType="separate"/>
      </w:r>
      <w:r>
        <w:rPr>
          <w:noProof/>
        </w:rPr>
        <w:t>80</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57. Corte de carne de cerdo usando placa de retorno en brazo de paciente humano.</w:t>
      </w:r>
      <w:r>
        <w:rPr>
          <w:noProof/>
        </w:rPr>
        <w:tab/>
      </w:r>
      <w:r>
        <w:rPr>
          <w:noProof/>
        </w:rPr>
        <w:fldChar w:fldCharType="begin"/>
      </w:r>
      <w:r>
        <w:rPr>
          <w:noProof/>
        </w:rPr>
        <w:instrText xml:space="preserve"> PAGEREF _Toc514508173 \h </w:instrText>
      </w:r>
      <w:r>
        <w:rPr>
          <w:noProof/>
        </w:rPr>
      </w:r>
      <w:r>
        <w:rPr>
          <w:noProof/>
        </w:rPr>
        <w:fldChar w:fldCharType="separate"/>
      </w:r>
      <w:r>
        <w:rPr>
          <w:noProof/>
        </w:rPr>
        <w:t>81</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58. Banco de resistencias.</w:t>
      </w:r>
      <w:r>
        <w:rPr>
          <w:noProof/>
        </w:rPr>
        <w:tab/>
      </w:r>
      <w:r>
        <w:rPr>
          <w:noProof/>
        </w:rPr>
        <w:fldChar w:fldCharType="begin"/>
      </w:r>
      <w:r>
        <w:rPr>
          <w:noProof/>
        </w:rPr>
        <w:instrText xml:space="preserve"> PAGEREF _Toc514508174 \h </w:instrText>
      </w:r>
      <w:r>
        <w:rPr>
          <w:noProof/>
        </w:rPr>
      </w:r>
      <w:r>
        <w:rPr>
          <w:noProof/>
        </w:rPr>
        <w:fldChar w:fldCharType="separate"/>
      </w:r>
      <w:r>
        <w:rPr>
          <w:noProof/>
        </w:rPr>
        <w:t>82</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59. Etapa de prueba de potencia.</w:t>
      </w:r>
      <w:r>
        <w:rPr>
          <w:noProof/>
        </w:rPr>
        <w:tab/>
      </w:r>
      <w:r>
        <w:rPr>
          <w:noProof/>
        </w:rPr>
        <w:fldChar w:fldCharType="begin"/>
      </w:r>
      <w:r>
        <w:rPr>
          <w:noProof/>
        </w:rPr>
        <w:instrText xml:space="preserve"> PAGEREF _Toc514508175 \h </w:instrText>
      </w:r>
      <w:r>
        <w:rPr>
          <w:noProof/>
        </w:rPr>
      </w:r>
      <w:r>
        <w:rPr>
          <w:noProof/>
        </w:rPr>
        <w:fldChar w:fldCharType="separate"/>
      </w:r>
      <w:r>
        <w:rPr>
          <w:noProof/>
        </w:rPr>
        <w:t>83</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60. Forma de señal de salida de la etapa de potencia.</w:t>
      </w:r>
      <w:r>
        <w:rPr>
          <w:noProof/>
        </w:rPr>
        <w:tab/>
      </w:r>
      <w:r>
        <w:rPr>
          <w:noProof/>
        </w:rPr>
        <w:fldChar w:fldCharType="begin"/>
      </w:r>
      <w:r>
        <w:rPr>
          <w:noProof/>
        </w:rPr>
        <w:instrText xml:space="preserve"> PAGEREF _Toc514508176 \h </w:instrText>
      </w:r>
      <w:r>
        <w:rPr>
          <w:noProof/>
        </w:rPr>
      </w:r>
      <w:r>
        <w:rPr>
          <w:noProof/>
        </w:rPr>
        <w:fldChar w:fldCharType="separate"/>
      </w:r>
      <w:r>
        <w:rPr>
          <w:noProof/>
        </w:rPr>
        <w:t>84</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61. Curva de potencia corte puro 30 Watts</w:t>
      </w:r>
      <w:r>
        <w:rPr>
          <w:noProof/>
        </w:rPr>
        <w:tab/>
      </w:r>
      <w:r>
        <w:rPr>
          <w:noProof/>
        </w:rPr>
        <w:fldChar w:fldCharType="begin"/>
      </w:r>
      <w:r>
        <w:rPr>
          <w:noProof/>
        </w:rPr>
        <w:instrText xml:space="preserve"> PAGEREF _Toc514508177 \h </w:instrText>
      </w:r>
      <w:r>
        <w:rPr>
          <w:noProof/>
        </w:rPr>
      </w:r>
      <w:r>
        <w:rPr>
          <w:noProof/>
        </w:rPr>
        <w:fldChar w:fldCharType="separate"/>
      </w:r>
      <w:r>
        <w:rPr>
          <w:noProof/>
        </w:rPr>
        <w:t>84</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62. Curva de potencia corte puro 40 Watts</w:t>
      </w:r>
      <w:r>
        <w:rPr>
          <w:noProof/>
        </w:rPr>
        <w:tab/>
      </w:r>
      <w:r>
        <w:rPr>
          <w:noProof/>
        </w:rPr>
        <w:fldChar w:fldCharType="begin"/>
      </w:r>
      <w:r>
        <w:rPr>
          <w:noProof/>
        </w:rPr>
        <w:instrText xml:space="preserve"> PAGEREF _Toc514508178 \h </w:instrText>
      </w:r>
      <w:r>
        <w:rPr>
          <w:noProof/>
        </w:rPr>
      </w:r>
      <w:r>
        <w:rPr>
          <w:noProof/>
        </w:rPr>
        <w:fldChar w:fldCharType="separate"/>
      </w:r>
      <w:r>
        <w:rPr>
          <w:noProof/>
        </w:rPr>
        <w:t>85</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63. Analizador de electrobisturi Fluke QA-ES II.</w:t>
      </w:r>
      <w:r>
        <w:rPr>
          <w:noProof/>
        </w:rPr>
        <w:tab/>
      </w:r>
      <w:r>
        <w:rPr>
          <w:noProof/>
        </w:rPr>
        <w:fldChar w:fldCharType="begin"/>
      </w:r>
      <w:r>
        <w:rPr>
          <w:noProof/>
        </w:rPr>
        <w:instrText xml:space="preserve"> PAGEREF _Toc514508179 \h </w:instrText>
      </w:r>
      <w:r>
        <w:rPr>
          <w:noProof/>
        </w:rPr>
      </w:r>
      <w:r>
        <w:rPr>
          <w:noProof/>
        </w:rPr>
        <w:fldChar w:fldCharType="separate"/>
      </w:r>
      <w:r>
        <w:rPr>
          <w:noProof/>
        </w:rPr>
        <w:t>85</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64. Electrobisturí conectado a QA-ES II Electrosurgery Analyzer para pruebas de potencia.</w:t>
      </w:r>
      <w:r>
        <w:rPr>
          <w:noProof/>
        </w:rPr>
        <w:tab/>
      </w:r>
      <w:r>
        <w:rPr>
          <w:noProof/>
        </w:rPr>
        <w:fldChar w:fldCharType="begin"/>
      </w:r>
      <w:r>
        <w:rPr>
          <w:noProof/>
        </w:rPr>
        <w:instrText xml:space="preserve"> PAGEREF _Toc514508180 \h </w:instrText>
      </w:r>
      <w:r>
        <w:rPr>
          <w:noProof/>
        </w:rPr>
      </w:r>
      <w:r>
        <w:rPr>
          <w:noProof/>
        </w:rPr>
        <w:fldChar w:fldCharType="separate"/>
      </w:r>
      <w:r>
        <w:rPr>
          <w:noProof/>
        </w:rPr>
        <w:t>86</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lastRenderedPageBreak/>
        <w:t>Figura 65. Resultado en pantalla de potencia para 25 Watts.</w:t>
      </w:r>
      <w:r>
        <w:rPr>
          <w:noProof/>
        </w:rPr>
        <w:tab/>
      </w:r>
      <w:r>
        <w:rPr>
          <w:noProof/>
        </w:rPr>
        <w:fldChar w:fldCharType="begin"/>
      </w:r>
      <w:r>
        <w:rPr>
          <w:noProof/>
        </w:rPr>
        <w:instrText xml:space="preserve"> PAGEREF _Toc514508181 \h </w:instrText>
      </w:r>
      <w:r>
        <w:rPr>
          <w:noProof/>
        </w:rPr>
      </w:r>
      <w:r>
        <w:rPr>
          <w:noProof/>
        </w:rPr>
        <w:fldChar w:fldCharType="separate"/>
      </w:r>
      <w:r>
        <w:rPr>
          <w:noProof/>
        </w:rPr>
        <w:t>86</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66. Resultado en pantalla de potencia para 35 Watts.</w:t>
      </w:r>
      <w:r>
        <w:rPr>
          <w:noProof/>
        </w:rPr>
        <w:tab/>
      </w:r>
      <w:r>
        <w:rPr>
          <w:noProof/>
        </w:rPr>
        <w:fldChar w:fldCharType="begin"/>
      </w:r>
      <w:r>
        <w:rPr>
          <w:noProof/>
        </w:rPr>
        <w:instrText xml:space="preserve"> PAGEREF _Toc514508182 \h </w:instrText>
      </w:r>
      <w:r>
        <w:rPr>
          <w:noProof/>
        </w:rPr>
      </w:r>
      <w:r>
        <w:rPr>
          <w:noProof/>
        </w:rPr>
        <w:fldChar w:fldCharType="separate"/>
      </w:r>
      <w:r>
        <w:rPr>
          <w:noProof/>
        </w:rPr>
        <w:t>87</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679. Onda de Corte Puro</w:t>
      </w:r>
      <w:r>
        <w:rPr>
          <w:noProof/>
        </w:rPr>
        <w:tab/>
      </w:r>
      <w:r>
        <w:rPr>
          <w:noProof/>
        </w:rPr>
        <w:fldChar w:fldCharType="begin"/>
      </w:r>
      <w:r>
        <w:rPr>
          <w:noProof/>
        </w:rPr>
        <w:instrText xml:space="preserve"> PAGEREF _Toc514508183 \h </w:instrText>
      </w:r>
      <w:r>
        <w:rPr>
          <w:noProof/>
        </w:rPr>
      </w:r>
      <w:r>
        <w:rPr>
          <w:noProof/>
        </w:rPr>
        <w:fldChar w:fldCharType="separate"/>
      </w:r>
      <w:r>
        <w:rPr>
          <w:noProof/>
        </w:rPr>
        <w:t>88</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68. Fluke ESA615 Electrical Safety Analyzer</w:t>
      </w:r>
      <w:r>
        <w:rPr>
          <w:noProof/>
        </w:rPr>
        <w:tab/>
      </w:r>
      <w:r>
        <w:rPr>
          <w:noProof/>
        </w:rPr>
        <w:fldChar w:fldCharType="begin"/>
      </w:r>
      <w:r>
        <w:rPr>
          <w:noProof/>
        </w:rPr>
        <w:instrText xml:space="preserve"> PAGEREF _Toc514508184 \h </w:instrText>
      </w:r>
      <w:r>
        <w:rPr>
          <w:noProof/>
        </w:rPr>
      </w:r>
      <w:r>
        <w:rPr>
          <w:noProof/>
        </w:rPr>
        <w:fldChar w:fldCharType="separate"/>
      </w:r>
      <w:r>
        <w:rPr>
          <w:noProof/>
        </w:rPr>
        <w:t>97</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69. Configuración del Fluke ESA615 para pruebas técnicas de norma IEC60601-1.</w:t>
      </w:r>
      <w:r>
        <w:rPr>
          <w:noProof/>
        </w:rPr>
        <w:tab/>
      </w:r>
      <w:r>
        <w:rPr>
          <w:noProof/>
        </w:rPr>
        <w:fldChar w:fldCharType="begin"/>
      </w:r>
      <w:r>
        <w:rPr>
          <w:noProof/>
        </w:rPr>
        <w:instrText xml:space="preserve"> PAGEREF _Toc514508185 \h </w:instrText>
      </w:r>
      <w:r>
        <w:rPr>
          <w:noProof/>
        </w:rPr>
      </w:r>
      <w:r>
        <w:rPr>
          <w:noProof/>
        </w:rPr>
        <w:fldChar w:fldCharType="separate"/>
      </w:r>
      <w:r>
        <w:rPr>
          <w:noProof/>
        </w:rPr>
        <w:t>97</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70. Equipo de electrocirugía conectado a Fluke ESA615</w:t>
      </w:r>
      <w:r>
        <w:rPr>
          <w:noProof/>
        </w:rPr>
        <w:tab/>
      </w:r>
      <w:r>
        <w:rPr>
          <w:noProof/>
        </w:rPr>
        <w:fldChar w:fldCharType="begin"/>
      </w:r>
      <w:r>
        <w:rPr>
          <w:noProof/>
        </w:rPr>
        <w:instrText xml:space="preserve"> PAGEREF _Toc514508186 \h </w:instrText>
      </w:r>
      <w:r>
        <w:rPr>
          <w:noProof/>
        </w:rPr>
      </w:r>
      <w:r>
        <w:rPr>
          <w:noProof/>
        </w:rPr>
        <w:fldChar w:fldCharType="separate"/>
      </w:r>
      <w:r>
        <w:rPr>
          <w:noProof/>
        </w:rPr>
        <w:t>98</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Figura 71. Autores del proyecto con equipo de SOLUMED en el laboratorio haciendo pruebas de potencia y seguridad.</w:t>
      </w:r>
      <w:r>
        <w:rPr>
          <w:noProof/>
        </w:rPr>
        <w:tab/>
      </w:r>
      <w:r>
        <w:rPr>
          <w:noProof/>
        </w:rPr>
        <w:fldChar w:fldCharType="begin"/>
      </w:r>
      <w:r>
        <w:rPr>
          <w:noProof/>
        </w:rPr>
        <w:instrText xml:space="preserve"> PAGEREF _Toc514508187 \h </w:instrText>
      </w:r>
      <w:r>
        <w:rPr>
          <w:noProof/>
        </w:rPr>
      </w:r>
      <w:r>
        <w:rPr>
          <w:noProof/>
        </w:rPr>
        <w:fldChar w:fldCharType="separate"/>
      </w:r>
      <w:r>
        <w:rPr>
          <w:noProof/>
        </w:rPr>
        <w:t>99</w:t>
      </w:r>
      <w:r>
        <w:rPr>
          <w:noProof/>
        </w:rPr>
        <w:fldChar w:fldCharType="end"/>
      </w:r>
    </w:p>
    <w:p w:rsidR="007F73E0" w:rsidRDefault="00011BFA" w:rsidP="007F73E0">
      <w:r>
        <w:fldChar w:fldCharType="end"/>
      </w:r>
    </w:p>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2C0A23" w:rsidRDefault="002C0A23" w:rsidP="007F73E0"/>
    <w:p w:rsidR="002C0A23" w:rsidRPr="00011BFA" w:rsidRDefault="00D51B1C" w:rsidP="002C0A23">
      <w:pPr>
        <w:jc w:val="center"/>
        <w:rPr>
          <w:b/>
        </w:rPr>
      </w:pPr>
      <w:r>
        <w:rPr>
          <w:b/>
          <w:lang w:val="es-ES"/>
        </w:rPr>
        <w:t>LISTA DE TABLAS</w:t>
      </w:r>
    </w:p>
    <w:p w:rsidR="00525087" w:rsidRDefault="002C0A23">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Tabla" </w:instrText>
      </w:r>
      <w:r>
        <w:fldChar w:fldCharType="separate"/>
      </w:r>
      <w:r w:rsidR="00525087">
        <w:rPr>
          <w:noProof/>
        </w:rPr>
        <w:t>Tabla 1. Efectos de la Corriente de 60 Hz sobre el Cuerpo Humano.</w:t>
      </w:r>
      <w:r w:rsidR="00525087">
        <w:rPr>
          <w:noProof/>
        </w:rPr>
        <w:tab/>
      </w:r>
      <w:r w:rsidR="00525087">
        <w:rPr>
          <w:noProof/>
        </w:rPr>
        <w:fldChar w:fldCharType="begin"/>
      </w:r>
      <w:r w:rsidR="00525087">
        <w:rPr>
          <w:noProof/>
        </w:rPr>
        <w:instrText xml:space="preserve"> PAGEREF _Toc514508188 \h </w:instrText>
      </w:r>
      <w:r w:rsidR="00525087">
        <w:rPr>
          <w:noProof/>
        </w:rPr>
      </w:r>
      <w:r w:rsidR="00525087">
        <w:rPr>
          <w:noProof/>
        </w:rPr>
        <w:fldChar w:fldCharType="separate"/>
      </w:r>
      <w:r w:rsidR="00525087">
        <w:rPr>
          <w:noProof/>
        </w:rPr>
        <w:t>10</w:t>
      </w:r>
      <w:r w:rsidR="00525087">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Tabla 2. Algunos ejemplos de cada nivel de riesgo.</w:t>
      </w:r>
      <w:r>
        <w:rPr>
          <w:noProof/>
        </w:rPr>
        <w:tab/>
      </w:r>
      <w:r>
        <w:rPr>
          <w:noProof/>
        </w:rPr>
        <w:fldChar w:fldCharType="begin"/>
      </w:r>
      <w:r>
        <w:rPr>
          <w:noProof/>
        </w:rPr>
        <w:instrText xml:space="preserve"> PAGEREF _Toc514508189 \h </w:instrText>
      </w:r>
      <w:r>
        <w:rPr>
          <w:noProof/>
        </w:rPr>
      </w:r>
      <w:r>
        <w:rPr>
          <w:noProof/>
        </w:rPr>
        <w:fldChar w:fldCharType="separate"/>
      </w:r>
      <w:r>
        <w:rPr>
          <w:noProof/>
        </w:rPr>
        <w:t>19</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Tabla 3. Especificaciones Técnicas del Equipo.</w:t>
      </w:r>
      <w:r>
        <w:rPr>
          <w:noProof/>
        </w:rPr>
        <w:tab/>
      </w:r>
      <w:r>
        <w:rPr>
          <w:noProof/>
        </w:rPr>
        <w:fldChar w:fldCharType="begin"/>
      </w:r>
      <w:r>
        <w:rPr>
          <w:noProof/>
        </w:rPr>
        <w:instrText xml:space="preserve"> PAGEREF _Toc514508190 \h </w:instrText>
      </w:r>
      <w:r>
        <w:rPr>
          <w:noProof/>
        </w:rPr>
      </w:r>
      <w:r>
        <w:rPr>
          <w:noProof/>
        </w:rPr>
        <w:fldChar w:fldCharType="separate"/>
      </w:r>
      <w:r>
        <w:rPr>
          <w:noProof/>
        </w:rPr>
        <w:t>25</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Tabla 4. Datos obtenidos de medición de banco de resistencias experimental.</w:t>
      </w:r>
      <w:r>
        <w:rPr>
          <w:noProof/>
        </w:rPr>
        <w:tab/>
      </w:r>
      <w:r>
        <w:rPr>
          <w:noProof/>
        </w:rPr>
        <w:fldChar w:fldCharType="begin"/>
      </w:r>
      <w:r>
        <w:rPr>
          <w:noProof/>
        </w:rPr>
        <w:instrText xml:space="preserve"> PAGEREF _Toc514508191 \h </w:instrText>
      </w:r>
      <w:r>
        <w:rPr>
          <w:noProof/>
        </w:rPr>
      </w:r>
      <w:r>
        <w:rPr>
          <w:noProof/>
        </w:rPr>
        <w:fldChar w:fldCharType="separate"/>
      </w:r>
      <w:r>
        <w:rPr>
          <w:noProof/>
        </w:rPr>
        <w:t>39</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Tabla 5.</w:t>
      </w:r>
      <w:r w:rsidRPr="001110B6">
        <w:rPr>
          <w:b/>
          <w:noProof/>
        </w:rPr>
        <w:t xml:space="preserve"> </w:t>
      </w:r>
      <w:r>
        <w:rPr>
          <w:noProof/>
        </w:rPr>
        <w:t>Características de la señal ECG procesada por AD8232</w:t>
      </w:r>
      <w:r>
        <w:rPr>
          <w:noProof/>
        </w:rPr>
        <w:tab/>
      </w:r>
      <w:r>
        <w:rPr>
          <w:noProof/>
        </w:rPr>
        <w:fldChar w:fldCharType="begin"/>
      </w:r>
      <w:r>
        <w:rPr>
          <w:noProof/>
        </w:rPr>
        <w:instrText xml:space="preserve"> PAGEREF _Toc514508192 \h </w:instrText>
      </w:r>
      <w:r>
        <w:rPr>
          <w:noProof/>
        </w:rPr>
      </w:r>
      <w:r>
        <w:rPr>
          <w:noProof/>
        </w:rPr>
        <w:fldChar w:fldCharType="separate"/>
      </w:r>
      <w:r>
        <w:rPr>
          <w:noProof/>
        </w:rPr>
        <w:t>54</w:t>
      </w:r>
      <w:r>
        <w:rPr>
          <w:noProof/>
        </w:rPr>
        <w:fldChar w:fldCharType="end"/>
      </w:r>
    </w:p>
    <w:p w:rsidR="00525087" w:rsidRDefault="00525087">
      <w:pPr>
        <w:pStyle w:val="Tabladeilustraciones"/>
        <w:tabs>
          <w:tab w:val="right" w:leader="dot" w:pos="9350"/>
        </w:tabs>
        <w:rPr>
          <w:rFonts w:asciiTheme="minorHAnsi" w:eastAsiaTheme="minorEastAsia" w:hAnsiTheme="minorHAnsi"/>
          <w:noProof/>
          <w:sz w:val="22"/>
          <w:lang w:eastAsia="es-CO"/>
        </w:rPr>
      </w:pPr>
      <w:r>
        <w:rPr>
          <w:noProof/>
        </w:rPr>
        <w:t>Tabla 6  Características de la señal de oximetría</w:t>
      </w:r>
      <w:r>
        <w:rPr>
          <w:noProof/>
        </w:rPr>
        <w:tab/>
      </w:r>
      <w:r>
        <w:rPr>
          <w:noProof/>
        </w:rPr>
        <w:fldChar w:fldCharType="begin"/>
      </w:r>
      <w:r>
        <w:rPr>
          <w:noProof/>
        </w:rPr>
        <w:instrText xml:space="preserve"> PAGEREF _Toc514508193 \h </w:instrText>
      </w:r>
      <w:r>
        <w:rPr>
          <w:noProof/>
        </w:rPr>
      </w:r>
      <w:r>
        <w:rPr>
          <w:noProof/>
        </w:rPr>
        <w:fldChar w:fldCharType="separate"/>
      </w:r>
      <w:r>
        <w:rPr>
          <w:noProof/>
        </w:rPr>
        <w:t>59</w:t>
      </w:r>
      <w:r>
        <w:rPr>
          <w:noProof/>
        </w:rPr>
        <w:fldChar w:fldCharType="end"/>
      </w:r>
    </w:p>
    <w:p w:rsidR="002C0A23" w:rsidRDefault="002C0A23" w:rsidP="007F73E0">
      <w:r>
        <w:fldChar w:fldCharType="end"/>
      </w:r>
    </w:p>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Pr="007F73E0" w:rsidRDefault="00277295" w:rsidP="007F73E0"/>
    <w:p w:rsidR="002844BB" w:rsidRDefault="00CD2468" w:rsidP="00CD2468">
      <w:pPr>
        <w:pStyle w:val="Ttulo1"/>
      </w:pPr>
      <w:bookmarkStart w:id="1" w:name="_Toc514508079"/>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deben realizarse bajo </w:t>
      </w:r>
      <w:r w:rsidRPr="00596381">
        <w:rPr>
          <w:highlight w:val="lightGray"/>
        </w:rPr>
        <w:lastRenderedPageBreak/>
        <w:t xml:space="preserve">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p>
    <w:p w:rsidR="00246DB9" w:rsidRDefault="00246DB9" w:rsidP="00246DB9">
      <w:pPr>
        <w:pStyle w:val="Ttulo1"/>
      </w:pPr>
      <w:bookmarkStart w:id="2" w:name="_Ref514375788"/>
      <w:bookmarkStart w:id="3" w:name="_Toc514508080"/>
      <w:r>
        <w:t>Fundamentos de la electrocirugía</w:t>
      </w:r>
      <w:bookmarkEnd w:id="2"/>
      <w:bookmarkEnd w:id="3"/>
    </w:p>
    <w:p w:rsidR="00246DB9" w:rsidRPr="00246DB9" w:rsidRDefault="00AC0A60" w:rsidP="00970D69">
      <w:pPr>
        <w:ind w:firstLine="0"/>
      </w:pPr>
      <w:r>
        <w:t>Entend</w:t>
      </w:r>
      <w:r w:rsidRPr="00A20000">
        <w:rPr>
          <w:highlight w:val="yellow"/>
        </w:rPr>
        <w:t xml:space="preserve">er el </w:t>
      </w:r>
      <w:r w:rsidR="00103804" w:rsidRPr="00A20000">
        <w:rPr>
          <w:highlight w:val="yellow"/>
        </w:rPr>
        <w:t>funcionamiento</w:t>
      </w:r>
      <w:r w:rsidRPr="00A20000">
        <w:rPr>
          <w:highlight w:val="yellow"/>
        </w:rPr>
        <w:t xml:space="preserve"> básico de cualquier equipo </w:t>
      </w:r>
      <w:r w:rsidR="0051571A" w:rsidRPr="00A20000">
        <w:rPr>
          <w:highlight w:val="yellow"/>
        </w:rPr>
        <w:t>electro médico</w:t>
      </w:r>
      <w:r w:rsidRPr="00A20000">
        <w:rPr>
          <w:highlight w:val="yellow"/>
        </w:rPr>
        <w:t xml:space="preserve"> y l</w:t>
      </w:r>
      <w:r>
        <w:t xml:space="preserve">os fundamentos </w:t>
      </w:r>
      <w:r w:rsidR="00EF1695">
        <w:t>médicos sobre los que está basado es de vital importanc</w:t>
      </w:r>
      <w:r w:rsidR="00C502AC">
        <w:t>ia</w:t>
      </w:r>
      <w:r w:rsidR="00094140">
        <w:t>, para un correcto uso</w:t>
      </w:r>
      <w:r w:rsidR="00C502AC">
        <w:t>, en e</w:t>
      </w:r>
      <w:r w:rsidR="00CC778A">
        <w:t xml:space="preserve">l </w:t>
      </w:r>
      <w:r w:rsidR="00A53181">
        <w:t>caso de un equipo</w:t>
      </w:r>
      <w:r w:rsidR="00137A81">
        <w:t xml:space="preserve"> de</w:t>
      </w:r>
      <w:r w:rsidR="00A53181">
        <w:t xml:space="preserve"> </w:t>
      </w:r>
      <w:r w:rsidR="00137A81">
        <w:t>electro cirugía</w:t>
      </w:r>
      <w:r w:rsidR="000A5E5D">
        <w:t>, es i</w:t>
      </w:r>
      <w:r w:rsidR="00DA03BF">
        <w:t>mportante que los operarios,</w:t>
      </w:r>
      <w:r w:rsidR="000A5E5D">
        <w:t xml:space="preserve"> diseñadores y técnicos de mantenimiento tengan las nociones básicas del funcion</w:t>
      </w:r>
      <w:r w:rsidR="00D6639A">
        <w:t>amiento de este tipo de equipos, tanto en la parte técnica como en la parte médica, por lo cual este capítulo sirve para dar</w:t>
      </w:r>
      <w:r w:rsidR="00A53181">
        <w:t xml:space="preserve"> </w:t>
      </w:r>
      <w:r w:rsidR="00D6639A">
        <w:t xml:space="preserve">las bases mínimas necesarias para la compresión del funcionamiento y cuidado que se debe tener con </w:t>
      </w:r>
      <w:r w:rsidR="00D6639A" w:rsidRPr="00A20000">
        <w:rPr>
          <w:highlight w:val="yellow"/>
        </w:rPr>
        <w:t>esta c</w:t>
      </w:r>
      <w:r w:rsidR="00D6639A">
        <w:t>lase de equipos.</w:t>
      </w:r>
    </w:p>
    <w:p w:rsidR="00246DB9" w:rsidRDefault="0071106A" w:rsidP="0099113E">
      <w:pPr>
        <w:pStyle w:val="Ttulo2"/>
      </w:pPr>
      <w:bookmarkStart w:id="4" w:name="_Ref507573911"/>
      <w:bookmarkStart w:id="5" w:name="_Ref507573968"/>
      <w:bookmarkStart w:id="6" w:name="_Toc514508081"/>
      <w:r>
        <w:t>La e</w:t>
      </w:r>
      <w:r w:rsidR="00246DB9">
        <w:t>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508082"/>
      <w:r>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w:t>
      </w:r>
      <w:r w:rsidR="00B811EA">
        <w:t>ya frecuencia es a la que opera</w:t>
      </w:r>
      <w:r>
        <w:t xml:space="preserve"> por la red</w:t>
      </w:r>
      <w:r w:rsidR="00A02E5B">
        <w:t xml:space="preserve"> en Colombia</w:t>
      </w:r>
      <w:r w:rsidR="00B811EA">
        <w:t xml:space="preserve"> </w:t>
      </w:r>
      <w:r w:rsidR="002F705D">
        <w:t>(</w:t>
      </w:r>
      <w:r w:rsidR="00B811EA">
        <w:t>60Hz</w:t>
      </w:r>
      <w:r w:rsidR="002F705D">
        <w:t>)</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525087" w:rsidRPr="00C40172">
        <w:rPr>
          <w:szCs w:val="24"/>
        </w:rPr>
        <w:t xml:space="preserve">Tabla </w:t>
      </w:r>
      <w:r w:rsidR="00525087">
        <w:rPr>
          <w:noProof/>
          <w:szCs w:val="24"/>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Pr="00C40172" w:rsidRDefault="00F63585" w:rsidP="00F4295A">
      <w:pPr>
        <w:pStyle w:val="Descripcin"/>
        <w:keepNext/>
        <w:jc w:val="left"/>
        <w:rPr>
          <w:sz w:val="24"/>
          <w:szCs w:val="24"/>
        </w:rPr>
      </w:pPr>
      <w:bookmarkStart w:id="8" w:name="_Ref514348542"/>
      <w:bookmarkStart w:id="9" w:name="_Toc514508188"/>
      <w:r w:rsidRPr="00C40172">
        <w:rPr>
          <w:sz w:val="24"/>
          <w:szCs w:val="24"/>
        </w:rPr>
        <w:t xml:space="preserve">Tabla </w:t>
      </w:r>
      <w:r w:rsidR="0012254C" w:rsidRPr="00C40172">
        <w:rPr>
          <w:sz w:val="24"/>
          <w:szCs w:val="24"/>
        </w:rPr>
        <w:fldChar w:fldCharType="begin"/>
      </w:r>
      <w:r w:rsidR="0012254C" w:rsidRPr="00C40172">
        <w:rPr>
          <w:sz w:val="24"/>
          <w:szCs w:val="24"/>
        </w:rPr>
        <w:instrText xml:space="preserve"> SEQ Tabla \* ARABIC </w:instrText>
      </w:r>
      <w:r w:rsidR="0012254C" w:rsidRPr="00C40172">
        <w:rPr>
          <w:sz w:val="24"/>
          <w:szCs w:val="24"/>
        </w:rPr>
        <w:fldChar w:fldCharType="separate"/>
      </w:r>
      <w:r w:rsidR="00525087">
        <w:rPr>
          <w:noProof/>
          <w:sz w:val="24"/>
          <w:szCs w:val="24"/>
        </w:rPr>
        <w:t>1</w:t>
      </w:r>
      <w:r w:rsidR="0012254C" w:rsidRPr="00C40172">
        <w:rPr>
          <w:noProof/>
          <w:sz w:val="24"/>
          <w:szCs w:val="24"/>
        </w:rPr>
        <w:fldChar w:fldCharType="end"/>
      </w:r>
      <w:bookmarkEnd w:id="8"/>
      <w:r w:rsidRPr="00C40172">
        <w:rPr>
          <w:sz w:val="24"/>
          <w:szCs w:val="24"/>
        </w:rPr>
        <w:t>. Efectos de la Corriente de 60 Hz sobre el Cuerpo Humano.</w:t>
      </w:r>
      <w:bookmarkEnd w:id="9"/>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AB5BA7">
            <w:pPr>
              <w:keepNext/>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AE7130" w:rsidRPr="009C4F2A" w:rsidRDefault="00AB5BA7" w:rsidP="009C4F2A">
      <w:pPr>
        <w:pStyle w:val="Descripcin"/>
        <w:ind w:firstLine="0"/>
        <w:rPr>
          <w:sz w:val="24"/>
          <w:szCs w:val="24"/>
        </w:rPr>
      </w:pPr>
      <w:r w:rsidRPr="00C40172">
        <w:rPr>
          <w:sz w:val="24"/>
          <w:szCs w:val="24"/>
        </w:rPr>
        <w:t>Fuente:</w:t>
      </w:r>
      <w:r w:rsidR="002B1068">
        <w:rPr>
          <w:sz w:val="24"/>
          <w:szCs w:val="24"/>
        </w:rPr>
        <w:t xml:space="preserve"> </w:t>
      </w:r>
      <w:r w:rsidR="00892442" w:rsidRPr="003D19C6">
        <w:rPr>
          <w:sz w:val="24"/>
          <w:szCs w:val="24"/>
          <w:highlight w:val="yellow"/>
        </w:rPr>
        <w:t>Autores</w:t>
      </w:r>
    </w:p>
    <w:p w:rsidR="00E87FB1" w:rsidRDefault="00841C3F" w:rsidP="00A84C38">
      <w:r>
        <w:t>Son tres</w:t>
      </w:r>
      <w:r w:rsidR="00E87FB1" w:rsidRPr="00E87FB1">
        <w:t xml:space="preserve">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525087" w:rsidRPr="00EA548A">
        <w:rPr>
          <w:szCs w:val="24"/>
        </w:rPr>
        <w:t xml:space="preserve">Figura </w:t>
      </w:r>
      <w:r w:rsidR="00525087">
        <w:rPr>
          <w:noProof/>
          <w:szCs w:val="24"/>
        </w:rPr>
        <w:t>1</w:t>
      </w:r>
      <w:r w:rsidR="004858FF">
        <w:fldChar w:fldCharType="end"/>
      </w:r>
      <w:r w:rsidR="00E87FB1" w:rsidRPr="00E87FB1">
        <w:t>).</w:t>
      </w:r>
    </w:p>
    <w:p w:rsidR="00536EB3" w:rsidRPr="00EA548A" w:rsidRDefault="00536EB3" w:rsidP="0077318B">
      <w:pPr>
        <w:pStyle w:val="Descripcin"/>
        <w:keepNext/>
        <w:jc w:val="left"/>
        <w:rPr>
          <w:sz w:val="24"/>
          <w:szCs w:val="24"/>
        </w:rPr>
      </w:pPr>
      <w:bookmarkStart w:id="10" w:name="_Ref514403934"/>
      <w:bookmarkStart w:id="11" w:name="_Toc514508117"/>
      <w:r w:rsidRPr="00EA548A">
        <w:rPr>
          <w:sz w:val="24"/>
          <w:szCs w:val="24"/>
        </w:rPr>
        <w:lastRenderedPageBreak/>
        <w:t xml:space="preserve">Figura </w:t>
      </w:r>
      <w:r w:rsidR="0012254C" w:rsidRPr="00EA548A">
        <w:rPr>
          <w:sz w:val="24"/>
          <w:szCs w:val="24"/>
        </w:rPr>
        <w:fldChar w:fldCharType="begin"/>
      </w:r>
      <w:r w:rsidR="0012254C" w:rsidRPr="00EA548A">
        <w:rPr>
          <w:sz w:val="24"/>
          <w:szCs w:val="24"/>
        </w:rPr>
        <w:instrText xml:space="preserve"> SEQ Figura \* ARABIC </w:instrText>
      </w:r>
      <w:r w:rsidR="0012254C" w:rsidRPr="00EA548A">
        <w:rPr>
          <w:sz w:val="24"/>
          <w:szCs w:val="24"/>
        </w:rPr>
        <w:fldChar w:fldCharType="separate"/>
      </w:r>
      <w:r w:rsidR="00525087">
        <w:rPr>
          <w:noProof/>
          <w:sz w:val="24"/>
          <w:szCs w:val="24"/>
        </w:rPr>
        <w:t>1</w:t>
      </w:r>
      <w:r w:rsidR="0012254C" w:rsidRPr="00EA548A">
        <w:rPr>
          <w:noProof/>
          <w:sz w:val="24"/>
          <w:szCs w:val="24"/>
        </w:rPr>
        <w:fldChar w:fldCharType="end"/>
      </w:r>
      <w:bookmarkEnd w:id="10"/>
      <w:r w:rsidRPr="00EA548A">
        <w:rPr>
          <w:sz w:val="24"/>
          <w:szCs w:val="24"/>
        </w:rPr>
        <w:t xml:space="preserve">. </w:t>
      </w:r>
      <w:r w:rsidR="00262B93" w:rsidRPr="00A409F7">
        <w:rPr>
          <w:sz w:val="24"/>
          <w:szCs w:val="24"/>
        </w:rPr>
        <w:t>Interacción</w:t>
      </w:r>
      <w:r w:rsidRPr="00A409F7">
        <w:rPr>
          <w:sz w:val="24"/>
          <w:szCs w:val="24"/>
        </w:rPr>
        <w:t xml:space="preserve"> entre frecuencia de la corriente alterna y el efecto estimulante sobre las células</w:t>
      </w:r>
      <w:r w:rsidR="00A409F7" w:rsidRPr="00A409F7">
        <w:rPr>
          <w:sz w:val="24"/>
          <w:szCs w:val="24"/>
        </w:rPr>
        <w:t>.</w:t>
      </w:r>
      <w:bookmarkEnd w:id="11"/>
    </w:p>
    <w:p w:rsidR="0077318B" w:rsidRDefault="00536EB3" w:rsidP="0077318B">
      <w:pPr>
        <w:keepNext/>
        <w:jc w:val="center"/>
      </w:pPr>
      <w:r>
        <w:rPr>
          <w:noProof/>
          <w:lang w:eastAsia="es-CO"/>
        </w:rPr>
        <w:drawing>
          <wp:inline distT="0" distB="0" distL="0" distR="0" wp14:anchorId="00D12A43" wp14:editId="734F04AF">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536EB3" w:rsidRPr="00EA548A" w:rsidRDefault="0077318B" w:rsidP="0077318B">
      <w:pPr>
        <w:pStyle w:val="Descripcin"/>
        <w:jc w:val="left"/>
        <w:rPr>
          <w:sz w:val="24"/>
          <w:szCs w:val="24"/>
        </w:rPr>
      </w:pPr>
      <w:r w:rsidRPr="00EA548A">
        <w:rPr>
          <w:sz w:val="24"/>
          <w:szCs w:val="24"/>
        </w:rPr>
        <w:t>Fuente:</w:t>
      </w:r>
      <w:r w:rsidR="001F462D" w:rsidRPr="001F462D">
        <w:rPr>
          <w:sz w:val="24"/>
          <w:szCs w:val="24"/>
          <w:highlight w:val="yellow"/>
        </w:rPr>
        <w:t>Pendiente</w:t>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2" w:name="_Toc514508083"/>
      <w:r w:rsidRPr="00606440">
        <w:t>Bioimpedancia</w:t>
      </w:r>
      <w:bookmarkEnd w:id="12"/>
      <w:r w:rsidRPr="00606440">
        <w:t xml:space="preserve"> </w:t>
      </w:r>
    </w:p>
    <w:p w:rsidR="00494CBB" w:rsidRDefault="00EE16B1" w:rsidP="00494CBB">
      <w:r w:rsidRPr="00EE16B1">
        <w:t xml:space="preserve">La impedancia es la relación entre tensión y corriente, que por definición es la oposición al flujo de corriente sobre un elemento. </w:t>
      </w:r>
      <w:r w:rsidR="00494CBB">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w:t>
      </w:r>
      <w:r w:rsidR="00903A38">
        <w:t>biológicos. (</w:t>
      </w:r>
      <w:r w:rsidR="00494CBB">
        <w:t>j. Oscar Casas Piedrafita, 1998)</w:t>
      </w:r>
    </w:p>
    <w:p w:rsidR="0026204E" w:rsidRDefault="00494CBB" w:rsidP="00494CBB">
      <w:r>
        <w:lastRenderedPageBreak/>
        <w:t>Una alternativa a la caracterización matemática de los tejidos es la utilización de modelos circuitales</w:t>
      </w:r>
      <w:r w:rsidR="00BF0113">
        <w:t xml:space="preserve"> </w:t>
      </w:r>
      <w:r w:rsidR="00BF0113">
        <w:fldChar w:fldCharType="begin"/>
      </w:r>
      <w:r w:rsidR="00BF0113">
        <w:instrText xml:space="preserve"> REF _Ref514348909 \h </w:instrText>
      </w:r>
      <w:r w:rsidR="00BF0113">
        <w:fldChar w:fldCharType="separate"/>
      </w:r>
      <w:r w:rsidR="00525087" w:rsidRPr="001D48D4">
        <w:rPr>
          <w:szCs w:val="24"/>
        </w:rPr>
        <w:t xml:space="preserve">Figura </w:t>
      </w:r>
      <w:r w:rsidR="00525087">
        <w:rPr>
          <w:noProof/>
          <w:szCs w:val="24"/>
        </w:rPr>
        <w:t>2</w:t>
      </w:r>
      <w:r w:rsidR="00BF0113">
        <w:fldChar w:fldCharType="end"/>
      </w:r>
      <w:r>
        <w:t>. La idea de su uso es obtener una representación clara de los procesos fisiológicos medidos mediante bioimpedancias,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Pr="001D48D4" w:rsidRDefault="00494CBB" w:rsidP="004A5375">
      <w:pPr>
        <w:pStyle w:val="Descripcin"/>
        <w:keepNext/>
        <w:jc w:val="left"/>
        <w:rPr>
          <w:sz w:val="24"/>
          <w:szCs w:val="24"/>
        </w:rPr>
      </w:pPr>
      <w:bookmarkStart w:id="13" w:name="_Ref514348909"/>
      <w:bookmarkStart w:id="14" w:name="_Toc514508118"/>
      <w:r w:rsidRPr="001D48D4">
        <w:rPr>
          <w:sz w:val="24"/>
          <w:szCs w:val="24"/>
        </w:rPr>
        <w:t xml:space="preserve">Figura </w:t>
      </w:r>
      <w:r w:rsidR="0012254C" w:rsidRPr="001D48D4">
        <w:rPr>
          <w:sz w:val="24"/>
          <w:szCs w:val="24"/>
        </w:rPr>
        <w:fldChar w:fldCharType="begin"/>
      </w:r>
      <w:r w:rsidR="0012254C" w:rsidRPr="001D48D4">
        <w:rPr>
          <w:sz w:val="24"/>
          <w:szCs w:val="24"/>
        </w:rPr>
        <w:instrText xml:space="preserve"> SEQ Figura \* ARABIC </w:instrText>
      </w:r>
      <w:r w:rsidR="0012254C" w:rsidRPr="001D48D4">
        <w:rPr>
          <w:sz w:val="24"/>
          <w:szCs w:val="24"/>
        </w:rPr>
        <w:fldChar w:fldCharType="separate"/>
      </w:r>
      <w:r w:rsidR="00525087">
        <w:rPr>
          <w:noProof/>
          <w:sz w:val="24"/>
          <w:szCs w:val="24"/>
        </w:rPr>
        <w:t>2</w:t>
      </w:r>
      <w:r w:rsidR="0012254C" w:rsidRPr="001D48D4">
        <w:rPr>
          <w:noProof/>
          <w:sz w:val="24"/>
          <w:szCs w:val="24"/>
        </w:rPr>
        <w:fldChar w:fldCharType="end"/>
      </w:r>
      <w:bookmarkEnd w:id="13"/>
      <w:r w:rsidRPr="001D48D4">
        <w:rPr>
          <w:sz w:val="24"/>
          <w:szCs w:val="24"/>
        </w:rPr>
        <w:t>. Modelo del sistema fisiológico unicelular</w:t>
      </w:r>
      <w:r w:rsidR="00EA2D88">
        <w:rPr>
          <w:sz w:val="24"/>
          <w:szCs w:val="24"/>
        </w:rPr>
        <w:t>.</w:t>
      </w:r>
      <w:bookmarkEnd w:id="14"/>
    </w:p>
    <w:p w:rsidR="00DE2EA2" w:rsidRDefault="00494CBB" w:rsidP="00DE2EA2">
      <w:pPr>
        <w:keepNext/>
        <w:jc w:val="center"/>
      </w:pPr>
      <w:r>
        <w:rPr>
          <w:noProof/>
          <w:lang w:eastAsia="es-CO"/>
        </w:rPr>
        <w:drawing>
          <wp:inline distT="0" distB="0" distL="0" distR="0" wp14:anchorId="39739E31" wp14:editId="2388A37B">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494CBB" w:rsidRPr="001D48D4" w:rsidRDefault="00DE2EA2" w:rsidP="004A5375">
      <w:pPr>
        <w:pStyle w:val="Descripcin"/>
        <w:jc w:val="left"/>
        <w:rPr>
          <w:sz w:val="24"/>
          <w:szCs w:val="24"/>
        </w:rPr>
      </w:pPr>
      <w:r w:rsidRPr="001D48D4">
        <w:rPr>
          <w:sz w:val="24"/>
          <w:szCs w:val="24"/>
        </w:rPr>
        <w:t>Fuente:</w:t>
      </w:r>
      <w:r w:rsidR="00C61912" w:rsidRPr="00C61912">
        <w:rPr>
          <w:sz w:val="24"/>
          <w:szCs w:val="24"/>
          <w:highlight w:val="yellow"/>
        </w:rPr>
        <w:t>pendieten</w:t>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5" w:name="_Toc514508084"/>
      <w:r>
        <w:t>El Electrobisturí</w:t>
      </w:r>
      <w:bookmarkEnd w:id="15"/>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525087">
        <w:t>La electrocirugía</w:t>
      </w:r>
      <w:r w:rsidR="0060588D">
        <w:fldChar w:fldCharType="end"/>
      </w:r>
      <w:r w:rsidR="0060588D">
        <w:t>”</w:t>
      </w:r>
      <w:r w:rsidR="00845AB0">
        <w:t>, en este caso, el papel lo cumple el electrobisturí.</w:t>
      </w:r>
    </w:p>
    <w:p w:rsidR="0030053D" w:rsidRDefault="008221B2" w:rsidP="00F71179">
      <w:r>
        <w:lastRenderedPageBreak/>
        <w:t>Dicho equipo utiliza</w:t>
      </w:r>
      <w:r w:rsidR="0030053D">
        <w:t xml:space="preserve"> elementos llamados electrodos, los cuales son los terminales de contacto entre un circuito y </w:t>
      </w:r>
      <w:r w:rsidR="00C45355">
        <w:t xml:space="preserve">un </w:t>
      </w:r>
      <w:r w:rsidR="0030053D">
        <w:t xml:space="preserve">cuerpo </w:t>
      </w:r>
      <w:r w:rsidR="0039008C">
        <w:t xml:space="preserve">conductor </w:t>
      </w:r>
      <w:r w:rsidR="0030053D">
        <w:t xml:space="preserve">no </w:t>
      </w:r>
      <w:r w:rsidR="00F732F6">
        <w:t>metálico, en este caso un ente biológico</w:t>
      </w:r>
      <w:r w:rsidR="00D67CB2">
        <w:t>.</w:t>
      </w:r>
      <w:r w:rsidR="0030053D">
        <w:t xml:space="preserve"> </w:t>
      </w:r>
      <w:r w:rsidR="00D67CB2">
        <w:t>Los electrodos se emplean e</w:t>
      </w:r>
      <w:r w:rsidR="00C45355">
        <w:t>n</w:t>
      </w:r>
      <w:r w:rsidR="0005191F">
        <w:t xml:space="preserve"> diversos ámbitos</w:t>
      </w:r>
      <w:r w:rsidR="005216B4">
        <w:t>,</w:t>
      </w:r>
      <w:r w:rsidR="00D67CB2">
        <w:t xml:space="preserve"> por ejemplo, la </w:t>
      </w:r>
      <w:r w:rsidR="0030053D">
        <w:t xml:space="preserve">adquisición de señales </w:t>
      </w:r>
      <w:r w:rsidR="00C45355">
        <w:t>(como lo</w:t>
      </w:r>
      <w:r w:rsidR="00D67CB2">
        <w:t xml:space="preserve">s empleados en electrocardiografía) </w:t>
      </w:r>
      <w:r w:rsidR="0030053D">
        <w:t>o para su aplicación</w:t>
      </w:r>
      <w:r w:rsidR="00D67CB2">
        <w:t xml:space="preserve"> (como el uso en los procedimientos quirúrgicos)</w:t>
      </w:r>
      <w:r w:rsidR="0030053D">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w:t>
      </w:r>
      <w:r w:rsidR="00481E57">
        <w:t>b</w:t>
      </w:r>
      <w:r>
        <w:t>ipolar</w:t>
      </w:r>
      <w:r w:rsidR="00480579">
        <w:t xml:space="preserve"> (ver </w:t>
      </w:r>
      <w:r w:rsidR="00F0154C">
        <w:fldChar w:fldCharType="begin"/>
      </w:r>
      <w:r w:rsidR="00F0154C">
        <w:instrText xml:space="preserve"> REF _Ref514274515 \h </w:instrText>
      </w:r>
      <w:r w:rsidR="00F0154C">
        <w:fldChar w:fldCharType="separate"/>
      </w:r>
      <w:r w:rsidR="00D95933" w:rsidRPr="00782FCD">
        <w:rPr>
          <w:szCs w:val="24"/>
        </w:rPr>
        <w:t xml:space="preserve">Figura </w:t>
      </w:r>
      <w:r w:rsidR="00D95933">
        <w:rPr>
          <w:noProof/>
          <w:szCs w:val="24"/>
        </w:rPr>
        <w:t>3</w:t>
      </w:r>
      <w:r w:rsidR="00F0154C">
        <w:fldChar w:fldCharType="end"/>
      </w:r>
      <w:r w:rsidR="00E95FA5">
        <w:t>.b</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en particular, para </w:t>
      </w:r>
      <w:r w:rsidR="00127A94">
        <w:t>detener sangrados profusos.</w:t>
      </w:r>
    </w:p>
    <w:p w:rsidR="00480579" w:rsidRPr="00782FCD" w:rsidRDefault="00480579" w:rsidP="007920EE">
      <w:pPr>
        <w:pStyle w:val="Descripcin"/>
        <w:keepNext/>
        <w:jc w:val="left"/>
        <w:rPr>
          <w:sz w:val="24"/>
          <w:szCs w:val="24"/>
        </w:rPr>
      </w:pPr>
      <w:bookmarkStart w:id="16" w:name="_Ref514274515"/>
      <w:bookmarkStart w:id="17" w:name="_Toc514508119"/>
      <w:r w:rsidRPr="00782FCD">
        <w:rPr>
          <w:sz w:val="24"/>
          <w:szCs w:val="24"/>
        </w:rPr>
        <w:t xml:space="preserve">Figura </w:t>
      </w:r>
      <w:r w:rsidR="0012254C" w:rsidRPr="00782FCD">
        <w:rPr>
          <w:sz w:val="24"/>
          <w:szCs w:val="24"/>
        </w:rPr>
        <w:fldChar w:fldCharType="begin"/>
      </w:r>
      <w:r w:rsidR="0012254C" w:rsidRPr="00782FCD">
        <w:rPr>
          <w:sz w:val="24"/>
          <w:szCs w:val="24"/>
        </w:rPr>
        <w:instrText xml:space="preserve"> SEQ Figura \* ARABIC </w:instrText>
      </w:r>
      <w:r w:rsidR="0012254C" w:rsidRPr="00782FCD">
        <w:rPr>
          <w:sz w:val="24"/>
          <w:szCs w:val="24"/>
        </w:rPr>
        <w:fldChar w:fldCharType="separate"/>
      </w:r>
      <w:r w:rsidR="00525087">
        <w:rPr>
          <w:noProof/>
          <w:sz w:val="24"/>
          <w:szCs w:val="24"/>
        </w:rPr>
        <w:t>3</w:t>
      </w:r>
      <w:r w:rsidR="0012254C" w:rsidRPr="00782FCD">
        <w:rPr>
          <w:noProof/>
          <w:sz w:val="24"/>
          <w:szCs w:val="24"/>
        </w:rPr>
        <w:fldChar w:fldCharType="end"/>
      </w:r>
      <w:bookmarkEnd w:id="16"/>
      <w:r w:rsidR="00B55672" w:rsidRPr="00782FCD">
        <w:rPr>
          <w:sz w:val="24"/>
          <w:szCs w:val="24"/>
        </w:rPr>
        <w:t>.</w:t>
      </w:r>
      <w:r w:rsidR="008E53E8" w:rsidRPr="00782FCD">
        <w:rPr>
          <w:sz w:val="24"/>
          <w:szCs w:val="24"/>
        </w:rPr>
        <w:t xml:space="preserve"> Representación</w:t>
      </w:r>
      <w:r w:rsidR="00BD7680" w:rsidRPr="00782FCD">
        <w:rPr>
          <w:sz w:val="24"/>
          <w:szCs w:val="24"/>
        </w:rPr>
        <w:t xml:space="preserve"> de técnica a) monopolar y b) bipolar</w:t>
      </w:r>
      <w:bookmarkEnd w:id="17"/>
    </w:p>
    <w:p w:rsidR="006016E0" w:rsidRDefault="00480579" w:rsidP="006016E0">
      <w:pPr>
        <w:keepNext/>
      </w:pPr>
      <w:r>
        <w:rPr>
          <w:noProof/>
          <w:lang w:eastAsia="es-CO"/>
        </w:rPr>
        <w:drawing>
          <wp:inline distT="0" distB="0" distL="0" distR="0" wp14:anchorId="4BF46BD1" wp14:editId="7AD90B5C">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p>
    <w:p w:rsidR="007D7EBA" w:rsidRPr="002C434B" w:rsidRDefault="006016E0" w:rsidP="007920EE">
      <w:pPr>
        <w:pStyle w:val="Descripcin"/>
        <w:jc w:val="left"/>
        <w:rPr>
          <w:sz w:val="24"/>
          <w:szCs w:val="24"/>
        </w:rPr>
      </w:pPr>
      <w:r w:rsidRPr="002C434B">
        <w:rPr>
          <w:sz w:val="24"/>
          <w:szCs w:val="24"/>
        </w:rPr>
        <w:t>Fuente: Pendiente</w:t>
      </w: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525087" w:rsidRPr="00782FCD">
        <w:rPr>
          <w:szCs w:val="24"/>
        </w:rPr>
        <w:t xml:space="preserve">Figura </w:t>
      </w:r>
      <w:r w:rsidR="00525087">
        <w:rPr>
          <w:noProof/>
          <w:szCs w:val="24"/>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w:t>
      </w:r>
      <w:r w:rsidR="00732D8F">
        <w:lastRenderedPageBreak/>
        <w:t xml:space="preserve">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8" w:name="_Toc514508085"/>
      <w:r w:rsidRPr="00A65E3B">
        <w:t>Funcionamiento Básico de un Electrobisturí</w:t>
      </w:r>
      <w:bookmarkEnd w:id="18"/>
    </w:p>
    <w:p w:rsidR="00A65E3B" w:rsidRDefault="009421CC" w:rsidP="00EF69B1">
      <w:r>
        <w:t>E</w:t>
      </w:r>
      <w:r w:rsidR="00A65E3B" w:rsidRPr="00A65E3B">
        <w:t>l electrobisturí usa señales en e</w:t>
      </w:r>
      <w:r w:rsidR="001F68CA">
        <w:t>l rango de las radiofrecuencias</w:t>
      </w:r>
      <w:r w:rsidR="00A65E3B" w:rsidRPr="00A65E3B">
        <w:t xml:space="preserve">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9" w:name="_Toc514508086"/>
      <w:r>
        <w:t>Modos de Trabajo</w:t>
      </w:r>
      <w:bookmarkEnd w:id="19"/>
    </w:p>
    <w:p w:rsidR="00BC0DB1" w:rsidRDefault="00BC0DB1" w:rsidP="00BC0DB1">
      <w:r>
        <w:t>El electrobisturí posee dos modos de trabajo básicos, el corte y la coagulación. Cada uno está basado en propiedades físicas distintas, que modifican la composición del tejido de modo diferente, y que resu</w:t>
      </w:r>
      <w:r w:rsidR="00855FAB">
        <w:t xml:space="preserve">ltan en efectos médicos </w:t>
      </w:r>
      <w:r w:rsidR="000A12F7">
        <w:t>distintos</w:t>
      </w:r>
      <w:r>
        <w:t xml:space="preserve">.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AF5250">
        <w:t xml:space="preserve">Figura </w:t>
      </w:r>
      <w:r w:rsidR="00AF5250">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590600">
      <w:pPr>
        <w:pStyle w:val="Descripcin"/>
        <w:keepNext/>
        <w:jc w:val="left"/>
      </w:pPr>
      <w:bookmarkStart w:id="20" w:name="_Ref514349334"/>
      <w:bookmarkStart w:id="21" w:name="_Toc514508120"/>
      <w:r w:rsidRPr="00BD7166">
        <w:rPr>
          <w:sz w:val="24"/>
          <w:szCs w:val="24"/>
        </w:rPr>
        <w:lastRenderedPageBreak/>
        <w:t xml:space="preserve">Figura </w:t>
      </w:r>
      <w:r w:rsidR="0012254C" w:rsidRPr="00BD7166">
        <w:rPr>
          <w:sz w:val="24"/>
          <w:szCs w:val="24"/>
        </w:rPr>
        <w:fldChar w:fldCharType="begin"/>
      </w:r>
      <w:r w:rsidR="0012254C" w:rsidRPr="00BD7166">
        <w:rPr>
          <w:sz w:val="24"/>
          <w:szCs w:val="24"/>
        </w:rPr>
        <w:instrText xml:space="preserve"> SEQ Figura \* ARABIC </w:instrText>
      </w:r>
      <w:r w:rsidR="0012254C" w:rsidRPr="00BD7166">
        <w:rPr>
          <w:sz w:val="24"/>
          <w:szCs w:val="24"/>
        </w:rPr>
        <w:fldChar w:fldCharType="separate"/>
      </w:r>
      <w:r w:rsidR="00501EF6">
        <w:rPr>
          <w:noProof/>
          <w:sz w:val="24"/>
          <w:szCs w:val="24"/>
        </w:rPr>
        <w:t>4</w:t>
      </w:r>
      <w:r w:rsidR="0012254C" w:rsidRPr="00BD7166">
        <w:rPr>
          <w:noProof/>
          <w:sz w:val="24"/>
          <w:szCs w:val="24"/>
        </w:rPr>
        <w:fldChar w:fldCharType="end"/>
      </w:r>
      <w:bookmarkEnd w:id="20"/>
      <w:r w:rsidRPr="00BD7166">
        <w:rPr>
          <w:sz w:val="24"/>
          <w:szCs w:val="24"/>
        </w:rPr>
        <w:t xml:space="preserve">. </w:t>
      </w:r>
      <w:r w:rsidR="004D7C72" w:rsidRPr="00BD7166">
        <w:rPr>
          <w:sz w:val="24"/>
          <w:szCs w:val="24"/>
        </w:rPr>
        <w:t>Efectos de diferentes cortes sobre tejido</w:t>
      </w:r>
      <w:r w:rsidR="004D7C72">
        <w:t>.</w:t>
      </w:r>
      <w:bookmarkEnd w:id="21"/>
    </w:p>
    <w:p w:rsidR="00BD7166" w:rsidRDefault="00833EC2" w:rsidP="00BD7166">
      <w:pPr>
        <w:keepNext/>
        <w:jc w:val="center"/>
      </w:pPr>
      <w:r>
        <w:rPr>
          <w:noProof/>
          <w:lang w:eastAsia="es-CO"/>
        </w:rPr>
        <w:drawing>
          <wp:inline distT="0" distB="0" distL="0" distR="0" wp14:anchorId="1674A62F" wp14:editId="14181685">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833EC2" w:rsidRPr="00BD7166" w:rsidRDefault="00BD7166" w:rsidP="00590600">
      <w:pPr>
        <w:pStyle w:val="Descripcin"/>
        <w:jc w:val="left"/>
        <w:rPr>
          <w:sz w:val="24"/>
          <w:szCs w:val="24"/>
        </w:rPr>
      </w:pPr>
      <w:r w:rsidRPr="00BD7166">
        <w:rPr>
          <w:sz w:val="24"/>
          <w:szCs w:val="24"/>
        </w:rPr>
        <w:t xml:space="preserve">Fuente: </w:t>
      </w:r>
      <w:r w:rsidRPr="00BD7166">
        <w:rPr>
          <w:sz w:val="24"/>
          <w:szCs w:val="24"/>
          <w:highlight w:val="yellow"/>
        </w:rPr>
        <w:t>Pendiente</w:t>
      </w:r>
    </w:p>
    <w:p w:rsidR="00BC0DB1" w:rsidRPr="00BC0DB1" w:rsidRDefault="005B51B0" w:rsidP="00BC0DB1">
      <w:r>
        <w:t>L</w:t>
      </w:r>
      <w:r w:rsidR="00BC0DB1">
        <w:t xml:space="preserve">a </w:t>
      </w:r>
      <w:r w:rsidR="00DD1D4D">
        <w:t>coagulación</w:t>
      </w:r>
      <w:r w:rsidR="00BC0DB1">
        <w:t xml:space="preserve">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C01DF" w:rsidP="000F31D3">
      <w:pPr>
        <w:pStyle w:val="Ttulo4"/>
      </w:pPr>
      <w:r>
        <w:t>Tipos de ondas e</w:t>
      </w:r>
      <w:r w:rsidR="00BD0EA4" w:rsidRPr="00BD0EA4">
        <w:t>lectro</w:t>
      </w:r>
      <w:r w:rsidR="00FB7889">
        <w:t xml:space="preserve"> </w:t>
      </w:r>
      <w:r w:rsidR="00BD0EA4" w:rsidRPr="00BD0EA4">
        <w:t>quirúrgica</w:t>
      </w:r>
      <w:r w:rsidR="00B67A98">
        <w:t>s</w:t>
      </w:r>
    </w:p>
    <w:p w:rsidR="00BD0EA4" w:rsidRDefault="00BD0EA4" w:rsidP="00BD0EA4">
      <w:pPr>
        <w:pStyle w:val="Textoindependiente"/>
      </w:pPr>
      <w:r w:rsidRPr="00BD0EA4">
        <w:t>Debido a que depend</w:t>
      </w:r>
      <w:r w:rsidR="003F2DD0">
        <w:t>iendo del efecto deseado la señal</w:t>
      </w:r>
      <w:r w:rsidR="00B967FF">
        <w:t xml:space="preserve"> eléctrica</w:t>
      </w:r>
      <w:r w:rsidR="007714D9">
        <w:t xml:space="preserve"> aplicada varí</w:t>
      </w:r>
      <w:r w:rsidRPr="00BD0EA4">
        <w:t>a</w:t>
      </w:r>
      <w:r w:rsidR="00AC7EF6">
        <w:t>. L</w:t>
      </w:r>
      <w:r w:rsidRPr="00BD0EA4">
        <w:t xml:space="preserve">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501EF6" w:rsidRPr="00501EF6">
        <w:rPr>
          <w:szCs w:val="24"/>
        </w:rPr>
        <w:t xml:space="preserve">Figura </w:t>
      </w:r>
      <w:r w:rsidR="00501EF6" w:rsidRPr="00501EF6">
        <w:rPr>
          <w:noProof/>
          <w:szCs w:val="24"/>
        </w:rPr>
        <w:t>5</w:t>
      </w:r>
      <w:r w:rsidR="00810A55">
        <w:rPr>
          <w:highlight w:val="yellow"/>
        </w:rPr>
        <w:fldChar w:fldCharType="end"/>
      </w:r>
      <w:r w:rsidRPr="00BD0EA4">
        <w:t>. dichas características</w:t>
      </w:r>
      <w:r w:rsidR="00B00CCB">
        <w:t xml:space="preserve"> cambian </w:t>
      </w:r>
      <w:r w:rsidRPr="00BD0EA4">
        <w:t>con el fin de realizar corte o coagulación.</w:t>
      </w:r>
    </w:p>
    <w:p w:rsidR="00577934" w:rsidRPr="00501EF6" w:rsidRDefault="00577934" w:rsidP="00250B97">
      <w:pPr>
        <w:pStyle w:val="Descripcin"/>
        <w:keepNext/>
        <w:jc w:val="left"/>
        <w:rPr>
          <w:sz w:val="24"/>
          <w:szCs w:val="24"/>
        </w:rPr>
      </w:pPr>
      <w:bookmarkStart w:id="22" w:name="_Ref514275679"/>
      <w:bookmarkStart w:id="23" w:name="_Toc514508121"/>
      <w:r w:rsidRPr="00501EF6">
        <w:rPr>
          <w:sz w:val="24"/>
          <w:szCs w:val="24"/>
        </w:rPr>
        <w:lastRenderedPageBreak/>
        <w:t xml:space="preserve">Figura </w:t>
      </w:r>
      <w:r w:rsidR="0012254C" w:rsidRPr="00501EF6">
        <w:rPr>
          <w:sz w:val="24"/>
          <w:szCs w:val="24"/>
        </w:rPr>
        <w:fldChar w:fldCharType="begin"/>
      </w:r>
      <w:r w:rsidR="0012254C" w:rsidRPr="00501EF6">
        <w:rPr>
          <w:sz w:val="24"/>
          <w:szCs w:val="24"/>
        </w:rPr>
        <w:instrText xml:space="preserve"> SEQ Figura \* ARABIC </w:instrText>
      </w:r>
      <w:r w:rsidR="0012254C" w:rsidRPr="00501EF6">
        <w:rPr>
          <w:sz w:val="24"/>
          <w:szCs w:val="24"/>
        </w:rPr>
        <w:fldChar w:fldCharType="separate"/>
      </w:r>
      <w:r w:rsidR="00501EF6">
        <w:rPr>
          <w:noProof/>
          <w:sz w:val="24"/>
          <w:szCs w:val="24"/>
        </w:rPr>
        <w:t>5</w:t>
      </w:r>
      <w:r w:rsidR="0012254C" w:rsidRPr="00501EF6">
        <w:rPr>
          <w:noProof/>
          <w:sz w:val="24"/>
          <w:szCs w:val="24"/>
        </w:rPr>
        <w:fldChar w:fldCharType="end"/>
      </w:r>
      <w:bookmarkEnd w:id="22"/>
      <w:r w:rsidRPr="00501EF6">
        <w:rPr>
          <w:sz w:val="24"/>
          <w:szCs w:val="24"/>
        </w:rPr>
        <w:t xml:space="preserve">. </w:t>
      </w:r>
      <w:r w:rsidR="00C82AF0" w:rsidRPr="00501EF6">
        <w:rPr>
          <w:sz w:val="24"/>
          <w:szCs w:val="24"/>
        </w:rPr>
        <w:t xml:space="preserve">Formas de ondas </w:t>
      </w:r>
      <w:r w:rsidR="00FE641F" w:rsidRPr="00501EF6">
        <w:rPr>
          <w:sz w:val="24"/>
          <w:szCs w:val="24"/>
        </w:rPr>
        <w:t>electro quirúrgicas</w:t>
      </w:r>
      <w:r w:rsidR="00C82AF0" w:rsidRPr="00501EF6">
        <w:rPr>
          <w:sz w:val="24"/>
          <w:szCs w:val="24"/>
        </w:rPr>
        <w:t>.</w:t>
      </w:r>
      <w:bookmarkEnd w:id="23"/>
    </w:p>
    <w:p w:rsidR="00501EF6" w:rsidRDefault="00BD3686" w:rsidP="00501EF6">
      <w:pPr>
        <w:pStyle w:val="Textoindependiente"/>
        <w:keepNext/>
        <w:jc w:val="center"/>
      </w:pPr>
      <w:r>
        <w:rPr>
          <w:noProof/>
          <w:lang w:eastAsia="es-CO"/>
        </w:rPr>
        <w:drawing>
          <wp:inline distT="0" distB="0" distL="0" distR="0" wp14:anchorId="535B52A3" wp14:editId="717E0BCE">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BD3686" w:rsidRPr="00501EF6" w:rsidRDefault="00501EF6" w:rsidP="00250B97">
      <w:pPr>
        <w:pStyle w:val="Descripcin"/>
        <w:jc w:val="left"/>
        <w:rPr>
          <w:sz w:val="24"/>
          <w:szCs w:val="24"/>
        </w:rPr>
      </w:pPr>
      <w:r w:rsidRPr="00501EF6">
        <w:rPr>
          <w:sz w:val="24"/>
          <w:szCs w:val="24"/>
        </w:rPr>
        <w:t>Fuente:</w:t>
      </w:r>
      <w:r w:rsidR="000B3F01" w:rsidRPr="000B3F01">
        <w:t xml:space="preserve"> </w:t>
      </w:r>
      <w:r w:rsidR="000B3F01" w:rsidRPr="000B3F01">
        <w:rPr>
          <w:sz w:val="24"/>
          <w:szCs w:val="24"/>
        </w:rPr>
        <w:t>www.me</w:t>
      </w:r>
      <w:r w:rsidR="00DB6317">
        <w:rPr>
          <w:sz w:val="24"/>
          <w:szCs w:val="24"/>
        </w:rPr>
        <w:t>dtronic.com/ES/index.html</w:t>
      </w:r>
      <w:r w:rsidR="000B3F01" w:rsidRPr="000B3F01">
        <w:rPr>
          <w:sz w:val="24"/>
          <w:szCs w:val="24"/>
        </w:rPr>
        <w:t>.</w:t>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w:t>
      </w:r>
      <w:r w:rsidR="00023F22">
        <w:t>,</w:t>
      </w:r>
      <w:r w:rsidR="009A0A2E">
        <w:t xml:space="preserve">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525087">
        <w:t xml:space="preserve">Figura </w:t>
      </w:r>
      <w:r w:rsidR="00525087">
        <w:rPr>
          <w:noProof/>
        </w:rPr>
        <w:t>5</w:t>
      </w:r>
      <w:r w:rsidR="00430EA0" w:rsidRPr="00430EA0">
        <w:fldChar w:fldCharType="end"/>
      </w:r>
      <w:r w:rsidR="00636649" w:rsidRPr="00430EA0">
        <w:t>)</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8F5C7F">
        <w:t>ro o corte mixto con el fin de</w:t>
      </w:r>
      <w:r w:rsidR="0052537E">
        <w:t xml:space="preserve"> alcanzar la misma potencia.</w:t>
      </w:r>
    </w:p>
    <w:p w:rsidR="00F71179" w:rsidRPr="00F71179" w:rsidRDefault="00F71179" w:rsidP="00F71179"/>
    <w:p w:rsidR="00F71179" w:rsidRDefault="00F71179" w:rsidP="00F71179">
      <w:pPr>
        <w:pStyle w:val="Ttulo3"/>
      </w:pPr>
      <w:bookmarkStart w:id="24" w:name="_Toc514508087"/>
      <w:r>
        <w:lastRenderedPageBreak/>
        <w:t>Aplicaciones</w:t>
      </w:r>
      <w:bookmarkEnd w:id="24"/>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 xml:space="preserve">Un equipo de </w:t>
      </w:r>
      <w:r w:rsidR="00937690" w:rsidRPr="00E96B05">
        <w:t>electrocirugía</w:t>
      </w:r>
      <w:r w:rsidRPr="00E96B05">
        <w:t xml:space="preserve"> debe utilizarse exclusivamente en una sala quirúrgica. A continuación, se hace mención de aplicaciones específicas de las unidades de </w:t>
      </w:r>
      <w:r w:rsidR="003144E0" w:rsidRPr="00E96B05">
        <w:t>electrocirugía</w:t>
      </w:r>
      <w:r w:rsidRPr="00E96B05">
        <w:t>:</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8B55CD" w:rsidP="003B6EA5">
      <w:pPr>
        <w:pStyle w:val="Prrafodelista"/>
        <w:numPr>
          <w:ilvl w:val="0"/>
          <w:numId w:val="19"/>
        </w:numPr>
      </w:pPr>
      <w:r>
        <w:rPr>
          <w:b/>
        </w:rPr>
        <w:t>Tratamientos c</w:t>
      </w:r>
      <w:r w:rsidR="003B6EA5">
        <w:rPr>
          <w:b/>
        </w:rPr>
        <w:t>utáneos:</w:t>
      </w:r>
      <w:r w:rsidR="003B6EA5">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w:t>
      </w:r>
      <w:r w:rsidR="00A50F3D">
        <w:t>el importante en la cirugía oral</w:t>
      </w:r>
      <w:r>
        <w:t xml:space="preserve">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8B55CD" w:rsidP="003B6EA5">
      <w:pPr>
        <w:pStyle w:val="Prrafodelista"/>
        <w:numPr>
          <w:ilvl w:val="0"/>
          <w:numId w:val="19"/>
        </w:numPr>
      </w:pPr>
      <w:r>
        <w:rPr>
          <w:b/>
        </w:rPr>
        <w:lastRenderedPageBreak/>
        <w:t>Cirugía g</w:t>
      </w:r>
      <w:r w:rsidR="003B6EA5">
        <w:rPr>
          <w:b/>
        </w:rPr>
        <w:t>inecológica:</w:t>
      </w:r>
      <w:r w:rsidR="003B6EA5">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034666" w:rsidP="00F1281C">
      <w:pPr>
        <w:pStyle w:val="Ttulo2"/>
      </w:pPr>
      <w:bookmarkStart w:id="25" w:name="_Ref514489161"/>
      <w:bookmarkStart w:id="26" w:name="_Toc514508088"/>
      <w:r>
        <w:t>Seguridad eléctrica de los p</w:t>
      </w:r>
      <w:r w:rsidR="00F71179">
        <w:t xml:space="preserve">rocedimientos </w:t>
      </w:r>
      <w:r>
        <w:t>e</w:t>
      </w:r>
      <w:r w:rsidR="00E07F5C">
        <w:t>lectro quirúrgicos</w:t>
      </w:r>
      <w:bookmarkEnd w:id="25"/>
      <w:bookmarkEnd w:id="26"/>
    </w:p>
    <w:p w:rsidR="0005351B" w:rsidRDefault="00E07F5C" w:rsidP="00E07F5C">
      <w:r>
        <w:t>Los avances tecnológicos han traído consigo el mejoramiento de la calidad de vida humana por medio de los equipos médicos</w:t>
      </w:r>
      <w:r w:rsidR="00B908D8">
        <w:t xml:space="preserve">. </w:t>
      </w:r>
      <w:r w:rsidR="00495BCF">
        <w:t>Además,</w:t>
      </w:r>
      <w:r>
        <w:t xml:space="preserve">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w:t>
      </w:r>
      <w:r w:rsidR="00A9001E">
        <w:t>os recomendados que debe cumplir</w:t>
      </w:r>
      <w:r w:rsidR="00AB6A9F">
        <w:t xml:space="preserve"> un equipo electro</w:t>
      </w:r>
      <w:r>
        <w:t xml:space="preserve"> médico.</w:t>
      </w:r>
      <w:r w:rsidR="0005351B">
        <w:t xml:space="preserve"> </w:t>
      </w:r>
    </w:p>
    <w:p w:rsidR="00E07F5C" w:rsidRDefault="0005351B" w:rsidP="00E07F5C">
      <w:r w:rsidRPr="0005351B">
        <w:rPr>
          <w:highlight w:val="yellow"/>
        </w:rPr>
        <w:t>Agregar causa</w:t>
      </w:r>
    </w:p>
    <w:p w:rsidR="00E07F5C" w:rsidRPr="00E07F5C" w:rsidRDefault="00A847FE" w:rsidP="00E07F5C">
      <w:r>
        <w:t xml:space="preserve">La </w:t>
      </w:r>
      <w:r w:rsidR="00E07F5C">
        <w:t>norm</w:t>
      </w:r>
      <w:r>
        <w:t>a internacional IEC-60601-1</w:t>
      </w:r>
      <w:r w:rsidR="00000CCD">
        <w:t xml:space="preserve"> </w:t>
      </w:r>
      <w:r w:rsidR="00000CCD" w:rsidRPr="00000CCD">
        <w:rPr>
          <w:highlight w:val="yellow"/>
        </w:rPr>
        <w:t>referencia IEC-60601 con Mendeley</w:t>
      </w:r>
      <w:r>
        <w:t>,</w:t>
      </w:r>
      <w:r w:rsidR="00E07F5C">
        <w:t xml:space="preserve"> divide a los equipos médicos en categorías dependiendo de su uso, el contacto necesario con el paciente, y el efecto causado sobre e</w:t>
      </w:r>
      <w:r w:rsidR="00900575">
        <w:t>ste</w:t>
      </w:r>
      <w:r w:rsidR="00E07F5C">
        <w:t xml:space="preserve">, para poder evaluar su desempeño y discernir si su uso es apto o no para el cuidado de la salud. Más adelante se revisará un poco más a fondo, en contexto, dicha normatividad, aplicándola específicamente a la unidad </w:t>
      </w:r>
      <w:r w:rsidR="00F04F16">
        <w:t>electro quirúrgica</w:t>
      </w:r>
      <w:r w:rsidR="008A584E">
        <w:t>.</w:t>
      </w:r>
      <w:r w:rsidR="00C95795">
        <w:t xml:space="preserve"> </w:t>
      </w:r>
    </w:p>
    <w:p w:rsidR="00FA7A96" w:rsidRDefault="00C37EC2" w:rsidP="00FA7A96">
      <w:pPr>
        <w:pStyle w:val="Ttulo3"/>
      </w:pPr>
      <w:bookmarkStart w:id="27" w:name="_Toc514508089"/>
      <w:r>
        <w:lastRenderedPageBreak/>
        <w:t>C</w:t>
      </w:r>
      <w:r w:rsidR="00FA7A96" w:rsidRPr="00FA7A96">
        <w:t>lasificación de riesgo de los dispositivos médicos</w:t>
      </w:r>
      <w:bookmarkEnd w:id="27"/>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Pr="009B064D" w:rsidRDefault="004A26A4" w:rsidP="004A26A4">
      <w:pPr>
        <w:pStyle w:val="Descripcin"/>
        <w:keepNext/>
        <w:jc w:val="center"/>
        <w:rPr>
          <w:sz w:val="24"/>
          <w:szCs w:val="24"/>
        </w:rPr>
      </w:pPr>
      <w:bookmarkStart w:id="28" w:name="_Toc514508189"/>
      <w:r w:rsidRPr="009B064D">
        <w:rPr>
          <w:sz w:val="24"/>
          <w:szCs w:val="24"/>
        </w:rPr>
        <w:t xml:space="preserve">Tabla </w:t>
      </w:r>
      <w:r w:rsidR="0012254C" w:rsidRPr="009B064D">
        <w:rPr>
          <w:sz w:val="24"/>
          <w:szCs w:val="24"/>
        </w:rPr>
        <w:fldChar w:fldCharType="begin"/>
      </w:r>
      <w:r w:rsidR="0012254C" w:rsidRPr="009B064D">
        <w:rPr>
          <w:sz w:val="24"/>
          <w:szCs w:val="24"/>
        </w:rPr>
        <w:instrText xml:space="preserve"> SEQ Tabla \* ARABIC </w:instrText>
      </w:r>
      <w:r w:rsidR="0012254C" w:rsidRPr="009B064D">
        <w:rPr>
          <w:sz w:val="24"/>
          <w:szCs w:val="24"/>
        </w:rPr>
        <w:fldChar w:fldCharType="separate"/>
      </w:r>
      <w:r w:rsidR="00502DA7">
        <w:rPr>
          <w:noProof/>
          <w:sz w:val="24"/>
          <w:szCs w:val="24"/>
        </w:rPr>
        <w:t>2</w:t>
      </w:r>
      <w:r w:rsidR="0012254C" w:rsidRPr="009B064D">
        <w:rPr>
          <w:noProof/>
          <w:sz w:val="24"/>
          <w:szCs w:val="24"/>
        </w:rPr>
        <w:fldChar w:fldCharType="end"/>
      </w:r>
      <w:r w:rsidRPr="009B064D">
        <w:rPr>
          <w:sz w:val="24"/>
          <w:szCs w:val="24"/>
        </w:rPr>
        <w:t xml:space="preserve">. </w:t>
      </w:r>
      <w:r w:rsidR="00CD112E" w:rsidRPr="009B064D">
        <w:rPr>
          <w:sz w:val="24"/>
          <w:szCs w:val="24"/>
        </w:rPr>
        <w:t>Algunos ejemplos de cada nivel de riesgo.</w:t>
      </w:r>
      <w:bookmarkEnd w:id="28"/>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9B064D">
            <w:pPr>
              <w:keepNext/>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9B064D" w:rsidRDefault="009B064D" w:rsidP="009B064D">
      <w:pPr>
        <w:pStyle w:val="Descripcin"/>
        <w:rPr>
          <w:sz w:val="24"/>
          <w:szCs w:val="24"/>
        </w:rPr>
      </w:pPr>
      <w:r w:rsidRPr="009B064D">
        <w:rPr>
          <w:sz w:val="24"/>
          <w:szCs w:val="24"/>
        </w:rPr>
        <w:t>Fuente:</w:t>
      </w:r>
      <w:r w:rsidR="00D82DF6" w:rsidRPr="00D82DF6">
        <w:t xml:space="preserve"> </w:t>
      </w:r>
      <w:r w:rsidR="00D82DF6" w:rsidRPr="00D82DF6">
        <w:rPr>
          <w:sz w:val="24"/>
          <w:szCs w:val="24"/>
        </w:rPr>
        <w:t xml:space="preserve">INVIMA &amp; Ministerio de </w:t>
      </w:r>
      <w:r w:rsidR="00D82DF6">
        <w:rPr>
          <w:sz w:val="24"/>
          <w:szCs w:val="24"/>
        </w:rPr>
        <w:t>salud y protección social, 2013</w:t>
      </w:r>
    </w:p>
    <w:p w:rsidR="00F71179" w:rsidRDefault="00F71179" w:rsidP="00F71179">
      <w:pPr>
        <w:pStyle w:val="Ttulo3"/>
      </w:pPr>
      <w:bookmarkStart w:id="29" w:name="_Toc514508090"/>
      <w:r>
        <w:lastRenderedPageBreak/>
        <w:t>Normatividad</w:t>
      </w:r>
      <w:bookmarkEnd w:id="29"/>
    </w:p>
    <w:p w:rsidR="00EE346D" w:rsidRPr="001228F3" w:rsidRDefault="00EE346D" w:rsidP="00EE346D">
      <w:r w:rsidRPr="001228F3">
        <w:t>La normatividad internacional que estandariza las regulaciones que deben tener los equipos médicos, como se mencionó anteriormente, es la IEC-60601-1, cuyo documento es de libre descarga y se resume a continuación.</w:t>
      </w:r>
    </w:p>
    <w:p w:rsidR="00EE346D" w:rsidRPr="001228F3" w:rsidRDefault="00EE346D" w:rsidP="00EE346D">
      <w:r w:rsidRPr="001228F3">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w:t>
      </w:r>
      <w:r w:rsidR="006A3FB5" w:rsidRPr="001228F3">
        <w:t>electro quirúrgica</w:t>
      </w:r>
      <w:r w:rsidRPr="001228F3">
        <w:t xml:space="preserve"> en desarrollo, sino también</w:t>
      </w:r>
      <w:r w:rsidR="007E6214">
        <w:t xml:space="preserve"> de</w:t>
      </w:r>
      <w:r w:rsidRPr="001228F3">
        <w:t xml:space="preserve"> todos los equipos electrónicos usados en la medicina moderna. </w:t>
      </w:r>
    </w:p>
    <w:p w:rsidR="00EE346D" w:rsidRPr="001228F3" w:rsidRDefault="00EE346D" w:rsidP="00EE346D">
      <w:r w:rsidRPr="001228F3">
        <w:t>Posterior a esto se explican los requerimientos</w:t>
      </w:r>
      <w:r w:rsidR="00995E8A">
        <w:t xml:space="preserve"> generales que deben ser cumplidos</w:t>
      </w:r>
      <w:r w:rsidRPr="001228F3">
        <w:t xml:space="preserve">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r w:rsidRPr="001228F3">
        <w:rPr>
          <w:i/>
        </w:rPr>
        <w:lastRenderedPageBreak/>
        <w:t>Equipación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Protección contra sobrevoltajes especificados por el fabricante.</w:t>
      </w:r>
    </w:p>
    <w:p w:rsidR="00EE346D" w:rsidRPr="001228F3" w:rsidRDefault="00EE346D" w:rsidP="00EE346D">
      <w:pPr>
        <w:pStyle w:val="Prrafodelista"/>
        <w:numPr>
          <w:ilvl w:val="0"/>
          <w:numId w:val="24"/>
        </w:numPr>
      </w:pPr>
      <w:r w:rsidRPr="001228F3">
        <w:lastRenderedPageBreak/>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lastRenderedPageBreak/>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30" w:name="_Toc514508091"/>
      <w:r>
        <w:t>Recomendaciones de uso</w:t>
      </w:r>
      <w:r w:rsidR="009B1F33">
        <w:t xml:space="preserve"> de equipos electroquirugicos</w:t>
      </w:r>
      <w:r w:rsidR="003629DE">
        <w:t>.</w:t>
      </w:r>
      <w:bookmarkEnd w:id="30"/>
      <w:r w:rsidR="00916FED">
        <w:t xml:space="preserve"> </w:t>
      </w:r>
    </w:p>
    <w:p w:rsidR="0076230D" w:rsidRDefault="0076230D" w:rsidP="00DE46F0">
      <w:pPr>
        <w:pStyle w:val="Textoindependiente"/>
        <w:ind w:firstLine="0"/>
      </w:pPr>
    </w:p>
    <w:p w:rsidR="00AE68E1" w:rsidRDefault="0093013A" w:rsidP="00E206E8">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206E8">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lastRenderedPageBreak/>
        <w:t>S</w:t>
      </w:r>
      <w:r w:rsidR="003B60D5">
        <w:t>e debe tener presente que el lazo por donde circula la corriente al momento de hacer funcionar el electrobistur</w:t>
      </w:r>
      <w:r w:rsidR="00A374EE">
        <w:t>í</w:t>
      </w:r>
      <w:r w:rsidR="00CD1484">
        <w:t xml:space="preserve"> es el paciente, es decir</w:t>
      </w:r>
      <w:r w:rsidR="00A374EE">
        <w:t>,</w:t>
      </w:r>
      <w:r w:rsidR="00CD1484">
        <w:t xml:space="preserve"> </w:t>
      </w:r>
      <w:r w:rsidR="003B60D5">
        <w:t>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y podrá percibir un efecto análogo a lo producido sobre el pacien</w:t>
      </w:r>
      <w:r w:rsidR="009C0C9C">
        <w:t>te o incluso daños colaterale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31" w:name="_Toc514508092"/>
      <w:r>
        <w:t>Diseño de la unidad Electroquirúrgica</w:t>
      </w:r>
      <w:bookmarkEnd w:id="31"/>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1C21E1">
        <w:t xml:space="preserve"> t</w:t>
      </w:r>
      <w:r w:rsidRPr="0016511A">
        <w:t>eniendo en cuenta las formas de onda que se deben generar para los distintos efectos de electrocirugía deseados</w:t>
      </w:r>
      <w:r w:rsidR="00AD0D05">
        <w:t>,</w:t>
      </w:r>
      <w:r w:rsidRPr="0016511A">
        <w:t xml:space="preserve"> los niveles de potencia y las normas que deben tenerse en cuenta para el desarrollo del prototipo.</w:t>
      </w:r>
    </w:p>
    <w:p w:rsidR="00F71179" w:rsidRDefault="00F71179" w:rsidP="00F71179">
      <w:pPr>
        <w:pStyle w:val="Ttulo2"/>
      </w:pPr>
      <w:bookmarkStart w:id="32" w:name="_Toc514508093"/>
      <w:r>
        <w:t>Criterio de Diseño</w:t>
      </w:r>
      <w:bookmarkEnd w:id="32"/>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w:t>
      </w:r>
      <w:r w:rsidR="00EC1D47">
        <w:t>xceda 25 VRMS o 60 V dc. El</w:t>
      </w:r>
      <w:r>
        <w:t xml:space="preserve"> equipo de electrocirugía</w:t>
      </w:r>
      <w:r w:rsidR="00EC1D47">
        <w:t xml:space="preserve"> </w:t>
      </w:r>
      <w:r w:rsidR="002E782B">
        <w:t>a diseñar</w:t>
      </w:r>
      <w:r>
        <w:t xml:space="preserve"> puede alcanzar valores por encima de 1000Vrms entre la punta del electrodo activo y el electrodo de retorno.</w:t>
      </w:r>
    </w:p>
    <w:p w:rsidR="00D7692E" w:rsidRDefault="00D7692E" w:rsidP="00D7692E">
      <w:r>
        <w:lastRenderedPageBreak/>
        <w:t>La premisa en el diseño de un equipo médico es la seguridad del paciente, este caso no es la excepción, sin embargo, no es el único ítem a tener en cuenta e</w:t>
      </w:r>
      <w:r w:rsidR="00582278">
        <w:t>n el desarrollo de un prototipo, ya que</w:t>
      </w:r>
      <w:r>
        <w:t xml:space="preserve">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w:t>
      </w:r>
      <w:r w:rsidR="00672C84">
        <w:t>se parten</w:t>
      </w:r>
      <w:r>
        <w:t xml:space="preserve"> se muestran en la</w:t>
      </w:r>
      <w:r w:rsidR="008A5DA3">
        <w:t xml:space="preserve"> </w:t>
      </w:r>
      <w:r w:rsidR="008A5DA3">
        <w:fldChar w:fldCharType="begin"/>
      </w:r>
      <w:r w:rsidR="008A5DA3">
        <w:instrText xml:space="preserve"> REF _Ref514404078 \h </w:instrText>
      </w:r>
      <w:r w:rsidR="008A5DA3">
        <w:fldChar w:fldCharType="separate"/>
      </w:r>
      <w:r w:rsidR="004F49DB">
        <w:t xml:space="preserve">Tabla </w:t>
      </w:r>
      <w:r w:rsidR="004F49DB">
        <w:rPr>
          <w:noProof/>
        </w:rPr>
        <w:t>3</w:t>
      </w:r>
      <w:r w:rsidR="008A5DA3">
        <w:fldChar w:fldCharType="end"/>
      </w:r>
      <w:r w:rsidR="00B10B3A">
        <w:t>.</w:t>
      </w:r>
    </w:p>
    <w:p w:rsidR="008B34DA" w:rsidRPr="004F49DB" w:rsidRDefault="008B34DA" w:rsidP="00BA4BD1">
      <w:pPr>
        <w:pStyle w:val="Descripcin"/>
        <w:keepNext/>
        <w:jc w:val="left"/>
        <w:rPr>
          <w:sz w:val="24"/>
          <w:szCs w:val="24"/>
        </w:rPr>
      </w:pPr>
      <w:bookmarkStart w:id="33" w:name="_Ref514404078"/>
      <w:bookmarkStart w:id="34" w:name="_Toc514508190"/>
      <w:r w:rsidRPr="004F49DB">
        <w:rPr>
          <w:sz w:val="24"/>
          <w:szCs w:val="24"/>
        </w:rPr>
        <w:t xml:space="preserve">Tabla </w:t>
      </w:r>
      <w:r w:rsidR="0012254C" w:rsidRPr="004F49DB">
        <w:rPr>
          <w:sz w:val="24"/>
          <w:szCs w:val="24"/>
        </w:rPr>
        <w:fldChar w:fldCharType="begin"/>
      </w:r>
      <w:r w:rsidR="0012254C" w:rsidRPr="004F49DB">
        <w:rPr>
          <w:sz w:val="24"/>
          <w:szCs w:val="24"/>
        </w:rPr>
        <w:instrText xml:space="preserve"> SEQ Tabla \* ARABIC </w:instrText>
      </w:r>
      <w:r w:rsidR="0012254C" w:rsidRPr="004F49DB">
        <w:rPr>
          <w:sz w:val="24"/>
          <w:szCs w:val="24"/>
        </w:rPr>
        <w:fldChar w:fldCharType="separate"/>
      </w:r>
      <w:r w:rsidR="004F49DB" w:rsidRPr="004F49DB">
        <w:rPr>
          <w:noProof/>
          <w:sz w:val="24"/>
          <w:szCs w:val="24"/>
        </w:rPr>
        <w:t>3</w:t>
      </w:r>
      <w:r w:rsidR="0012254C" w:rsidRPr="004F49DB">
        <w:rPr>
          <w:noProof/>
          <w:sz w:val="24"/>
          <w:szCs w:val="24"/>
        </w:rPr>
        <w:fldChar w:fldCharType="end"/>
      </w:r>
      <w:bookmarkEnd w:id="33"/>
      <w:r w:rsidRPr="004F49DB">
        <w:rPr>
          <w:sz w:val="24"/>
          <w:szCs w:val="24"/>
        </w:rPr>
        <w:t>. Especificaciones Técnicas del Equipo.</w:t>
      </w:r>
      <w:bookmarkEnd w:id="34"/>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BA4BD1">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Pr="001C68F6" w:rsidRDefault="001C68F6" w:rsidP="00BA4BD1">
      <w:pPr>
        <w:pStyle w:val="Descripcin"/>
        <w:rPr>
          <w:sz w:val="24"/>
          <w:szCs w:val="24"/>
        </w:rPr>
      </w:pPr>
      <w:r w:rsidRPr="001C68F6">
        <w:rPr>
          <w:sz w:val="24"/>
          <w:szCs w:val="24"/>
        </w:rPr>
        <w:t>Fuente: Autores</w:t>
      </w:r>
    </w:p>
    <w:p w:rsidR="00F71179" w:rsidRDefault="00B96F0F" w:rsidP="00F71179">
      <w:pPr>
        <w:pStyle w:val="Ttulo2"/>
      </w:pPr>
      <w:bookmarkStart w:id="35" w:name="_Toc514508094"/>
      <w:r>
        <w:lastRenderedPageBreak/>
        <w:t>Diagrama de b</w:t>
      </w:r>
      <w:r w:rsidR="00F71179">
        <w:t>loques</w:t>
      </w:r>
      <w:bookmarkEnd w:id="35"/>
    </w:p>
    <w:p w:rsidR="00262B93" w:rsidRPr="002A0212" w:rsidRDefault="00262B93" w:rsidP="003F5A8B">
      <w:pPr>
        <w:pStyle w:val="Descripcin"/>
        <w:keepNext/>
        <w:jc w:val="left"/>
        <w:rPr>
          <w:sz w:val="24"/>
          <w:szCs w:val="24"/>
        </w:rPr>
      </w:pPr>
      <w:bookmarkStart w:id="36" w:name="_Ref514404035"/>
      <w:bookmarkStart w:id="37" w:name="_Toc514508122"/>
      <w:r w:rsidRPr="002A0212">
        <w:rPr>
          <w:sz w:val="24"/>
          <w:szCs w:val="24"/>
        </w:rPr>
        <w:t xml:space="preserve">Figura </w:t>
      </w:r>
      <w:r w:rsidR="0012254C" w:rsidRPr="002A0212">
        <w:rPr>
          <w:sz w:val="24"/>
          <w:szCs w:val="24"/>
        </w:rPr>
        <w:fldChar w:fldCharType="begin"/>
      </w:r>
      <w:r w:rsidR="0012254C" w:rsidRPr="002A0212">
        <w:rPr>
          <w:sz w:val="24"/>
          <w:szCs w:val="24"/>
        </w:rPr>
        <w:instrText xml:space="preserve"> SEQ Figura \* ARABIC </w:instrText>
      </w:r>
      <w:r w:rsidR="0012254C" w:rsidRPr="002A0212">
        <w:rPr>
          <w:sz w:val="24"/>
          <w:szCs w:val="24"/>
        </w:rPr>
        <w:fldChar w:fldCharType="separate"/>
      </w:r>
      <w:r w:rsidR="002A0212" w:rsidRPr="002A0212">
        <w:rPr>
          <w:noProof/>
          <w:sz w:val="24"/>
          <w:szCs w:val="24"/>
        </w:rPr>
        <w:t>6</w:t>
      </w:r>
      <w:r w:rsidR="0012254C" w:rsidRPr="002A0212">
        <w:rPr>
          <w:noProof/>
          <w:sz w:val="24"/>
          <w:szCs w:val="24"/>
        </w:rPr>
        <w:fldChar w:fldCharType="end"/>
      </w:r>
      <w:bookmarkEnd w:id="36"/>
      <w:r w:rsidRPr="002A0212">
        <w:rPr>
          <w:sz w:val="24"/>
          <w:szCs w:val="24"/>
        </w:rPr>
        <w:t>. Diagrama de Bloques del Electrobisturi</w:t>
      </w:r>
      <w:bookmarkEnd w:id="37"/>
    </w:p>
    <w:p w:rsidR="00A67207" w:rsidRPr="00A67207" w:rsidRDefault="002D157C" w:rsidP="00A67207">
      <w:pPr>
        <w:keepNext/>
        <w:rPr>
          <w:szCs w:val="24"/>
        </w:rPr>
      </w:pPr>
      <w:r>
        <w:rPr>
          <w:noProof/>
          <w:lang w:eastAsia="es-CO"/>
        </w:rPr>
        <w:drawing>
          <wp:inline distT="0" distB="0" distL="0" distR="0" wp14:anchorId="68AAE565" wp14:editId="7F2F3E3C">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EA7A40" w:rsidRPr="00A67207" w:rsidRDefault="00A67207" w:rsidP="00A67207">
      <w:pPr>
        <w:pStyle w:val="Descripcin"/>
        <w:rPr>
          <w:sz w:val="24"/>
          <w:szCs w:val="24"/>
        </w:rPr>
      </w:pPr>
      <w:r w:rsidRPr="00A67207">
        <w:rPr>
          <w:sz w:val="24"/>
          <w:szCs w:val="24"/>
        </w:rPr>
        <w:t>Fuente: Autores</w:t>
      </w:r>
    </w:p>
    <w:p w:rsidR="00FB128D" w:rsidRDefault="00FB128D" w:rsidP="00F71179">
      <w:r w:rsidRPr="00FB128D">
        <w:t>El diseño de la unidad electroquirug</w:t>
      </w:r>
      <w:r w:rsidR="00095456">
        <w:t xml:space="preserve">ica se presenta en la </w:t>
      </w:r>
      <w:r w:rsidR="00143515">
        <w:fldChar w:fldCharType="begin"/>
      </w:r>
      <w:r w:rsidR="00143515">
        <w:instrText xml:space="preserve"> REF _Ref514404035 \h </w:instrText>
      </w:r>
      <w:r w:rsidR="00143515">
        <w:fldChar w:fldCharType="separate"/>
      </w:r>
      <w:r w:rsidR="002A0212">
        <w:t xml:space="preserve">Figura </w:t>
      </w:r>
      <w:r w:rsidR="002A0212">
        <w:rPr>
          <w:noProof/>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38" w:name="_Toc514508095"/>
      <w:r>
        <w:t>Diseño de Módulos Principales</w:t>
      </w:r>
      <w:bookmarkEnd w:id="38"/>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2F01CB">
        <w:t>’s</w:t>
      </w:r>
      <w:r w:rsidR="00B2680B">
        <w:t xml:space="preserve"> para el desarrollo del proyecto</w:t>
      </w:r>
      <w:r w:rsidR="00816C8B">
        <w:t xml:space="preserve">, la primera </w:t>
      </w:r>
      <w:r w:rsidR="003F0FA2">
        <w:t>con el fin de p</w:t>
      </w:r>
      <w:r w:rsidR="00816C8B">
        <w:t xml:space="preserve">robar los circuitos del generador de frecuencia, bioimpedanciometro y módulo de mínimo sangrado </w:t>
      </w:r>
      <w:r w:rsidR="00816C8B">
        <w:lastRenderedPageBreak/>
        <w:t>basado en un electrocardiógrafo.</w:t>
      </w:r>
      <w:r w:rsidR="006272C9">
        <w:t xml:space="preserve"> Los tres</w:t>
      </w:r>
      <w:r w:rsidR="00850167">
        <w:t xml:space="preserve"> diseños se unen en una sola PCB</w:t>
      </w:r>
      <w:r w:rsidR="006272C9">
        <w:t xml:space="preserve"> de 10cmx10cm</w:t>
      </w:r>
      <w:r w:rsidR="0011229E">
        <w:t xml:space="preserve"> </w:t>
      </w:r>
      <w:r w:rsidR="0078708C">
        <w:t xml:space="preserve">(ver </w:t>
      </w:r>
      <w:r w:rsidR="00B70952">
        <w:fldChar w:fldCharType="begin"/>
      </w:r>
      <w:r w:rsidR="00B70952">
        <w:instrText xml:space="preserve"> REF _Ref514404262 \h </w:instrText>
      </w:r>
      <w:r w:rsidR="00B70952">
        <w:fldChar w:fldCharType="separate"/>
      </w:r>
      <w:r w:rsidR="00BD7858" w:rsidRPr="00BD7858">
        <w:rPr>
          <w:szCs w:val="24"/>
        </w:rPr>
        <w:t xml:space="preserve">Figura </w:t>
      </w:r>
      <w:r w:rsidR="00BD7858" w:rsidRPr="00BD7858">
        <w:rPr>
          <w:noProof/>
          <w:szCs w:val="24"/>
        </w:rPr>
        <w:t>7</w:t>
      </w:r>
      <w:r w:rsidR="00B70952">
        <w:fldChar w:fldCharType="end"/>
      </w:r>
      <w:r w:rsidR="0078708C">
        <w:t>)</w:t>
      </w:r>
      <w:r w:rsidR="000343AC">
        <w:t>,</w:t>
      </w:r>
      <w:r w:rsidR="000D35B2">
        <w:t xml:space="preserve"> </w:t>
      </w:r>
      <w:r w:rsidR="006272C9">
        <w:t xml:space="preserve">con el fin de </w:t>
      </w:r>
      <w:r w:rsidR="006C626E">
        <w:t>reducir costos</w:t>
      </w:r>
      <w:r w:rsidR="006272C9">
        <w:t>.</w:t>
      </w:r>
      <w:r w:rsidR="00813F9D">
        <w:t xml:space="preserve"> </w:t>
      </w:r>
    </w:p>
    <w:p w:rsidR="00B91849" w:rsidRDefault="00EB08CC" w:rsidP="006202F2">
      <w:r>
        <w:t xml:space="preserve">Cabe resaltar </w:t>
      </w:r>
      <w:r w:rsidR="00E9571D">
        <w:t xml:space="preserve">que </w:t>
      </w:r>
      <w:r>
        <w:t>l</w:t>
      </w:r>
      <w:r w:rsidR="002B683A">
        <w:t>os diseños de PCB se diseñan</w:t>
      </w:r>
      <w:r w:rsidR="008D4926">
        <w:t xml:space="preserve">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262B93" w:rsidRPr="00BD7858" w:rsidRDefault="00262B93" w:rsidP="00923FAF">
      <w:pPr>
        <w:pStyle w:val="Descripcin"/>
        <w:keepNext/>
        <w:jc w:val="left"/>
        <w:rPr>
          <w:sz w:val="24"/>
          <w:szCs w:val="24"/>
        </w:rPr>
      </w:pPr>
      <w:bookmarkStart w:id="39" w:name="_Ref514404262"/>
      <w:bookmarkStart w:id="40" w:name="_Toc514508123"/>
      <w:r w:rsidRPr="00BD7858">
        <w:rPr>
          <w:sz w:val="24"/>
          <w:szCs w:val="24"/>
        </w:rPr>
        <w:t xml:space="preserve">Figura </w:t>
      </w:r>
      <w:r w:rsidR="0012254C" w:rsidRPr="00BD7858">
        <w:rPr>
          <w:sz w:val="24"/>
          <w:szCs w:val="24"/>
        </w:rPr>
        <w:fldChar w:fldCharType="begin"/>
      </w:r>
      <w:r w:rsidR="0012254C" w:rsidRPr="00BD7858">
        <w:rPr>
          <w:sz w:val="24"/>
          <w:szCs w:val="24"/>
        </w:rPr>
        <w:instrText xml:space="preserve"> SEQ Figura \* ARABIC </w:instrText>
      </w:r>
      <w:r w:rsidR="0012254C" w:rsidRPr="00BD7858">
        <w:rPr>
          <w:sz w:val="24"/>
          <w:szCs w:val="24"/>
        </w:rPr>
        <w:fldChar w:fldCharType="separate"/>
      </w:r>
      <w:r w:rsidR="00BD7858">
        <w:rPr>
          <w:noProof/>
          <w:sz w:val="24"/>
          <w:szCs w:val="24"/>
        </w:rPr>
        <w:t>7</w:t>
      </w:r>
      <w:r w:rsidR="0012254C" w:rsidRPr="00BD7858">
        <w:rPr>
          <w:noProof/>
          <w:sz w:val="24"/>
          <w:szCs w:val="24"/>
        </w:rPr>
        <w:fldChar w:fldCharType="end"/>
      </w:r>
      <w:bookmarkEnd w:id="39"/>
      <w:r w:rsidRPr="00BD7858">
        <w:rPr>
          <w:sz w:val="24"/>
          <w:szCs w:val="24"/>
        </w:rPr>
        <w:t>. Circuito impreso primera corrida de PCB</w:t>
      </w:r>
      <w:bookmarkEnd w:id="40"/>
    </w:p>
    <w:p w:rsidR="00923FAF" w:rsidRDefault="00F65EA2" w:rsidP="00923FAF">
      <w:pPr>
        <w:keepNext/>
        <w:jc w:val="center"/>
      </w:pPr>
      <w:r>
        <w:rPr>
          <w:noProof/>
          <w:lang w:eastAsia="es-CO"/>
        </w:rPr>
        <w:drawing>
          <wp:inline distT="0" distB="0" distL="0" distR="0" wp14:anchorId="509D82F1" wp14:editId="45B546F8">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816C8B" w:rsidRPr="00923FAF" w:rsidRDefault="00923FAF" w:rsidP="00923FAF">
      <w:pPr>
        <w:pStyle w:val="Descripcin"/>
        <w:jc w:val="left"/>
        <w:rPr>
          <w:sz w:val="24"/>
          <w:szCs w:val="24"/>
        </w:rPr>
      </w:pPr>
      <w:r w:rsidRPr="00923FAF">
        <w:rPr>
          <w:sz w:val="24"/>
          <w:szCs w:val="24"/>
        </w:rPr>
        <w:t>Fuente: Autores</w:t>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7C5E6C" w:rsidRPr="00BD7858">
        <w:rPr>
          <w:szCs w:val="24"/>
        </w:rPr>
        <w:t xml:space="preserve">Figura </w:t>
      </w:r>
      <w:r w:rsidR="007C5E6C">
        <w:rPr>
          <w:noProof/>
          <w:szCs w:val="24"/>
        </w:rPr>
        <w:t>7</w:t>
      </w:r>
      <w:r w:rsidR="00D454D4">
        <w:fldChar w:fldCharType="end"/>
      </w:r>
      <w:r w:rsidR="001B3DE8">
        <w:t>,</w:t>
      </w:r>
      <w:r w:rsidR="00DF75CB">
        <w:t xml:space="preserve"> </w:t>
      </w:r>
      <w:r w:rsidR="00146D1B">
        <w:t>son elementos superficiales</w:t>
      </w:r>
      <w:r w:rsidR="000746FD">
        <w:t xml:space="preserve"> (smd)</w:t>
      </w:r>
      <w:r w:rsidR="00146D1B">
        <w:t xml:space="preserve">,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lastRenderedPageBreak/>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4C5856">
        <w:t xml:space="preserve">Figura </w:t>
      </w:r>
      <w:r w:rsidR="004C5856">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C03E3F">
        <w:t xml:space="preserve">Figura </w:t>
      </w:r>
      <w:r w:rsidR="00C03E3F">
        <w:rPr>
          <w:noProof/>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EB55A7">
        <w:t>reutilizar circuitos integrados</w:t>
      </w:r>
      <w:r w:rsidR="00CE4D3C">
        <w:t xml:space="preserve"> y hacer pruebas rápidas</w:t>
      </w:r>
      <w:r w:rsidR="00990D31">
        <w:t>.</w:t>
      </w:r>
    </w:p>
    <w:p w:rsidR="00FA6FC0" w:rsidRPr="00ED5861" w:rsidRDefault="00FA6FC0" w:rsidP="00ED5861">
      <w:pPr>
        <w:pStyle w:val="Descripcin"/>
        <w:keepNext/>
        <w:jc w:val="left"/>
        <w:rPr>
          <w:sz w:val="24"/>
          <w:szCs w:val="24"/>
        </w:rPr>
      </w:pPr>
      <w:bookmarkStart w:id="41" w:name="_Ref514353252"/>
      <w:bookmarkStart w:id="42" w:name="_Toc514508124"/>
      <w:r w:rsidRPr="00ED5861">
        <w:rPr>
          <w:sz w:val="24"/>
          <w:szCs w:val="24"/>
        </w:rPr>
        <w:t xml:space="preserve">Figura </w:t>
      </w:r>
      <w:r w:rsidR="0012254C" w:rsidRPr="00ED5861">
        <w:rPr>
          <w:sz w:val="24"/>
          <w:szCs w:val="24"/>
        </w:rPr>
        <w:fldChar w:fldCharType="begin"/>
      </w:r>
      <w:r w:rsidR="0012254C" w:rsidRPr="00ED5861">
        <w:rPr>
          <w:sz w:val="24"/>
          <w:szCs w:val="24"/>
        </w:rPr>
        <w:instrText xml:space="preserve"> SEQ Figura \* ARABIC </w:instrText>
      </w:r>
      <w:r w:rsidR="0012254C" w:rsidRPr="00ED5861">
        <w:rPr>
          <w:sz w:val="24"/>
          <w:szCs w:val="24"/>
        </w:rPr>
        <w:fldChar w:fldCharType="separate"/>
      </w:r>
      <w:r w:rsidR="00525087" w:rsidRPr="00ED5861">
        <w:rPr>
          <w:noProof/>
          <w:sz w:val="24"/>
          <w:szCs w:val="24"/>
        </w:rPr>
        <w:t>8</w:t>
      </w:r>
      <w:r w:rsidR="0012254C" w:rsidRPr="00ED5861">
        <w:rPr>
          <w:noProof/>
          <w:sz w:val="24"/>
          <w:szCs w:val="24"/>
        </w:rPr>
        <w:fldChar w:fldCharType="end"/>
      </w:r>
      <w:bookmarkEnd w:id="41"/>
      <w:r w:rsidRPr="00ED5861">
        <w:rPr>
          <w:sz w:val="24"/>
          <w:szCs w:val="24"/>
        </w:rPr>
        <w:t>. Estación de calor Marca Yihua YH-853AAA</w:t>
      </w:r>
      <w:bookmarkEnd w:id="42"/>
    </w:p>
    <w:p w:rsidR="00ED5861" w:rsidRDefault="00C52AEA" w:rsidP="00ED5861">
      <w:pPr>
        <w:keepNext/>
        <w:jc w:val="center"/>
      </w:pPr>
      <w:r>
        <w:rPr>
          <w:noProof/>
          <w:lang w:eastAsia="es-CO"/>
        </w:rPr>
        <w:drawing>
          <wp:inline distT="0" distB="0" distL="0" distR="0" wp14:anchorId="061C82CD" wp14:editId="0ED2B7DC">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C52AEA" w:rsidRPr="00ED5861" w:rsidRDefault="00ED5861" w:rsidP="00ED5861">
      <w:pPr>
        <w:pStyle w:val="Descripcin"/>
        <w:jc w:val="left"/>
        <w:rPr>
          <w:sz w:val="24"/>
          <w:szCs w:val="24"/>
        </w:rPr>
      </w:pPr>
      <w:r w:rsidRPr="00ED5861">
        <w:rPr>
          <w:sz w:val="24"/>
          <w:szCs w:val="24"/>
        </w:rPr>
        <w:t>Fuente: Autores</w:t>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EF5711">
        <w:t xml:space="preserve">Figura </w:t>
      </w:r>
      <w:r w:rsidR="00EF5711">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Pr="007B64CA" w:rsidRDefault="002D134C" w:rsidP="007B64CA">
      <w:pPr>
        <w:pStyle w:val="Descripcin"/>
        <w:keepNext/>
        <w:jc w:val="left"/>
        <w:rPr>
          <w:sz w:val="24"/>
          <w:szCs w:val="24"/>
        </w:rPr>
      </w:pPr>
      <w:bookmarkStart w:id="43" w:name="_Ref514353390"/>
      <w:bookmarkStart w:id="44" w:name="_Toc514508125"/>
      <w:r w:rsidRPr="007B64CA">
        <w:rPr>
          <w:sz w:val="24"/>
          <w:szCs w:val="24"/>
        </w:rPr>
        <w:t xml:space="preserve">Figura </w:t>
      </w:r>
      <w:r w:rsidR="0012254C" w:rsidRPr="007B64CA">
        <w:rPr>
          <w:sz w:val="24"/>
          <w:szCs w:val="24"/>
        </w:rPr>
        <w:fldChar w:fldCharType="begin"/>
      </w:r>
      <w:r w:rsidR="0012254C" w:rsidRPr="007B64CA">
        <w:rPr>
          <w:sz w:val="24"/>
          <w:szCs w:val="24"/>
        </w:rPr>
        <w:instrText xml:space="preserve"> SEQ Figura \* ARABIC </w:instrText>
      </w:r>
      <w:r w:rsidR="0012254C" w:rsidRPr="007B64CA">
        <w:rPr>
          <w:sz w:val="24"/>
          <w:szCs w:val="24"/>
        </w:rPr>
        <w:fldChar w:fldCharType="separate"/>
      </w:r>
      <w:r w:rsidR="00525087" w:rsidRPr="007B64CA">
        <w:rPr>
          <w:noProof/>
          <w:sz w:val="24"/>
          <w:szCs w:val="24"/>
        </w:rPr>
        <w:t>9</w:t>
      </w:r>
      <w:r w:rsidR="0012254C" w:rsidRPr="007B64CA">
        <w:rPr>
          <w:noProof/>
          <w:sz w:val="24"/>
          <w:szCs w:val="24"/>
        </w:rPr>
        <w:fldChar w:fldCharType="end"/>
      </w:r>
      <w:bookmarkEnd w:id="43"/>
      <w:r w:rsidRPr="007B64CA">
        <w:rPr>
          <w:sz w:val="24"/>
          <w:szCs w:val="24"/>
        </w:rPr>
        <w:t>. Microscopi</w:t>
      </w:r>
      <w:r w:rsidR="00226A8E" w:rsidRPr="007B64CA">
        <w:rPr>
          <w:sz w:val="24"/>
          <w:szCs w:val="24"/>
        </w:rPr>
        <w:t>o digital zoom digital x200.</w:t>
      </w:r>
      <w:bookmarkEnd w:id="44"/>
    </w:p>
    <w:p w:rsidR="00EF5711" w:rsidRDefault="0097470C" w:rsidP="00EF5711">
      <w:pPr>
        <w:keepNext/>
        <w:jc w:val="center"/>
      </w:pPr>
      <w:r>
        <w:rPr>
          <w:noProof/>
          <w:lang w:eastAsia="es-CO"/>
        </w:rPr>
        <w:drawing>
          <wp:inline distT="0" distB="0" distL="0" distR="0" wp14:anchorId="602E3125" wp14:editId="67203533">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97470C" w:rsidRPr="007B64CA" w:rsidRDefault="00EF5711" w:rsidP="007B64CA">
      <w:pPr>
        <w:pStyle w:val="Descripcin"/>
        <w:jc w:val="left"/>
        <w:rPr>
          <w:sz w:val="24"/>
          <w:szCs w:val="24"/>
        </w:rPr>
      </w:pPr>
      <w:r w:rsidRPr="007B64CA">
        <w:rPr>
          <w:sz w:val="24"/>
          <w:szCs w:val="24"/>
        </w:rPr>
        <w:t>Fuente: Autores</w:t>
      </w:r>
    </w:p>
    <w:p w:rsidR="005758F1" w:rsidRDefault="00B52668" w:rsidP="00005E2E">
      <w:pPr>
        <w:rPr>
          <w:noProof/>
          <w:lang w:eastAsia="es-CO"/>
        </w:rPr>
      </w:pPr>
      <w:r>
        <w:t>Cada circuito impreso se diseñ</w:t>
      </w:r>
      <w:r w:rsidR="008348A1">
        <w:t>a</w:t>
      </w:r>
      <w:r w:rsidR="006F3B3E">
        <w:t xml:space="preserve"> con </w:t>
      </w:r>
      <w:r w:rsidR="006F3B3E" w:rsidRPr="00EF5711">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4228D1" w:rsidRDefault="004228D1" w:rsidP="00005E2E">
      <w:pPr>
        <w:rPr>
          <w:noProof/>
          <w:lang w:eastAsia="es-CO"/>
        </w:rPr>
      </w:pPr>
      <w:r w:rsidRPr="004228D1">
        <w:rPr>
          <w:noProof/>
          <w:lang w:eastAsia="es-CO"/>
        </w:rPr>
        <w:t>La primera corrida de pcb no presenta errores de diseño graves, esto permite verificar que los circuitos seleccionados cumplen a cabalidad su cometido y se usan para realizar los módulos principales que componen el electrobisturí, estos módulos serán analizados posteriormente en este mismo capítulo.</w:t>
      </w:r>
    </w:p>
    <w:p w:rsidR="00B1786B" w:rsidRPr="00020BDC" w:rsidRDefault="00B1786B" w:rsidP="00020BDC">
      <w:pPr>
        <w:pStyle w:val="Descripcin"/>
        <w:keepNext/>
        <w:jc w:val="left"/>
        <w:rPr>
          <w:sz w:val="24"/>
          <w:szCs w:val="24"/>
        </w:rPr>
      </w:pPr>
      <w:bookmarkStart w:id="45" w:name="_Ref514355414"/>
      <w:bookmarkStart w:id="46" w:name="_Toc514508126"/>
      <w:r w:rsidRPr="00020BDC">
        <w:rPr>
          <w:sz w:val="24"/>
          <w:szCs w:val="24"/>
        </w:rPr>
        <w:lastRenderedPageBreak/>
        <w:t xml:space="preserve">Figura </w:t>
      </w:r>
      <w:r w:rsidR="0012254C" w:rsidRPr="00020BDC">
        <w:rPr>
          <w:sz w:val="24"/>
          <w:szCs w:val="24"/>
        </w:rPr>
        <w:fldChar w:fldCharType="begin"/>
      </w:r>
      <w:r w:rsidR="0012254C" w:rsidRPr="00020BDC">
        <w:rPr>
          <w:sz w:val="24"/>
          <w:szCs w:val="24"/>
        </w:rPr>
        <w:instrText xml:space="preserve"> SEQ Figura \* ARABIC </w:instrText>
      </w:r>
      <w:r w:rsidR="0012254C" w:rsidRPr="00020BDC">
        <w:rPr>
          <w:sz w:val="24"/>
          <w:szCs w:val="24"/>
        </w:rPr>
        <w:fldChar w:fldCharType="separate"/>
      </w:r>
      <w:r w:rsidR="00525087" w:rsidRPr="00020BDC">
        <w:rPr>
          <w:noProof/>
          <w:sz w:val="24"/>
          <w:szCs w:val="24"/>
        </w:rPr>
        <w:t>10</w:t>
      </w:r>
      <w:r w:rsidR="0012254C" w:rsidRPr="00020BDC">
        <w:rPr>
          <w:noProof/>
          <w:sz w:val="24"/>
          <w:szCs w:val="24"/>
        </w:rPr>
        <w:fldChar w:fldCharType="end"/>
      </w:r>
      <w:bookmarkEnd w:id="45"/>
      <w:r w:rsidRPr="00020BDC">
        <w:rPr>
          <w:sz w:val="24"/>
          <w:szCs w:val="24"/>
        </w:rPr>
        <w:t xml:space="preserve">. </w:t>
      </w:r>
      <w:r w:rsidR="0077786B" w:rsidRPr="00020BDC">
        <w:rPr>
          <w:sz w:val="24"/>
          <w:szCs w:val="24"/>
        </w:rPr>
        <w:t>Tarjeta soldada, primera corrida de PCB</w:t>
      </w:r>
      <w:bookmarkEnd w:id="46"/>
    </w:p>
    <w:p w:rsidR="00495DCD" w:rsidRDefault="005758F1" w:rsidP="00495DCD">
      <w:pPr>
        <w:keepNext/>
        <w:jc w:val="center"/>
      </w:pPr>
      <w:r>
        <w:rPr>
          <w:noProof/>
          <w:lang w:eastAsia="es-CO"/>
        </w:rPr>
        <w:drawing>
          <wp:inline distT="0" distB="0" distL="0" distR="0" wp14:anchorId="3849545D" wp14:editId="703654F7">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CC0122" w:rsidRPr="00495DCD" w:rsidRDefault="00495DCD" w:rsidP="00495DCD">
      <w:pPr>
        <w:pStyle w:val="Descripcin"/>
        <w:jc w:val="left"/>
        <w:rPr>
          <w:noProof/>
          <w:sz w:val="24"/>
          <w:szCs w:val="24"/>
          <w:lang w:eastAsia="es-CO"/>
        </w:rPr>
      </w:pPr>
      <w:r w:rsidRPr="00495DCD">
        <w:rPr>
          <w:sz w:val="24"/>
          <w:szCs w:val="24"/>
        </w:rPr>
        <w:t>Fuente: Autores</w:t>
      </w:r>
    </w:p>
    <w:p w:rsidR="002E0720" w:rsidRPr="002E0720" w:rsidRDefault="00CC7413" w:rsidP="0050649D">
      <w:pPr>
        <w:pStyle w:val="Ttulo3"/>
        <w:rPr>
          <w:noProof/>
          <w:lang w:eastAsia="es-CO"/>
        </w:rPr>
      </w:pPr>
      <w:bookmarkStart w:id="47" w:name="_Toc514508096"/>
      <w:r>
        <w:t>Control lógico principal</w:t>
      </w:r>
      <w:bookmarkEnd w:id="47"/>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CF3590">
        <w:t>,</w:t>
      </w:r>
      <w:r w:rsidR="007B07D0">
        <w:t xml:space="preserve"> todos comunicados por protocolo I2C</w:t>
      </w:r>
      <w:r w:rsidR="006E7B77">
        <w:t>, siendo el master de la comunicación el microcontrolador ubicado en la placa del bioimpedancimetro</w:t>
      </w:r>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B77D6D" w:rsidRPr="002A0212">
        <w:rPr>
          <w:szCs w:val="24"/>
        </w:rPr>
        <w:t xml:space="preserve">Figura </w:t>
      </w:r>
      <w:r w:rsidR="00B77D6D" w:rsidRPr="002A0212">
        <w:rPr>
          <w:noProof/>
          <w:szCs w:val="24"/>
        </w:rPr>
        <w:t>6</w:t>
      </w:r>
      <w:r w:rsidR="00124E17">
        <w:fldChar w:fldCharType="end"/>
      </w:r>
      <w:r w:rsidR="000025C1">
        <w:t>.</w:t>
      </w:r>
      <w:r w:rsidR="00F44655">
        <w:t xml:space="preserve"> </w:t>
      </w:r>
    </w:p>
    <w:p w:rsidR="00530EC2" w:rsidRPr="006339FF" w:rsidRDefault="00530EC2" w:rsidP="006339FF">
      <w:pPr>
        <w:pStyle w:val="Descripcin"/>
        <w:keepNext/>
        <w:jc w:val="left"/>
        <w:rPr>
          <w:sz w:val="24"/>
          <w:szCs w:val="24"/>
        </w:rPr>
      </w:pPr>
      <w:bookmarkStart w:id="48" w:name="_Ref514355648"/>
      <w:bookmarkStart w:id="49" w:name="_Toc514508127"/>
      <w:r w:rsidRPr="006339FF">
        <w:rPr>
          <w:sz w:val="24"/>
          <w:szCs w:val="24"/>
        </w:rPr>
        <w:lastRenderedPageBreak/>
        <w:t xml:space="preserve">Figura </w:t>
      </w:r>
      <w:r w:rsidR="0012254C" w:rsidRPr="006339FF">
        <w:rPr>
          <w:sz w:val="24"/>
          <w:szCs w:val="24"/>
        </w:rPr>
        <w:fldChar w:fldCharType="begin"/>
      </w:r>
      <w:r w:rsidR="0012254C" w:rsidRPr="006339FF">
        <w:rPr>
          <w:sz w:val="24"/>
          <w:szCs w:val="24"/>
        </w:rPr>
        <w:instrText xml:space="preserve"> SEQ Figura \* ARABIC </w:instrText>
      </w:r>
      <w:r w:rsidR="0012254C" w:rsidRPr="006339FF">
        <w:rPr>
          <w:sz w:val="24"/>
          <w:szCs w:val="24"/>
        </w:rPr>
        <w:fldChar w:fldCharType="separate"/>
      </w:r>
      <w:r w:rsidR="00525087" w:rsidRPr="006339FF">
        <w:rPr>
          <w:noProof/>
          <w:sz w:val="24"/>
          <w:szCs w:val="24"/>
        </w:rPr>
        <w:t>11</w:t>
      </w:r>
      <w:r w:rsidR="0012254C" w:rsidRPr="006339FF">
        <w:rPr>
          <w:noProof/>
          <w:sz w:val="24"/>
          <w:szCs w:val="24"/>
        </w:rPr>
        <w:fldChar w:fldCharType="end"/>
      </w:r>
      <w:bookmarkEnd w:id="48"/>
      <w:r w:rsidRPr="006339FF">
        <w:rPr>
          <w:sz w:val="24"/>
          <w:szCs w:val="24"/>
        </w:rPr>
        <w:t>. ATmega238P 32-TQFP (7x7)</w:t>
      </w:r>
      <w:bookmarkEnd w:id="49"/>
    </w:p>
    <w:p w:rsidR="006339FF" w:rsidRDefault="00AE1DAD" w:rsidP="006339FF">
      <w:pPr>
        <w:keepNext/>
        <w:ind w:firstLine="0"/>
        <w:jc w:val="center"/>
      </w:pPr>
      <w:r>
        <w:rPr>
          <w:noProof/>
          <w:lang w:eastAsia="es-CO"/>
        </w:rPr>
        <w:drawing>
          <wp:inline distT="0" distB="0" distL="0" distR="0" wp14:anchorId="304047BD" wp14:editId="2D0CF9AC">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197606" w:rsidRPr="006339FF" w:rsidRDefault="00B7104F" w:rsidP="006339FF">
      <w:pPr>
        <w:pStyle w:val="Descripcin"/>
        <w:jc w:val="left"/>
        <w:rPr>
          <w:sz w:val="24"/>
          <w:szCs w:val="24"/>
        </w:rPr>
      </w:pPr>
      <w:r>
        <w:rPr>
          <w:sz w:val="24"/>
          <w:szCs w:val="24"/>
        </w:rPr>
        <w:t>Fuente:</w:t>
      </w:r>
      <w:r w:rsidR="002E7A69">
        <w:rPr>
          <w:sz w:val="24"/>
          <w:szCs w:val="24"/>
        </w:rPr>
        <w:t xml:space="preserve"> </w:t>
      </w:r>
      <w:r w:rsidR="003205C9" w:rsidRPr="003205C9">
        <w:rPr>
          <w:sz w:val="24"/>
          <w:szCs w:val="24"/>
        </w:rPr>
        <w:t>microchip.com/en/ATmega328p</w:t>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563686" w:rsidRPr="006339FF">
        <w:rPr>
          <w:szCs w:val="24"/>
        </w:rPr>
        <w:t xml:space="preserve">Figura </w:t>
      </w:r>
      <w:r w:rsidR="00563686" w:rsidRPr="006339FF">
        <w:rPr>
          <w:noProof/>
          <w:szCs w:val="24"/>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open source</w:t>
      </w:r>
      <w:r w:rsidR="008E0E1D">
        <w:t>,</w:t>
      </w:r>
      <w:r w:rsidR="00814CA4">
        <w:t xml:space="preserve"> no representa gasto </w:t>
      </w:r>
      <w:r w:rsidR="00084B70">
        <w:t>económico</w:t>
      </w:r>
      <w:r w:rsidR="00814CA4">
        <w:t xml:space="preserve"> y ayuda a que el desarrollo de la programación sea </w:t>
      </w:r>
      <w:r w:rsidR="00D04188">
        <w:t>más sencillo</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lastRenderedPageBreak/>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50" w:name="_Toc514508097"/>
      <w:r>
        <w:t>Bioimpedanciometro</w:t>
      </w:r>
      <w:r w:rsidR="00EA6F92">
        <w:t>.</w:t>
      </w:r>
      <w:bookmarkEnd w:id="50"/>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0C699D">
        <w:t xml:space="preserve"> con los que</w:t>
      </w:r>
      <w:r w:rsidR="0022737E">
        <w:t xml:space="preserve"> se desarrollan</w:t>
      </w:r>
      <w:r w:rsidR="00251717">
        <w:t xml:space="preserve"> las</w:t>
      </w:r>
      <w:r w:rsidR="007A2837" w:rsidRPr="007A2837">
        <w:t xml:space="preserve">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CE513D" w:rsidRDefault="000257AB" w:rsidP="005F578A">
      <w:pPr>
        <w:pStyle w:val="Ttulo4"/>
      </w:pPr>
      <w:r>
        <w:t>Diagrama de Bloques</w:t>
      </w:r>
    </w:p>
    <w:p w:rsidR="00E7666B" w:rsidRPr="00E7666B" w:rsidRDefault="00E7666B" w:rsidP="00E7666B">
      <w:pPr>
        <w:pStyle w:val="Textoindependiente"/>
      </w:pPr>
    </w:p>
    <w:p w:rsidR="009603E0" w:rsidRPr="001C78DD" w:rsidRDefault="003C478C" w:rsidP="001C78DD">
      <w:pPr>
        <w:pStyle w:val="Descripcin"/>
        <w:keepNext/>
        <w:jc w:val="left"/>
        <w:rPr>
          <w:sz w:val="24"/>
          <w:szCs w:val="24"/>
        </w:rPr>
      </w:pPr>
      <w:bookmarkStart w:id="51" w:name="_Ref514360413"/>
      <w:bookmarkStart w:id="52" w:name="_Toc514508128"/>
      <w:r w:rsidRPr="001C78DD">
        <w:rPr>
          <w:sz w:val="24"/>
          <w:szCs w:val="24"/>
        </w:rPr>
        <w:t xml:space="preserve">Figura </w:t>
      </w:r>
      <w:r w:rsidR="0012254C" w:rsidRPr="001C78DD">
        <w:rPr>
          <w:sz w:val="24"/>
          <w:szCs w:val="24"/>
        </w:rPr>
        <w:fldChar w:fldCharType="begin"/>
      </w:r>
      <w:r w:rsidR="0012254C" w:rsidRPr="001C78DD">
        <w:rPr>
          <w:sz w:val="24"/>
          <w:szCs w:val="24"/>
        </w:rPr>
        <w:instrText xml:space="preserve"> SEQ Figura \* ARABIC </w:instrText>
      </w:r>
      <w:r w:rsidR="0012254C" w:rsidRPr="001C78DD">
        <w:rPr>
          <w:sz w:val="24"/>
          <w:szCs w:val="24"/>
        </w:rPr>
        <w:fldChar w:fldCharType="separate"/>
      </w:r>
      <w:r w:rsidR="00525087" w:rsidRPr="001C78DD">
        <w:rPr>
          <w:noProof/>
          <w:sz w:val="24"/>
          <w:szCs w:val="24"/>
        </w:rPr>
        <w:t>12</w:t>
      </w:r>
      <w:r w:rsidR="0012254C" w:rsidRPr="001C78DD">
        <w:rPr>
          <w:noProof/>
          <w:sz w:val="24"/>
          <w:szCs w:val="24"/>
        </w:rPr>
        <w:fldChar w:fldCharType="end"/>
      </w:r>
      <w:bookmarkEnd w:id="51"/>
      <w:r w:rsidRPr="001C78DD">
        <w:rPr>
          <w:sz w:val="24"/>
          <w:szCs w:val="24"/>
        </w:rPr>
        <w:t>. Diagrama de Bloques para el Sistema de Bioimpedanciometría</w:t>
      </w:r>
      <w:bookmarkEnd w:id="52"/>
    </w:p>
    <w:p w:rsidR="008C12EF" w:rsidRDefault="00145F21" w:rsidP="008C12EF">
      <w:pPr>
        <w:keepNext/>
        <w:jc w:val="center"/>
      </w:pPr>
      <w:r>
        <w:rPr>
          <w:noProof/>
          <w:lang w:eastAsia="es-CO"/>
        </w:rPr>
        <w:drawing>
          <wp:inline distT="0" distB="0" distL="0" distR="0" wp14:anchorId="429AA3F5" wp14:editId="4190D5DB">
            <wp:extent cx="5954232" cy="2891790"/>
            <wp:effectExtent l="0" t="0" r="8890" b="381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rotWithShape="1">
                    <a:blip r:embed="rId19">
                      <a:extLst>
                        <a:ext uri="{28A0092B-C50C-407E-A947-70E740481C1C}">
                          <a14:useLocalDpi xmlns:a14="http://schemas.microsoft.com/office/drawing/2010/main" val="0"/>
                        </a:ext>
                      </a:extLst>
                    </a:blip>
                    <a:srcRect t="4000" b="3187"/>
                    <a:stretch/>
                  </pic:blipFill>
                  <pic:spPr bwMode="auto">
                    <a:xfrm>
                      <a:off x="0" y="0"/>
                      <a:ext cx="5983338" cy="2905926"/>
                    </a:xfrm>
                    <a:prstGeom prst="rect">
                      <a:avLst/>
                    </a:prstGeom>
                    <a:ln>
                      <a:noFill/>
                    </a:ln>
                    <a:extLst>
                      <a:ext uri="{53640926-AAD7-44D8-BBD7-CCE9431645EC}">
                        <a14:shadowObscured xmlns:a14="http://schemas.microsoft.com/office/drawing/2010/main"/>
                      </a:ext>
                    </a:extLst>
                  </pic:spPr>
                </pic:pic>
              </a:graphicData>
            </a:graphic>
          </wp:inline>
        </w:drawing>
      </w:r>
    </w:p>
    <w:p w:rsidR="00145F21" w:rsidRPr="001C78DD" w:rsidRDefault="001C78DD" w:rsidP="001C78DD">
      <w:pPr>
        <w:pStyle w:val="Descripcin"/>
        <w:jc w:val="left"/>
        <w:rPr>
          <w:sz w:val="24"/>
          <w:szCs w:val="24"/>
        </w:rPr>
      </w:pPr>
      <w:r>
        <w:rPr>
          <w:sz w:val="24"/>
          <w:szCs w:val="24"/>
        </w:rPr>
        <w:t>Fuente: Autores</w:t>
      </w:r>
    </w:p>
    <w:p w:rsidR="008C12EF" w:rsidRDefault="008C12EF" w:rsidP="00145F21"/>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97334A" w:rsidRPr="001C78DD">
        <w:rPr>
          <w:szCs w:val="24"/>
        </w:rPr>
        <w:t xml:space="preserve">Figura </w:t>
      </w:r>
      <w:r w:rsidR="0097334A" w:rsidRPr="001C78DD">
        <w:rPr>
          <w:noProof/>
          <w:szCs w:val="24"/>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FB6336">
        <w:t>el bloque del b</w:t>
      </w:r>
      <w:r w:rsidR="002845B5">
        <w:t xml:space="preserve">ioimpedanciometro genere </w:t>
      </w:r>
      <w:r w:rsidR="00814D9F">
        <w:t>una señal de excitación</w:t>
      </w:r>
      <w:r w:rsidR="002845B5">
        <w:t xml:space="preserve">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w:t>
      </w:r>
      <w:r w:rsidR="00E24778">
        <w:rPr>
          <w:rFonts w:cs="Times New Roman"/>
          <w:szCs w:val="24"/>
        </w:rPr>
        <w:t>T</w:t>
      </w:r>
      <w:r w:rsidR="002845B5">
        <w:rPr>
          <w:rFonts w:cs="Times New Roman"/>
          <w:szCs w:val="24"/>
        </w:rPr>
        <w: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sidR="00B131A6">
        <w:rPr>
          <w:rFonts w:cs="Times New Roman"/>
          <w:szCs w:val="24"/>
        </w:rPr>
        <w:t>impedanc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53"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525087">
              <w:rPr>
                <w:i w:val="0"/>
                <w:noProof/>
                <w:sz w:val="24"/>
                <w:szCs w:val="24"/>
              </w:rPr>
              <w:t>1</w:t>
            </w:r>
            <w:r w:rsidRPr="009A03AF">
              <w:rPr>
                <w:i w:val="0"/>
                <w:sz w:val="24"/>
                <w:szCs w:val="24"/>
              </w:rPr>
              <w:fldChar w:fldCharType="end"/>
            </w:r>
            <w:r w:rsidRPr="009A03AF">
              <w:rPr>
                <w:i w:val="0"/>
                <w:sz w:val="24"/>
                <w:szCs w:val="24"/>
              </w:rPr>
              <w:t>)</w:t>
            </w:r>
            <w:bookmarkEnd w:id="53"/>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54"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525087">
              <w:rPr>
                <w:i w:val="0"/>
                <w:noProof/>
                <w:sz w:val="24"/>
                <w:szCs w:val="24"/>
              </w:rPr>
              <w:t>2</w:t>
            </w:r>
            <w:r w:rsidRPr="009A03AF">
              <w:rPr>
                <w:i w:val="0"/>
                <w:sz w:val="24"/>
                <w:szCs w:val="24"/>
              </w:rPr>
              <w:fldChar w:fldCharType="end"/>
            </w:r>
            <w:r w:rsidRPr="009A03AF">
              <w:rPr>
                <w:i w:val="0"/>
                <w:sz w:val="24"/>
                <w:szCs w:val="24"/>
              </w:rPr>
              <w:t>)</w:t>
            </w:r>
            <w:bookmarkEnd w:id="54"/>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525087" w:rsidRPr="00525087">
        <w:rPr>
          <w:i/>
          <w:szCs w:val="24"/>
        </w:rPr>
        <w:t xml:space="preserve">( </w:t>
      </w:r>
      <w:r w:rsidR="00525087">
        <w:rPr>
          <w:i/>
          <w:noProof/>
          <w:szCs w:val="24"/>
        </w:rPr>
        <w:t>1</w:t>
      </w:r>
      <w:r w:rsidR="00525087" w:rsidRPr="00525087">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525087" w:rsidRPr="009A03AF">
        <w:rPr>
          <w:szCs w:val="24"/>
        </w:rPr>
        <w:t xml:space="preserve">( </w:t>
      </w:r>
      <w:r w:rsidR="00525087">
        <w:rPr>
          <w:i/>
          <w:noProof/>
          <w:szCs w:val="24"/>
        </w:rPr>
        <w:t>2</w:t>
      </w:r>
      <w:r w:rsidR="00525087"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525087">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lastRenderedPageBreak/>
        <w:t xml:space="preserve">Posterior a ello, </w:t>
      </w:r>
      <w:r w:rsidR="00917CED">
        <w:t>se realiza</w:t>
      </w:r>
      <w:r>
        <w:t xml:space="preserve"> una linealización, que compare los datos obtenidos, con los datos deseados y ge</w:t>
      </w:r>
      <w:r w:rsidR="00465EB4">
        <w:t>nerar finalmente una salida de b</w:t>
      </w:r>
      <w:r>
        <w:t>ioim</w:t>
      </w:r>
      <w:r w:rsidR="00C54B3F">
        <w:t>pedancia</w:t>
      </w:r>
      <w:r>
        <w:t>.</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EA6F92" w:rsidRDefault="00857DF7" w:rsidP="00482C3A">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r w:rsidR="002C1B1C">
        <w:t>tal el</w:t>
      </w:r>
      <w:r w:rsidR="001A3B0B">
        <w:t xml:space="preserve"> circuito integrado, </w:t>
      </w:r>
      <w:r w:rsidR="0057722A">
        <w:t>podía realizarse de modo</w:t>
      </w:r>
      <w:r w:rsidR="00190CE9">
        <w:t xml:space="preserve"> </w:t>
      </w:r>
      <w:r w:rsidR="0057722A">
        <w:t xml:space="preserve">discreto por medio de otros elementos en conjunto, sin </w:t>
      </w:r>
      <w:r w:rsidR="00CE1E23">
        <w:t>embargo,</w:t>
      </w:r>
      <w:r w:rsidR="0057722A">
        <w:t xml:space="preserve"> esto </w:t>
      </w:r>
      <w:r w:rsidR="001A3B0B">
        <w:t>le restaba confiabilidad a</w:t>
      </w:r>
      <w:r w:rsidR="00F2399B">
        <w:t>l dato recopilado, los gastos superiores y el tiempo empleado para su construcción, hubieran retrasado considerablemente el avance del proyecto</w:t>
      </w:r>
      <w:r w:rsidR="0057722A">
        <w:t>.</w:t>
      </w:r>
    </w:p>
    <w:p w:rsidR="00CE64EA" w:rsidRPr="00482C3A" w:rsidRDefault="00CE64EA" w:rsidP="00482C3A">
      <w:pPr>
        <w:pStyle w:val="Descripcin"/>
        <w:keepNext/>
        <w:jc w:val="left"/>
        <w:rPr>
          <w:sz w:val="24"/>
          <w:szCs w:val="24"/>
        </w:rPr>
      </w:pPr>
      <w:bookmarkStart w:id="55" w:name="_Ref514360603"/>
      <w:bookmarkStart w:id="56" w:name="_Toc514508129"/>
      <w:r w:rsidRPr="00482C3A">
        <w:rPr>
          <w:sz w:val="24"/>
          <w:szCs w:val="24"/>
        </w:rPr>
        <w:t xml:space="preserve">Figura </w:t>
      </w:r>
      <w:r w:rsidR="0012254C" w:rsidRPr="00482C3A">
        <w:rPr>
          <w:sz w:val="24"/>
          <w:szCs w:val="24"/>
        </w:rPr>
        <w:fldChar w:fldCharType="begin"/>
      </w:r>
      <w:r w:rsidR="0012254C" w:rsidRPr="00482C3A">
        <w:rPr>
          <w:sz w:val="24"/>
          <w:szCs w:val="24"/>
        </w:rPr>
        <w:instrText xml:space="preserve"> SEQ Figura \* ARABIC </w:instrText>
      </w:r>
      <w:r w:rsidR="0012254C" w:rsidRPr="00482C3A">
        <w:rPr>
          <w:sz w:val="24"/>
          <w:szCs w:val="24"/>
        </w:rPr>
        <w:fldChar w:fldCharType="separate"/>
      </w:r>
      <w:r w:rsidR="00525087" w:rsidRPr="00482C3A">
        <w:rPr>
          <w:noProof/>
          <w:sz w:val="24"/>
          <w:szCs w:val="24"/>
        </w:rPr>
        <w:t>13</w:t>
      </w:r>
      <w:r w:rsidR="0012254C" w:rsidRPr="00482C3A">
        <w:rPr>
          <w:noProof/>
          <w:sz w:val="24"/>
          <w:szCs w:val="24"/>
        </w:rPr>
        <w:fldChar w:fldCharType="end"/>
      </w:r>
      <w:bookmarkEnd w:id="55"/>
      <w:r w:rsidRPr="00482C3A">
        <w:rPr>
          <w:sz w:val="24"/>
          <w:szCs w:val="24"/>
        </w:rPr>
        <w:t>. Sistema Convertidor de Impedancia de alta Precisión AD5933</w:t>
      </w:r>
      <w:bookmarkEnd w:id="56"/>
    </w:p>
    <w:p w:rsidR="00482C3A" w:rsidRDefault="00F02950" w:rsidP="00482C3A">
      <w:pPr>
        <w:keepNext/>
        <w:jc w:val="center"/>
      </w:pPr>
      <w:r w:rsidRPr="00D4387E">
        <w:rPr>
          <w:rFonts w:cs="Times New Roman"/>
          <w:noProof/>
          <w:szCs w:val="24"/>
          <w:lang w:eastAsia="es-CO"/>
        </w:rPr>
        <w:drawing>
          <wp:inline distT="0" distB="0" distL="0" distR="0" wp14:anchorId="76AEE49A" wp14:editId="2E84CF33">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Pr="00482C3A" w:rsidRDefault="00482C3A" w:rsidP="00482C3A">
      <w:pPr>
        <w:pStyle w:val="Descripcin"/>
        <w:jc w:val="left"/>
        <w:rPr>
          <w:sz w:val="24"/>
          <w:szCs w:val="24"/>
          <w:lang w:val="en-US"/>
        </w:rPr>
      </w:pPr>
      <w:r w:rsidRPr="00482C3A">
        <w:rPr>
          <w:sz w:val="24"/>
          <w:szCs w:val="24"/>
          <w:lang w:val="en-US"/>
        </w:rPr>
        <w:t>Fuente: Analog Devices, AD5933 [Material Safety Data Sheet], 2005</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6D58C4" w:rsidRPr="001C78DD">
        <w:rPr>
          <w:szCs w:val="24"/>
        </w:rPr>
        <w:t xml:space="preserve">Figura </w:t>
      </w:r>
      <w:r w:rsidR="006D58C4" w:rsidRPr="001C78DD">
        <w:rPr>
          <w:noProof/>
          <w:szCs w:val="24"/>
        </w:rPr>
        <w:t>12</w:t>
      </w:r>
      <w:r w:rsidR="00AB08B4">
        <w:rPr>
          <w:highlight w:val="yellow"/>
        </w:rPr>
        <w:fldChar w:fldCharType="end"/>
      </w:r>
      <w:r w:rsidR="00CE64EA" w:rsidRPr="007F2B30">
        <w:t>)</w:t>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w:t>
      </w:r>
      <w:r w:rsidR="00877D91">
        <w:lastRenderedPageBreak/>
        <w:t xml:space="preserve">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EA6F92" w:rsidRDefault="006F5471" w:rsidP="006F5471">
      <w:r>
        <w:t>Finalmente el dato complejo de impedancia</w:t>
      </w:r>
      <w:r w:rsidR="00817470">
        <w:t>,</w:t>
      </w:r>
      <w:r w:rsidR="0027120A">
        <w:t xml:space="preserve"> </w:t>
      </w:r>
      <w:r>
        <w:t xml:space="preserve">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sidR="00F2368D">
        <w:rPr>
          <w:rFonts w:cs="Times New Roman"/>
          <w:iCs/>
        </w:rPr>
        <w:t>.</w:t>
      </w:r>
    </w:p>
    <w:p w:rsidR="00B124AE" w:rsidRPr="00C87D30" w:rsidRDefault="00B65A74" w:rsidP="00B124AE">
      <w:pPr>
        <w:pStyle w:val="Ttulo5"/>
        <w:rPr>
          <w:vanish/>
          <w:specVanish/>
        </w:rPr>
      </w:pPr>
      <w:r>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84EB9" w:rsidRPr="00784EB9" w:rsidRDefault="00481BA0" w:rsidP="00784EB9">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1801A3" w:rsidRPr="00482C3A">
        <w:rPr>
          <w:szCs w:val="24"/>
        </w:rPr>
        <w:t xml:space="preserve">Figura </w:t>
      </w:r>
      <w:r w:rsidR="001801A3" w:rsidRPr="00482C3A">
        <w:rPr>
          <w:noProof/>
          <w:szCs w:val="24"/>
        </w:rPr>
        <w:t>13</w:t>
      </w:r>
      <w:r w:rsidR="003835D7">
        <w:fldChar w:fldCharType="end"/>
      </w:r>
      <w:r w:rsidR="003835D7">
        <w:t>)</w:t>
      </w:r>
      <w:r w:rsidR="00BF20C4">
        <w:fldChar w:fldCharType="begin"/>
      </w:r>
      <w:r w:rsidR="00BF20C4">
        <w:instrText xml:space="preserve"> REF _Ref504948434 \h </w:instrText>
      </w:r>
      <w:r w:rsidR="00BF20C4">
        <w:fldChar w:fldCharType="separate"/>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784EB9" w:rsidRPr="00FA1320" w:rsidRDefault="00784EB9" w:rsidP="00784EB9">
      <w:pPr>
        <w:pStyle w:val="Descripcin"/>
        <w:keepNext/>
        <w:ind w:firstLine="0"/>
        <w:rPr>
          <w:sz w:val="24"/>
          <w:szCs w:val="24"/>
        </w:rPr>
      </w:pPr>
      <w:bookmarkStart w:id="57" w:name="_Toc514508130"/>
      <w:r w:rsidRPr="00FA1320">
        <w:rPr>
          <w:sz w:val="24"/>
          <w:szCs w:val="24"/>
        </w:rPr>
        <w:t xml:space="preserve">Figura </w:t>
      </w:r>
      <w:r w:rsidRPr="00FA1320">
        <w:rPr>
          <w:sz w:val="24"/>
          <w:szCs w:val="24"/>
        </w:rPr>
        <w:fldChar w:fldCharType="begin"/>
      </w:r>
      <w:r w:rsidRPr="00FA1320">
        <w:rPr>
          <w:sz w:val="24"/>
          <w:szCs w:val="24"/>
        </w:rPr>
        <w:instrText xml:space="preserve"> SEQ Figura \* ARABIC </w:instrText>
      </w:r>
      <w:r w:rsidRPr="00FA1320">
        <w:rPr>
          <w:sz w:val="24"/>
          <w:szCs w:val="24"/>
        </w:rPr>
        <w:fldChar w:fldCharType="separate"/>
      </w:r>
      <w:r w:rsidRPr="00FA1320">
        <w:rPr>
          <w:noProof/>
          <w:sz w:val="24"/>
          <w:szCs w:val="24"/>
        </w:rPr>
        <w:t>14</w:t>
      </w:r>
      <w:r w:rsidRPr="00FA1320">
        <w:rPr>
          <w:noProof/>
          <w:sz w:val="24"/>
          <w:szCs w:val="24"/>
        </w:rPr>
        <w:fldChar w:fldCharType="end"/>
      </w:r>
      <w:r w:rsidRPr="00FA1320">
        <w:rPr>
          <w:sz w:val="24"/>
          <w:szCs w:val="24"/>
        </w:rPr>
        <w:t>. Sistemas de acoplamiento y sensado de bioimpedancia</w:t>
      </w:r>
      <w:bookmarkEnd w:id="57"/>
    </w:p>
    <w:p w:rsidR="00784EB9" w:rsidRDefault="00784EB9" w:rsidP="00385D8A">
      <w:pPr>
        <w:keepNext/>
        <w:jc w:val="center"/>
      </w:pPr>
      <w:r>
        <w:rPr>
          <w:noProof/>
          <w:lang w:eastAsia="es-CO"/>
        </w:rPr>
        <w:drawing>
          <wp:inline distT="0" distB="0" distL="0" distR="0" wp14:anchorId="7E76BDE1" wp14:editId="2C5F53C1">
            <wp:extent cx="5762743" cy="2593927"/>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816056" cy="2617924"/>
                    </a:xfrm>
                    <a:prstGeom prst="rect">
                      <a:avLst/>
                    </a:prstGeom>
                  </pic:spPr>
                </pic:pic>
              </a:graphicData>
            </a:graphic>
          </wp:inline>
        </w:drawing>
      </w:r>
    </w:p>
    <w:p w:rsidR="00784EB9" w:rsidRDefault="00784EB9" w:rsidP="00784EB9">
      <w:pPr>
        <w:pStyle w:val="Descripcin"/>
      </w:pPr>
      <w:r w:rsidRPr="00633ACB">
        <w:rPr>
          <w:sz w:val="24"/>
          <w:szCs w:val="24"/>
        </w:rPr>
        <w:t>Fuente: Autores</w:t>
      </w:r>
    </w:p>
    <w:p w:rsidR="000257AB" w:rsidRPr="00C87D30" w:rsidRDefault="000257AB" w:rsidP="000257AB">
      <w:pPr>
        <w:pStyle w:val="Ttulo4"/>
        <w:rPr>
          <w:vanish/>
          <w:specVanish/>
        </w:rPr>
      </w:pPr>
      <w:r>
        <w:lastRenderedPageBreak/>
        <w:t>Especificaciones Técnicas</w:t>
      </w:r>
      <w:r w:rsidR="00EA6F92">
        <w:t>.</w:t>
      </w:r>
    </w:p>
    <w:p w:rsidR="008671F4" w:rsidRDefault="00C87D30" w:rsidP="00AA51F5">
      <w:pPr>
        <w:ind w:left="708" w:hanging="424"/>
      </w:pPr>
      <w:r>
        <w:t xml:space="preserve"> </w:t>
      </w:r>
      <w:r w:rsidR="007C12D8">
        <w:t xml:space="preserve">El </w:t>
      </w:r>
      <w:r w:rsidR="005C06C2">
        <w:t>mo</w:t>
      </w:r>
      <w:r w:rsidR="0003109A">
        <w:t xml:space="preserve">dulo puede realizar mediciones </w:t>
      </w:r>
      <w:r w:rsidR="005C06C2">
        <w:t xml:space="preserve">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BF4B03">
        <w:t xml:space="preserve">mediciones en </w:t>
      </w:r>
      <w:r w:rsidR="00D04B32">
        <w:t xml:space="preserve"> </w:t>
      </w:r>
      <w:r w:rsidR="00031CCD">
        <w:t>carne de cerdo magra</w:t>
      </w:r>
      <w:r w:rsidR="00D04B32">
        <w:t xml:space="preserve"> (tejido sin grasa)</w:t>
      </w:r>
      <w:r w:rsidR="00845BBD">
        <w:t xml:space="preserve"> </w:t>
      </w:r>
      <w:r w:rsidR="008C3DDD">
        <w:rPr>
          <w:rStyle w:val="nfasis"/>
          <w:b w:val="0"/>
          <w:iCs w:val="0"/>
        </w:rPr>
        <w:t>valor</w:t>
      </w:r>
      <w:r w:rsidR="0061799C">
        <w:rPr>
          <w:rStyle w:val="nfasis"/>
          <w:b w:val="0"/>
          <w:iCs w:val="0"/>
        </w:rPr>
        <w:t xml:space="preserve">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C92171" w:rsidRDefault="006F4F0D" w:rsidP="006A4132">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255F25">
        <w:fldChar w:fldCharType="begin"/>
      </w:r>
      <w:r w:rsidR="00255F25">
        <w:instrText xml:space="preserve"> REF _Ref514513588 \h </w:instrText>
      </w:r>
      <w:r w:rsidR="00255F25">
        <w:fldChar w:fldCharType="separate"/>
      </w:r>
      <w:r w:rsidR="00255F25" w:rsidRPr="00C0050D">
        <w:rPr>
          <w:szCs w:val="24"/>
        </w:rPr>
        <w:t xml:space="preserve">Figura </w:t>
      </w:r>
      <w:r w:rsidR="00255F25" w:rsidRPr="00C0050D">
        <w:rPr>
          <w:noProof/>
          <w:szCs w:val="24"/>
        </w:rPr>
        <w:t>15</w:t>
      </w:r>
      <w:r w:rsidR="00255F25">
        <w:fldChar w:fldCharType="end"/>
      </w:r>
      <w:r w:rsidR="00255F25">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262B93" w:rsidRPr="00C0050D" w:rsidRDefault="00262B93" w:rsidP="006A4132">
      <w:pPr>
        <w:pStyle w:val="Descripcin"/>
        <w:keepNext/>
        <w:jc w:val="left"/>
        <w:rPr>
          <w:sz w:val="24"/>
          <w:szCs w:val="24"/>
        </w:rPr>
      </w:pPr>
      <w:bookmarkStart w:id="58" w:name="_Toc514508131"/>
      <w:bookmarkStart w:id="59" w:name="_Ref514513137"/>
      <w:bookmarkStart w:id="60" w:name="_Ref514513588"/>
      <w:r w:rsidRPr="00C0050D">
        <w:rPr>
          <w:sz w:val="24"/>
          <w:szCs w:val="24"/>
        </w:rPr>
        <w:t xml:space="preserve">Figura </w:t>
      </w:r>
      <w:r w:rsidR="0012254C" w:rsidRPr="00C0050D">
        <w:rPr>
          <w:sz w:val="24"/>
          <w:szCs w:val="24"/>
        </w:rPr>
        <w:fldChar w:fldCharType="begin"/>
      </w:r>
      <w:r w:rsidR="0012254C" w:rsidRPr="00C0050D">
        <w:rPr>
          <w:sz w:val="24"/>
          <w:szCs w:val="24"/>
        </w:rPr>
        <w:instrText xml:space="preserve"> SEQ Figura \* ARABIC </w:instrText>
      </w:r>
      <w:r w:rsidR="0012254C" w:rsidRPr="00C0050D">
        <w:rPr>
          <w:sz w:val="24"/>
          <w:szCs w:val="24"/>
        </w:rPr>
        <w:fldChar w:fldCharType="separate"/>
      </w:r>
      <w:r w:rsidR="00525087" w:rsidRPr="00C0050D">
        <w:rPr>
          <w:noProof/>
          <w:sz w:val="24"/>
          <w:szCs w:val="24"/>
        </w:rPr>
        <w:t>15</w:t>
      </w:r>
      <w:r w:rsidR="0012254C" w:rsidRPr="00C0050D">
        <w:rPr>
          <w:noProof/>
          <w:sz w:val="24"/>
          <w:szCs w:val="24"/>
        </w:rPr>
        <w:fldChar w:fldCharType="end"/>
      </w:r>
      <w:bookmarkEnd w:id="60"/>
      <w:r w:rsidR="00282D1C" w:rsidRPr="00C0050D">
        <w:rPr>
          <w:sz w:val="24"/>
          <w:szCs w:val="24"/>
        </w:rPr>
        <w:t>.</w:t>
      </w:r>
      <w:r w:rsidRPr="00C0050D">
        <w:rPr>
          <w:sz w:val="24"/>
          <w:szCs w:val="24"/>
        </w:rPr>
        <w:t xml:space="preserve"> Representación de un Tejido mediante un Circuito Eléctrico</w:t>
      </w:r>
      <w:bookmarkEnd w:id="58"/>
      <w:bookmarkEnd w:id="59"/>
    </w:p>
    <w:p w:rsidR="00C0050D" w:rsidRDefault="00A121DC" w:rsidP="00C0050D">
      <w:pPr>
        <w:keepNext/>
        <w:jc w:val="center"/>
      </w:pPr>
      <w:r>
        <w:rPr>
          <w:noProof/>
          <w:lang w:eastAsia="es-CO"/>
        </w:rPr>
        <w:drawing>
          <wp:inline distT="0" distB="0" distL="0" distR="0" wp14:anchorId="16FF4B9A" wp14:editId="5B041362">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Pr="00C0050D" w:rsidRDefault="00C0050D" w:rsidP="00C0050D">
      <w:pPr>
        <w:pStyle w:val="Descripcin"/>
        <w:jc w:val="left"/>
        <w:rPr>
          <w:sz w:val="24"/>
          <w:szCs w:val="24"/>
        </w:rPr>
      </w:pPr>
      <w:r w:rsidRPr="00C0050D">
        <w:rPr>
          <w:sz w:val="24"/>
          <w:szCs w:val="24"/>
        </w:rPr>
        <w:t>Fuente: Autores</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627D93">
        <w:t xml:space="preserve">Figura </w:t>
      </w:r>
      <w:r w:rsidR="00627D93">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Pr="00CC7BAB" w:rsidRDefault="005E1180" w:rsidP="00CC7BAB">
      <w:pPr>
        <w:pStyle w:val="Descripcin"/>
        <w:keepNext/>
        <w:jc w:val="left"/>
        <w:rPr>
          <w:sz w:val="24"/>
          <w:szCs w:val="24"/>
        </w:rPr>
      </w:pPr>
      <w:bookmarkStart w:id="61" w:name="_Ref514362462"/>
      <w:bookmarkStart w:id="62" w:name="_Toc514508132"/>
      <w:r w:rsidRPr="00CC7BAB">
        <w:rPr>
          <w:sz w:val="24"/>
          <w:szCs w:val="24"/>
        </w:rPr>
        <w:lastRenderedPageBreak/>
        <w:t xml:space="preserve">Figura </w:t>
      </w:r>
      <w:r w:rsidR="0012254C" w:rsidRPr="00CC7BAB">
        <w:rPr>
          <w:sz w:val="24"/>
          <w:szCs w:val="24"/>
        </w:rPr>
        <w:fldChar w:fldCharType="begin"/>
      </w:r>
      <w:r w:rsidR="0012254C" w:rsidRPr="00CC7BAB">
        <w:rPr>
          <w:sz w:val="24"/>
          <w:szCs w:val="24"/>
        </w:rPr>
        <w:instrText xml:space="preserve"> SEQ Figura \* ARABIC </w:instrText>
      </w:r>
      <w:r w:rsidR="0012254C" w:rsidRPr="00CC7BAB">
        <w:rPr>
          <w:sz w:val="24"/>
          <w:szCs w:val="24"/>
        </w:rPr>
        <w:fldChar w:fldCharType="separate"/>
      </w:r>
      <w:r w:rsidR="00CC7BAB">
        <w:rPr>
          <w:noProof/>
          <w:sz w:val="24"/>
          <w:szCs w:val="24"/>
        </w:rPr>
        <w:t>16</w:t>
      </w:r>
      <w:r w:rsidR="0012254C" w:rsidRPr="00CC7BAB">
        <w:rPr>
          <w:noProof/>
          <w:sz w:val="24"/>
          <w:szCs w:val="24"/>
        </w:rPr>
        <w:fldChar w:fldCharType="end"/>
      </w:r>
      <w:bookmarkEnd w:id="61"/>
      <w:r w:rsidRPr="00CC7BAB">
        <w:rPr>
          <w:sz w:val="24"/>
          <w:szCs w:val="24"/>
        </w:rPr>
        <w:t>.</w:t>
      </w:r>
      <w:r w:rsidR="009F3005" w:rsidRPr="00CC7BAB">
        <w:rPr>
          <w:sz w:val="24"/>
          <w:szCs w:val="24"/>
        </w:rPr>
        <w:t xml:space="preserve"> </w:t>
      </w:r>
      <w:r w:rsidR="008613BC" w:rsidRPr="00CC7BAB">
        <w:rPr>
          <w:sz w:val="24"/>
          <w:szCs w:val="24"/>
        </w:rPr>
        <w:t>Pruebas de impedancia entre secciones de placa de retorno.</w:t>
      </w:r>
      <w:bookmarkEnd w:id="62"/>
    </w:p>
    <w:p w:rsidR="00E71F5E" w:rsidRDefault="00920D89" w:rsidP="00E71F5E">
      <w:pPr>
        <w:keepNext/>
      </w:pPr>
      <w:r>
        <w:rPr>
          <w:noProof/>
          <w:lang w:eastAsia="es-CO"/>
        </w:rPr>
        <w:drawing>
          <wp:inline distT="0" distB="0" distL="0" distR="0" wp14:anchorId="312A08E5" wp14:editId="34A407CB">
            <wp:extent cx="5612130" cy="1722474"/>
            <wp:effectExtent l="0" t="0" r="762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21056" cy="1725214"/>
                    </a:xfrm>
                    <a:prstGeom prst="rect">
                      <a:avLst/>
                    </a:prstGeom>
                  </pic:spPr>
                </pic:pic>
              </a:graphicData>
            </a:graphic>
          </wp:inline>
        </w:drawing>
      </w:r>
    </w:p>
    <w:p w:rsidR="003F4957" w:rsidRPr="00E71F5E" w:rsidRDefault="00E71F5E" w:rsidP="00E71F5E">
      <w:pPr>
        <w:pStyle w:val="Descripcin"/>
        <w:rPr>
          <w:sz w:val="24"/>
          <w:szCs w:val="24"/>
        </w:rPr>
      </w:pPr>
      <w:r w:rsidRPr="00E71F5E">
        <w:rPr>
          <w:sz w:val="24"/>
          <w:szCs w:val="24"/>
        </w:rPr>
        <w:t>Fuente: Autores</w:t>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525087">
        <w:t xml:space="preserve">Figura </w:t>
      </w:r>
      <w:r w:rsidR="00525087">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525087">
        <w:t xml:space="preserve">Figura </w:t>
      </w:r>
      <w:r w:rsidR="00525087">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Pr="00163EA9" w:rsidRDefault="00231C5A" w:rsidP="002B3BE7">
      <w:pPr>
        <w:pStyle w:val="Descripcin"/>
        <w:keepNext/>
        <w:jc w:val="left"/>
        <w:rPr>
          <w:sz w:val="24"/>
          <w:szCs w:val="24"/>
        </w:rPr>
      </w:pPr>
      <w:bookmarkStart w:id="63" w:name="_Ref514363666"/>
      <w:bookmarkStart w:id="64" w:name="_Toc514508191"/>
      <w:r w:rsidRPr="00163EA9">
        <w:rPr>
          <w:sz w:val="24"/>
          <w:szCs w:val="24"/>
        </w:rPr>
        <w:t xml:space="preserve">Tabla </w:t>
      </w:r>
      <w:r w:rsidR="0012254C" w:rsidRPr="00163EA9">
        <w:rPr>
          <w:sz w:val="24"/>
          <w:szCs w:val="24"/>
        </w:rPr>
        <w:fldChar w:fldCharType="begin"/>
      </w:r>
      <w:r w:rsidR="0012254C" w:rsidRPr="00163EA9">
        <w:rPr>
          <w:sz w:val="24"/>
          <w:szCs w:val="24"/>
        </w:rPr>
        <w:instrText xml:space="preserve"> SEQ Tabla \* ARABIC </w:instrText>
      </w:r>
      <w:r w:rsidR="0012254C" w:rsidRPr="00163EA9">
        <w:rPr>
          <w:sz w:val="24"/>
          <w:szCs w:val="24"/>
        </w:rPr>
        <w:fldChar w:fldCharType="separate"/>
      </w:r>
      <w:r w:rsidR="00163EA9" w:rsidRPr="00163EA9">
        <w:rPr>
          <w:noProof/>
          <w:sz w:val="24"/>
          <w:szCs w:val="24"/>
        </w:rPr>
        <w:t>4</w:t>
      </w:r>
      <w:r w:rsidR="0012254C" w:rsidRPr="00163EA9">
        <w:rPr>
          <w:noProof/>
          <w:sz w:val="24"/>
          <w:szCs w:val="24"/>
        </w:rPr>
        <w:fldChar w:fldCharType="end"/>
      </w:r>
      <w:bookmarkEnd w:id="63"/>
      <w:r w:rsidR="00B71DB4" w:rsidRPr="00163EA9">
        <w:rPr>
          <w:sz w:val="24"/>
          <w:szCs w:val="24"/>
        </w:rPr>
        <w:t xml:space="preserve">. </w:t>
      </w:r>
      <w:r w:rsidR="006B51C0" w:rsidRPr="00163EA9">
        <w:rPr>
          <w:sz w:val="24"/>
          <w:szCs w:val="24"/>
        </w:rPr>
        <w:t xml:space="preserve">Datos obtenidos de </w:t>
      </w:r>
      <w:r w:rsidR="00DC3E79" w:rsidRPr="00163EA9">
        <w:rPr>
          <w:sz w:val="24"/>
          <w:szCs w:val="24"/>
        </w:rPr>
        <w:t>medición de banco de resistencias experimental.</w:t>
      </w:r>
      <w:bookmarkEnd w:id="64"/>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2B3BE7">
            <w:pPr>
              <w:keepNext/>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Pr="002B3BE7" w:rsidRDefault="002B3BE7" w:rsidP="00C301AA">
      <w:pPr>
        <w:pStyle w:val="Descripcin"/>
        <w:rPr>
          <w:sz w:val="24"/>
          <w:szCs w:val="24"/>
        </w:rPr>
      </w:pPr>
      <w:r w:rsidRPr="002B3BE7">
        <w:rPr>
          <w:sz w:val="24"/>
          <w:szCs w:val="24"/>
        </w:rPr>
        <w:t>Fuente: Autores</w:t>
      </w:r>
    </w:p>
    <w:p w:rsidR="002B0868" w:rsidRDefault="00FC28A3" w:rsidP="009F52E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2B3BE7" w:rsidRPr="00163EA9">
        <w:rPr>
          <w:szCs w:val="24"/>
        </w:rPr>
        <w:t xml:space="preserve">Tabla </w:t>
      </w:r>
      <w:r w:rsidR="002B3BE7" w:rsidRPr="00163EA9">
        <w:rPr>
          <w:noProof/>
          <w:szCs w:val="24"/>
        </w:rPr>
        <w:t>4</w:t>
      </w:r>
      <w:r w:rsidR="006C773D">
        <w:fldChar w:fldCharType="end"/>
      </w:r>
      <w:r w:rsidR="006C773D">
        <w:t xml:space="preserve"> </w:t>
      </w:r>
      <w:r w:rsidR="007C3C90">
        <w:t xml:space="preserve">se muestra el resultado </w:t>
      </w:r>
      <w:r w:rsidR="0045323B">
        <w:t>de los</w:t>
      </w:r>
      <w:r w:rsidR="00F47084">
        <w:t xml:space="preserve"> promedios de los </w:t>
      </w:r>
      <w:r w:rsidR="006E6059">
        <w:t>datos obtenidos</w:t>
      </w:r>
      <w:r w:rsidR="003462EF">
        <w:t>, se asume que el valor real de las resistencias es el dicho por el fabricante</w:t>
      </w:r>
      <w:r w:rsidR="007656CF">
        <w:t>,</w:t>
      </w:r>
      <w:r w:rsidR="003462EF">
        <w:t xml:space="preserve"> </w:t>
      </w:r>
      <w:r w:rsidR="003462EF">
        <w:lastRenderedPageBreak/>
        <w:t>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525087">
        <w:t xml:space="preserve">Figura </w:t>
      </w:r>
      <w:r w:rsidR="00525087">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w:t>
      </w:r>
      <w:r w:rsidR="00B33557">
        <w:rPr>
          <w:rFonts w:cs="Times New Roman"/>
          <w:iCs/>
        </w:rPr>
        <w:t>os datos enviados por el IC AD5</w:t>
      </w:r>
      <w:r>
        <w:rPr>
          <w:rFonts w:cs="Times New Roman"/>
          <w:iCs/>
        </w:rPr>
        <w:t>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65" w:name="_Toc514508098"/>
      <w:r>
        <w:t xml:space="preserve">Gestor de Salidas </w:t>
      </w:r>
      <w:r w:rsidR="00506355">
        <w:t>(Administrador de puertos de salida)</w:t>
      </w:r>
      <w:bookmarkEnd w:id="65"/>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B72F6C">
        <w:t xml:space="preserve"> (ver </w:t>
      </w:r>
      <w:r w:rsidR="00B72F6C">
        <w:fldChar w:fldCharType="begin"/>
      </w:r>
      <w:r w:rsidR="00B72F6C">
        <w:instrText xml:space="preserve"> REF _Ref514404505 \h </w:instrText>
      </w:r>
      <w:r w:rsidR="00B72F6C">
        <w:fldChar w:fldCharType="separate"/>
      </w:r>
      <w:r w:rsidR="00AE22BB" w:rsidRPr="00A541B4">
        <w:rPr>
          <w:szCs w:val="24"/>
        </w:rPr>
        <w:t xml:space="preserve">Figura </w:t>
      </w:r>
      <w:r w:rsidR="00AE22BB" w:rsidRPr="00A541B4">
        <w:rPr>
          <w:noProof/>
          <w:szCs w:val="24"/>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w:t>
      </w:r>
      <w:r>
        <w:lastRenderedPageBreak/>
        <w:t xml:space="preserve">pueden hacer al mismo tiempo, por dar un ejemplo, la medición de la impedancia y la acción de cortar no son posibles hacerlas en simultaneo. </w:t>
      </w:r>
    </w:p>
    <w:p w:rsidR="000E4E5A" w:rsidRPr="000E4E5A" w:rsidRDefault="00C218F5" w:rsidP="000E4E5A">
      <w:pPr>
        <w:pStyle w:val="Descripcin"/>
        <w:keepNext/>
        <w:jc w:val="left"/>
        <w:rPr>
          <w:sz w:val="24"/>
          <w:szCs w:val="24"/>
        </w:rPr>
      </w:pPr>
      <w:bookmarkStart w:id="66" w:name="_Ref514404505"/>
      <w:bookmarkStart w:id="67" w:name="_Toc514508133"/>
      <w:r w:rsidRPr="00A541B4">
        <w:rPr>
          <w:sz w:val="24"/>
          <w:szCs w:val="24"/>
        </w:rPr>
        <w:t xml:space="preserve">Figura </w:t>
      </w:r>
      <w:r w:rsidR="0012254C" w:rsidRPr="00A541B4">
        <w:rPr>
          <w:sz w:val="24"/>
          <w:szCs w:val="24"/>
        </w:rPr>
        <w:fldChar w:fldCharType="begin"/>
      </w:r>
      <w:r w:rsidR="0012254C" w:rsidRPr="00A541B4">
        <w:rPr>
          <w:sz w:val="24"/>
          <w:szCs w:val="24"/>
        </w:rPr>
        <w:instrText xml:space="preserve"> SEQ Figura \* ARABIC </w:instrText>
      </w:r>
      <w:r w:rsidR="0012254C" w:rsidRPr="00A541B4">
        <w:rPr>
          <w:sz w:val="24"/>
          <w:szCs w:val="24"/>
        </w:rPr>
        <w:fldChar w:fldCharType="separate"/>
      </w:r>
      <w:r w:rsidR="00AE22BB">
        <w:rPr>
          <w:noProof/>
          <w:sz w:val="24"/>
          <w:szCs w:val="24"/>
        </w:rPr>
        <w:t>17</w:t>
      </w:r>
      <w:r w:rsidR="0012254C" w:rsidRPr="00A541B4">
        <w:rPr>
          <w:noProof/>
          <w:sz w:val="24"/>
          <w:szCs w:val="24"/>
        </w:rPr>
        <w:fldChar w:fldCharType="end"/>
      </w:r>
      <w:bookmarkEnd w:id="66"/>
      <w:r w:rsidRPr="00A541B4">
        <w:rPr>
          <w:sz w:val="24"/>
          <w:szCs w:val="24"/>
        </w:rPr>
        <w:t>.</w:t>
      </w:r>
      <w:r w:rsidR="00492862" w:rsidRPr="00A541B4">
        <w:rPr>
          <w:sz w:val="24"/>
          <w:szCs w:val="24"/>
        </w:rPr>
        <w:t xml:space="preserve"> </w:t>
      </w:r>
      <w:r w:rsidR="00D75FAD" w:rsidRPr="00A541B4">
        <w:rPr>
          <w:sz w:val="24"/>
          <w:szCs w:val="24"/>
        </w:rPr>
        <w:t>Vista frontal de la unidad electroquirú</w:t>
      </w:r>
      <w:r w:rsidR="005201A3" w:rsidRPr="00A541B4">
        <w:rPr>
          <w:sz w:val="24"/>
          <w:szCs w:val="24"/>
        </w:rPr>
        <w:t>r</w:t>
      </w:r>
      <w:r w:rsidR="00D75FAD" w:rsidRPr="00A541B4">
        <w:rPr>
          <w:sz w:val="24"/>
          <w:szCs w:val="24"/>
        </w:rPr>
        <w:t>gica</w:t>
      </w:r>
      <w:bookmarkEnd w:id="67"/>
    </w:p>
    <w:p w:rsidR="00A541B4" w:rsidRPr="00A541B4" w:rsidRDefault="0098344B" w:rsidP="00A541B4">
      <w:pPr>
        <w:keepNext/>
        <w:jc w:val="center"/>
        <w:rPr>
          <w:szCs w:val="24"/>
        </w:rPr>
      </w:pPr>
      <w:r>
        <w:rPr>
          <w:noProof/>
          <w:lang w:eastAsia="es-CO"/>
        </w:rPr>
        <w:drawing>
          <wp:inline distT="0" distB="0" distL="0" distR="0" wp14:anchorId="675DC6C4" wp14:editId="139F3595">
            <wp:extent cx="5441633" cy="2391542"/>
            <wp:effectExtent l="0" t="0" r="6985" b="889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25056" r="2811" b="1302"/>
                    <a:stretch/>
                  </pic:blipFill>
                  <pic:spPr bwMode="auto">
                    <a:xfrm>
                      <a:off x="0" y="0"/>
                      <a:ext cx="5474960" cy="2406189"/>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267235" w:rsidRPr="00A541B4" w:rsidRDefault="00A541B4" w:rsidP="00A541B4">
      <w:pPr>
        <w:pStyle w:val="Descripcin"/>
        <w:jc w:val="left"/>
        <w:rPr>
          <w:sz w:val="24"/>
          <w:szCs w:val="24"/>
        </w:rPr>
      </w:pPr>
      <w:r w:rsidRPr="00A541B4">
        <w:rPr>
          <w:sz w:val="24"/>
          <w:szCs w:val="24"/>
        </w:rPr>
        <w:t>Fuente</w:t>
      </w:r>
      <w:r>
        <w:rPr>
          <w:sz w:val="24"/>
          <w:szCs w:val="24"/>
        </w:rPr>
        <w:t>:</w:t>
      </w:r>
      <w:r w:rsidRPr="00A541B4">
        <w:rPr>
          <w:sz w:val="24"/>
          <w:szCs w:val="24"/>
        </w:rPr>
        <w:t xml:space="preserve"> Autores</w:t>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525087">
        <w:t xml:space="preserve">Figura </w:t>
      </w:r>
      <w:r w:rsidR="00525087">
        <w:rPr>
          <w:noProof/>
        </w:rPr>
        <w:t>18</w:t>
      </w:r>
      <w:r w:rsidR="006E332C">
        <w:fldChar w:fldCharType="end"/>
      </w:r>
      <w:r w:rsidR="006E332C">
        <w:t xml:space="preserve"> </w:t>
      </w:r>
      <w:r>
        <w:t>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Pr="00475E47" w:rsidRDefault="00E51710" w:rsidP="00475E47">
      <w:pPr>
        <w:pStyle w:val="Descripcin"/>
        <w:keepNext/>
        <w:jc w:val="left"/>
        <w:rPr>
          <w:sz w:val="24"/>
          <w:szCs w:val="24"/>
        </w:rPr>
      </w:pPr>
      <w:bookmarkStart w:id="68" w:name="_Ref514365733"/>
      <w:bookmarkStart w:id="69" w:name="_Toc514508134"/>
      <w:r w:rsidRPr="00475E47">
        <w:rPr>
          <w:sz w:val="24"/>
          <w:szCs w:val="24"/>
        </w:rPr>
        <w:t xml:space="preserve">Figura </w:t>
      </w:r>
      <w:r w:rsidR="0012254C" w:rsidRPr="00475E47">
        <w:rPr>
          <w:sz w:val="24"/>
          <w:szCs w:val="24"/>
        </w:rPr>
        <w:fldChar w:fldCharType="begin"/>
      </w:r>
      <w:r w:rsidR="0012254C" w:rsidRPr="00475E47">
        <w:rPr>
          <w:sz w:val="24"/>
          <w:szCs w:val="24"/>
        </w:rPr>
        <w:instrText xml:space="preserve"> SEQ Figura \* ARABIC </w:instrText>
      </w:r>
      <w:r w:rsidR="0012254C" w:rsidRPr="00475E47">
        <w:rPr>
          <w:sz w:val="24"/>
          <w:szCs w:val="24"/>
        </w:rPr>
        <w:fldChar w:fldCharType="separate"/>
      </w:r>
      <w:r w:rsidR="00525087" w:rsidRPr="00475E47">
        <w:rPr>
          <w:noProof/>
          <w:sz w:val="24"/>
          <w:szCs w:val="24"/>
        </w:rPr>
        <w:t>18</w:t>
      </w:r>
      <w:r w:rsidR="0012254C" w:rsidRPr="00475E47">
        <w:rPr>
          <w:noProof/>
          <w:sz w:val="24"/>
          <w:szCs w:val="24"/>
        </w:rPr>
        <w:fldChar w:fldCharType="end"/>
      </w:r>
      <w:bookmarkEnd w:id="68"/>
      <w:r w:rsidRPr="00475E47">
        <w:rPr>
          <w:sz w:val="24"/>
          <w:szCs w:val="24"/>
        </w:rPr>
        <w:t xml:space="preserve">. </w:t>
      </w:r>
      <w:r w:rsidR="000B1CCB" w:rsidRPr="00475E47">
        <w:rPr>
          <w:sz w:val="24"/>
          <w:szCs w:val="24"/>
        </w:rPr>
        <w:t>Tarjeta de administración de puertos de salidas.</w:t>
      </w:r>
      <w:bookmarkEnd w:id="69"/>
    </w:p>
    <w:p w:rsidR="007E0A78" w:rsidRDefault="000F748D" w:rsidP="007E0A78">
      <w:pPr>
        <w:keepNext/>
        <w:jc w:val="center"/>
      </w:pPr>
      <w:r>
        <w:rPr>
          <w:noProof/>
          <w:lang w:eastAsia="es-CO"/>
        </w:rPr>
        <w:drawing>
          <wp:inline distT="0" distB="0" distL="0" distR="0" wp14:anchorId="76A46BE5" wp14:editId="1CCC1A4B">
            <wp:extent cx="5104478" cy="2286000"/>
            <wp:effectExtent l="0" t="0" r="127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24737" cy="2295073"/>
                    </a:xfrm>
                    <a:prstGeom prst="rect">
                      <a:avLst/>
                    </a:prstGeom>
                    <a:ln>
                      <a:noFill/>
                    </a:ln>
                    <a:extLst>
                      <a:ext uri="{53640926-AAD7-44D8-BBD7-CCE9431645EC}">
                        <a14:shadowObscured xmlns:a14="http://schemas.microsoft.com/office/drawing/2010/main"/>
                      </a:ext>
                    </a:extLst>
                  </pic:spPr>
                </pic:pic>
              </a:graphicData>
            </a:graphic>
          </wp:inline>
        </w:drawing>
      </w:r>
    </w:p>
    <w:p w:rsidR="00C77B4E" w:rsidRPr="007E0A78" w:rsidRDefault="007E0A78" w:rsidP="007E0A78">
      <w:pPr>
        <w:pStyle w:val="Descripcin"/>
        <w:jc w:val="left"/>
        <w:rPr>
          <w:noProof/>
          <w:sz w:val="24"/>
          <w:szCs w:val="24"/>
          <w:lang w:eastAsia="es-CO"/>
        </w:rPr>
      </w:pPr>
      <w:r w:rsidRPr="007E0A78">
        <w:rPr>
          <w:sz w:val="24"/>
          <w:szCs w:val="24"/>
        </w:rPr>
        <w:t>Fuente: Autores</w:t>
      </w:r>
    </w:p>
    <w:p w:rsidR="00590659" w:rsidRDefault="00590659" w:rsidP="008F7DEE">
      <w:pPr>
        <w:jc w:val="center"/>
      </w:pPr>
    </w:p>
    <w:p w:rsidR="002B0073" w:rsidRDefault="002B0073" w:rsidP="002B0073">
      <w:pPr>
        <w:pStyle w:val="Ttulo3"/>
      </w:pPr>
      <w:bookmarkStart w:id="70" w:name="_Ref514244152"/>
      <w:bookmarkStart w:id="71" w:name="_Toc514508099"/>
      <w:r>
        <w:t>Amplificador de Potencia</w:t>
      </w:r>
      <w:bookmarkEnd w:id="70"/>
      <w:bookmarkEnd w:id="71"/>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Default="0059722C" w:rsidP="00AA7CAF">
      <w:pPr>
        <w:pStyle w:val="Ttulo4"/>
      </w:pPr>
      <w:r>
        <w:t>Diagrama de Bloques</w:t>
      </w:r>
    </w:p>
    <w:p w:rsidR="00E9104D" w:rsidRPr="00E9104D" w:rsidRDefault="00E9104D" w:rsidP="00E9104D">
      <w:pPr>
        <w:pStyle w:val="Textoindependiente"/>
      </w:pPr>
    </w:p>
    <w:p w:rsidR="003C6805" w:rsidRPr="00256B1F" w:rsidRDefault="003C6805" w:rsidP="00E9104D">
      <w:pPr>
        <w:pStyle w:val="Descripcin"/>
        <w:keepNext/>
        <w:jc w:val="left"/>
        <w:rPr>
          <w:sz w:val="24"/>
          <w:szCs w:val="24"/>
        </w:rPr>
      </w:pPr>
      <w:bookmarkStart w:id="72" w:name="_Toc514508135"/>
      <w:r w:rsidRPr="00256B1F">
        <w:rPr>
          <w:sz w:val="24"/>
          <w:szCs w:val="24"/>
        </w:rPr>
        <w:t xml:space="preserve">Figura </w:t>
      </w:r>
      <w:r w:rsidR="0012254C" w:rsidRPr="00256B1F">
        <w:rPr>
          <w:sz w:val="24"/>
          <w:szCs w:val="24"/>
        </w:rPr>
        <w:fldChar w:fldCharType="begin"/>
      </w:r>
      <w:r w:rsidR="0012254C" w:rsidRPr="00256B1F">
        <w:rPr>
          <w:sz w:val="24"/>
          <w:szCs w:val="24"/>
        </w:rPr>
        <w:instrText xml:space="preserve"> SEQ Figura \* ARABIC </w:instrText>
      </w:r>
      <w:r w:rsidR="0012254C" w:rsidRPr="00256B1F">
        <w:rPr>
          <w:sz w:val="24"/>
          <w:szCs w:val="24"/>
        </w:rPr>
        <w:fldChar w:fldCharType="separate"/>
      </w:r>
      <w:r w:rsidR="00525087" w:rsidRPr="00256B1F">
        <w:rPr>
          <w:noProof/>
          <w:sz w:val="24"/>
          <w:szCs w:val="24"/>
        </w:rPr>
        <w:t>19</w:t>
      </w:r>
      <w:r w:rsidR="0012254C" w:rsidRPr="00256B1F">
        <w:rPr>
          <w:noProof/>
          <w:sz w:val="24"/>
          <w:szCs w:val="24"/>
        </w:rPr>
        <w:fldChar w:fldCharType="end"/>
      </w:r>
      <w:r w:rsidR="00C37318" w:rsidRPr="00256B1F">
        <w:rPr>
          <w:sz w:val="24"/>
          <w:szCs w:val="24"/>
        </w:rPr>
        <w:t xml:space="preserve">. </w:t>
      </w:r>
      <w:r w:rsidR="00E94A52" w:rsidRPr="00256B1F">
        <w:rPr>
          <w:sz w:val="24"/>
          <w:szCs w:val="24"/>
        </w:rPr>
        <w:t>Diagrama de bloques de potencia.</w:t>
      </w:r>
      <w:bookmarkEnd w:id="72"/>
    </w:p>
    <w:p w:rsidR="00E9104D" w:rsidRDefault="003C6805" w:rsidP="00E9104D">
      <w:pPr>
        <w:pStyle w:val="Textoindependiente"/>
        <w:keepNext/>
        <w:jc w:val="center"/>
      </w:pPr>
      <w:r>
        <w:rPr>
          <w:noProof/>
          <w:lang w:eastAsia="es-CO"/>
        </w:rPr>
        <w:drawing>
          <wp:inline distT="0" distB="0" distL="0" distR="0" wp14:anchorId="265224A2" wp14:editId="385425EE">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3C6805" w:rsidRPr="00256B1F" w:rsidRDefault="00256B1F" w:rsidP="00256B1F">
      <w:pPr>
        <w:pStyle w:val="Descripcin"/>
        <w:jc w:val="left"/>
        <w:rPr>
          <w:sz w:val="24"/>
          <w:szCs w:val="24"/>
        </w:rPr>
      </w:pPr>
      <w:r w:rsidRPr="00256B1F">
        <w:rPr>
          <w:sz w:val="24"/>
          <w:szCs w:val="24"/>
        </w:rPr>
        <w:t>Fuente: Autores</w:t>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3B65F2">
        <w:t xml:space="preserve">Figura </w:t>
      </w:r>
      <w:r w:rsidR="003B65F2">
        <w:rPr>
          <w:noProof/>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2F0624" w:rsidRPr="003B65F2" w:rsidRDefault="00622659" w:rsidP="003B65F2">
      <w:pPr>
        <w:pStyle w:val="Descripcin"/>
        <w:keepNext/>
        <w:jc w:val="left"/>
        <w:rPr>
          <w:sz w:val="24"/>
          <w:szCs w:val="24"/>
        </w:rPr>
      </w:pPr>
      <w:bookmarkStart w:id="73" w:name="_Ref514405364"/>
      <w:bookmarkStart w:id="74" w:name="_Toc514508136"/>
      <w:r w:rsidRPr="003B65F2">
        <w:rPr>
          <w:sz w:val="24"/>
          <w:szCs w:val="24"/>
        </w:rPr>
        <w:lastRenderedPageBreak/>
        <w:t xml:space="preserve">Figura </w:t>
      </w:r>
      <w:r w:rsidR="0012254C" w:rsidRPr="003B65F2">
        <w:rPr>
          <w:sz w:val="24"/>
          <w:szCs w:val="24"/>
        </w:rPr>
        <w:fldChar w:fldCharType="begin"/>
      </w:r>
      <w:r w:rsidR="0012254C" w:rsidRPr="003B65F2">
        <w:rPr>
          <w:sz w:val="24"/>
          <w:szCs w:val="24"/>
        </w:rPr>
        <w:instrText xml:space="preserve"> SEQ Figura \* ARABIC </w:instrText>
      </w:r>
      <w:r w:rsidR="0012254C" w:rsidRPr="003B65F2">
        <w:rPr>
          <w:sz w:val="24"/>
          <w:szCs w:val="24"/>
        </w:rPr>
        <w:fldChar w:fldCharType="separate"/>
      </w:r>
      <w:r w:rsidR="00525087" w:rsidRPr="003B65F2">
        <w:rPr>
          <w:noProof/>
          <w:sz w:val="24"/>
          <w:szCs w:val="24"/>
        </w:rPr>
        <w:t>20</w:t>
      </w:r>
      <w:r w:rsidR="0012254C" w:rsidRPr="003B65F2">
        <w:rPr>
          <w:noProof/>
          <w:sz w:val="24"/>
          <w:szCs w:val="24"/>
        </w:rPr>
        <w:fldChar w:fldCharType="end"/>
      </w:r>
      <w:bookmarkEnd w:id="73"/>
      <w:r w:rsidRPr="003B65F2">
        <w:rPr>
          <w:sz w:val="24"/>
          <w:szCs w:val="24"/>
        </w:rPr>
        <w:t xml:space="preserve">. Fuente conmutada </w:t>
      </w:r>
      <w:r w:rsidR="002E4D62" w:rsidRPr="003B65F2">
        <w:rPr>
          <w:sz w:val="24"/>
          <w:szCs w:val="24"/>
        </w:rPr>
        <w:t>1200 Watts</w:t>
      </w:r>
      <w:r w:rsidR="00016B4E" w:rsidRPr="003B65F2">
        <w:rPr>
          <w:sz w:val="24"/>
          <w:szCs w:val="24"/>
        </w:rPr>
        <w:t xml:space="preserve"> tipo</w:t>
      </w:r>
      <w:r w:rsidR="00D8465D" w:rsidRPr="003B65F2">
        <w:rPr>
          <w:sz w:val="24"/>
          <w:szCs w:val="24"/>
        </w:rPr>
        <w:t xml:space="preserve"> boost</w:t>
      </w:r>
      <w:bookmarkEnd w:id="74"/>
    </w:p>
    <w:p w:rsidR="003B65F2" w:rsidRDefault="00622659" w:rsidP="003B65F2">
      <w:pPr>
        <w:pStyle w:val="Textoindependiente"/>
        <w:keepNext/>
        <w:jc w:val="center"/>
      </w:pPr>
      <w:r>
        <w:rPr>
          <w:noProof/>
          <w:lang w:eastAsia="es-CO"/>
        </w:rPr>
        <w:drawing>
          <wp:inline distT="0" distB="0" distL="0" distR="0" wp14:anchorId="3D4FCE99" wp14:editId="39B5A870">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CC2D36" w:rsidRPr="008B21CB" w:rsidRDefault="008B21CB" w:rsidP="008B21CB">
      <w:pPr>
        <w:pStyle w:val="Descripcin"/>
        <w:jc w:val="left"/>
        <w:rPr>
          <w:sz w:val="24"/>
          <w:szCs w:val="24"/>
        </w:rPr>
      </w:pPr>
      <w:r w:rsidRPr="008B21CB">
        <w:rPr>
          <w:sz w:val="24"/>
          <w:szCs w:val="24"/>
        </w:rPr>
        <w:t>Fuente: Autor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MosFet)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525087">
        <w:t xml:space="preserve">Figura </w:t>
      </w:r>
      <w:r w:rsidR="00525087">
        <w:rPr>
          <w:noProof/>
        </w:rPr>
        <w:t>21</w:t>
      </w:r>
      <w:r w:rsidR="00096DB8">
        <w:rPr>
          <w:highlight w:val="yellow"/>
        </w:rPr>
        <w:fldChar w:fldCharType="end"/>
      </w:r>
      <w:r w:rsidRPr="005671DF">
        <w:t>, permitiendo trabajar a grandes velocidades pudiendo cambiar su estado en pocos nanosegundos.</w:t>
      </w:r>
    </w:p>
    <w:p w:rsidR="00753B4A" w:rsidRPr="00602C2C" w:rsidRDefault="00753B4A" w:rsidP="006A41F9">
      <w:pPr>
        <w:pStyle w:val="Descripcin"/>
        <w:keepNext/>
        <w:jc w:val="left"/>
        <w:rPr>
          <w:sz w:val="24"/>
          <w:szCs w:val="24"/>
        </w:rPr>
      </w:pPr>
      <w:bookmarkStart w:id="75" w:name="_Ref514370708"/>
      <w:bookmarkStart w:id="76" w:name="_Toc514508137"/>
      <w:r w:rsidRPr="00602C2C">
        <w:rPr>
          <w:sz w:val="24"/>
          <w:szCs w:val="24"/>
        </w:rPr>
        <w:t xml:space="preserve">Figura </w:t>
      </w:r>
      <w:r w:rsidR="0012254C" w:rsidRPr="00602C2C">
        <w:rPr>
          <w:sz w:val="24"/>
          <w:szCs w:val="24"/>
        </w:rPr>
        <w:fldChar w:fldCharType="begin"/>
      </w:r>
      <w:r w:rsidR="0012254C" w:rsidRPr="00602C2C">
        <w:rPr>
          <w:sz w:val="24"/>
          <w:szCs w:val="24"/>
        </w:rPr>
        <w:instrText xml:space="preserve"> SEQ Figura \* ARABIC </w:instrText>
      </w:r>
      <w:r w:rsidR="0012254C" w:rsidRPr="00602C2C">
        <w:rPr>
          <w:sz w:val="24"/>
          <w:szCs w:val="24"/>
        </w:rPr>
        <w:fldChar w:fldCharType="separate"/>
      </w:r>
      <w:r w:rsidR="00525087" w:rsidRPr="00602C2C">
        <w:rPr>
          <w:noProof/>
          <w:sz w:val="24"/>
          <w:szCs w:val="24"/>
        </w:rPr>
        <w:t>21</w:t>
      </w:r>
      <w:r w:rsidR="0012254C" w:rsidRPr="00602C2C">
        <w:rPr>
          <w:noProof/>
          <w:sz w:val="24"/>
          <w:szCs w:val="24"/>
        </w:rPr>
        <w:fldChar w:fldCharType="end"/>
      </w:r>
      <w:bookmarkEnd w:id="75"/>
      <w:r w:rsidRPr="00602C2C">
        <w:rPr>
          <w:sz w:val="24"/>
          <w:szCs w:val="24"/>
        </w:rPr>
        <w:t>. Mosfet IRF840</w:t>
      </w:r>
      <w:bookmarkEnd w:id="76"/>
    </w:p>
    <w:p w:rsidR="006A41F9" w:rsidRDefault="00753B4A" w:rsidP="006A41F9">
      <w:pPr>
        <w:keepNext/>
        <w:jc w:val="center"/>
      </w:pPr>
      <w:r>
        <w:rPr>
          <w:noProof/>
          <w:lang w:eastAsia="es-CO"/>
        </w:rPr>
        <w:drawing>
          <wp:inline distT="0" distB="0" distL="0" distR="0" wp14:anchorId="34BDF636" wp14:editId="769B548C">
            <wp:extent cx="3617965" cy="1933099"/>
            <wp:effectExtent l="0" t="0" r="190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3634612" cy="1941993"/>
                    </a:xfrm>
                    <a:prstGeom prst="rect">
                      <a:avLst/>
                    </a:prstGeom>
                  </pic:spPr>
                </pic:pic>
              </a:graphicData>
            </a:graphic>
          </wp:inline>
        </w:drawing>
      </w:r>
    </w:p>
    <w:p w:rsidR="00753B4A" w:rsidRPr="00602C2C" w:rsidRDefault="006A41F9" w:rsidP="00CC10A7">
      <w:pPr>
        <w:pStyle w:val="Descripcin"/>
        <w:rPr>
          <w:sz w:val="24"/>
          <w:szCs w:val="24"/>
        </w:rPr>
      </w:pPr>
      <w:r w:rsidRPr="00602C2C">
        <w:rPr>
          <w:sz w:val="24"/>
          <w:szCs w:val="24"/>
        </w:rPr>
        <w:t xml:space="preserve">Fuente: </w:t>
      </w:r>
      <w:r w:rsidR="00364FC1" w:rsidRPr="00602C2C">
        <w:rPr>
          <w:sz w:val="24"/>
          <w:szCs w:val="24"/>
          <w:highlight w:val="yellow"/>
        </w:rPr>
        <w:t>Pendiente</w:t>
      </w:r>
    </w:p>
    <w:p w:rsidR="002506C3" w:rsidRDefault="002506C3" w:rsidP="002506C3">
      <w:r>
        <w:lastRenderedPageBreak/>
        <w:t>Los MOSFET de potencia como el IRF840 proporcionan al diseñador una mejor combinación de conmutación rápida, contando con una tensión Dreno-Fuente (Vds)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w:t>
      </w:r>
      <w:r w:rsidR="00087687">
        <w:t>de ancho, para cada uno de los mosf</w:t>
      </w:r>
      <w:r>
        <w:t>et. Cabe d</w:t>
      </w:r>
      <w:r w:rsidR="00087687">
        <w:t>estacar que cada mosf</w:t>
      </w:r>
      <w:r w:rsidR="005335A4">
        <w:t xml:space="preserve">et se </w:t>
      </w:r>
      <w:r w:rsidR="00B9418D">
        <w:t>aísla</w:t>
      </w:r>
      <w:r>
        <w:t xml:space="preserve"> eléctricamente de su correspondiente disipador usando láminas no conductoras usadas para encapsulado TO-220. Otro elemento que ayuda en l</w:t>
      </w:r>
      <w:r w:rsidR="00087687">
        <w:t>a refrigeración del arreglo de mosf</w:t>
      </w:r>
      <w:r>
        <w:t>et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525087">
        <w:t xml:space="preserve">Figura </w:t>
      </w:r>
      <w:r w:rsidR="00525087">
        <w:rPr>
          <w:noProof/>
        </w:rPr>
        <w:t>23</w:t>
      </w:r>
      <w:r w:rsidR="005F7B63">
        <w:fldChar w:fldCharType="end"/>
      </w:r>
      <w:r w:rsidR="005F7B63">
        <w:t>)</w:t>
      </w:r>
    </w:p>
    <w:p w:rsidR="002950AE" w:rsidRPr="00400012" w:rsidRDefault="002950AE" w:rsidP="00400012">
      <w:pPr>
        <w:pStyle w:val="Descripcin"/>
        <w:keepNext/>
        <w:jc w:val="left"/>
        <w:rPr>
          <w:sz w:val="24"/>
          <w:szCs w:val="24"/>
        </w:rPr>
      </w:pPr>
      <w:bookmarkStart w:id="77" w:name="_Ref514371025"/>
      <w:bookmarkStart w:id="78" w:name="_Toc514508138"/>
      <w:r w:rsidRPr="00400012">
        <w:rPr>
          <w:sz w:val="24"/>
          <w:szCs w:val="24"/>
        </w:rPr>
        <w:t xml:space="preserve">Figura </w:t>
      </w:r>
      <w:r w:rsidR="0012254C" w:rsidRPr="00400012">
        <w:rPr>
          <w:sz w:val="24"/>
          <w:szCs w:val="24"/>
        </w:rPr>
        <w:fldChar w:fldCharType="begin"/>
      </w:r>
      <w:r w:rsidR="0012254C" w:rsidRPr="00400012">
        <w:rPr>
          <w:sz w:val="24"/>
          <w:szCs w:val="24"/>
        </w:rPr>
        <w:instrText xml:space="preserve"> SEQ Figura \* ARABIC </w:instrText>
      </w:r>
      <w:r w:rsidR="0012254C" w:rsidRPr="00400012">
        <w:rPr>
          <w:sz w:val="24"/>
          <w:szCs w:val="24"/>
        </w:rPr>
        <w:fldChar w:fldCharType="separate"/>
      </w:r>
      <w:r w:rsidR="00525087" w:rsidRPr="00400012">
        <w:rPr>
          <w:noProof/>
          <w:sz w:val="24"/>
          <w:szCs w:val="24"/>
        </w:rPr>
        <w:t>22</w:t>
      </w:r>
      <w:r w:rsidR="0012254C" w:rsidRPr="00400012">
        <w:rPr>
          <w:noProof/>
          <w:sz w:val="24"/>
          <w:szCs w:val="24"/>
        </w:rPr>
        <w:fldChar w:fldCharType="end"/>
      </w:r>
      <w:bookmarkEnd w:id="77"/>
      <w:r w:rsidRPr="00400012">
        <w:rPr>
          <w:sz w:val="24"/>
          <w:szCs w:val="24"/>
        </w:rPr>
        <w:t>.</w:t>
      </w:r>
      <w:r w:rsidR="00CB3792" w:rsidRPr="00400012">
        <w:rPr>
          <w:sz w:val="24"/>
          <w:szCs w:val="24"/>
        </w:rPr>
        <w:t xml:space="preserve"> Amplificador de potencia sintonizado basado en mosfet tipo N.</w:t>
      </w:r>
      <w:bookmarkEnd w:id="78"/>
    </w:p>
    <w:p w:rsidR="00400012" w:rsidRDefault="002950AE" w:rsidP="00400012">
      <w:pPr>
        <w:keepNext/>
      </w:pPr>
      <w:r>
        <w:rPr>
          <w:b/>
          <w:bCs/>
          <w:noProof/>
          <w:lang w:eastAsia="es-CO"/>
        </w:rPr>
        <w:drawing>
          <wp:inline distT="0" distB="0" distL="0" distR="0" wp14:anchorId="7381485E" wp14:editId="41C235F6">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2950AE" w:rsidRPr="00400012" w:rsidRDefault="00400012" w:rsidP="00400012">
      <w:pPr>
        <w:pStyle w:val="Descripcin"/>
        <w:rPr>
          <w:sz w:val="24"/>
          <w:szCs w:val="24"/>
        </w:rPr>
      </w:pPr>
      <w:r w:rsidRPr="00400012">
        <w:rPr>
          <w:sz w:val="24"/>
          <w:szCs w:val="24"/>
        </w:rPr>
        <w:t>Fuente: Autores</w:t>
      </w:r>
    </w:p>
    <w:p w:rsidR="00D2566E" w:rsidRDefault="003F59EE" w:rsidP="005F7B63">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D43B92" w:rsidRPr="00400012">
        <w:rPr>
          <w:szCs w:val="24"/>
        </w:rPr>
        <w:t xml:space="preserve">Figura </w:t>
      </w:r>
      <w:r w:rsidR="00D43B92" w:rsidRPr="00400012">
        <w:rPr>
          <w:noProof/>
          <w:szCs w:val="24"/>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w:t>
      </w:r>
      <w:r>
        <w:lastRenderedPageBreak/>
        <w:t>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Pr="00524578" w:rsidRDefault="00D2566E" w:rsidP="00524578">
      <w:pPr>
        <w:pStyle w:val="Descripcin"/>
        <w:keepNext/>
        <w:jc w:val="left"/>
        <w:rPr>
          <w:sz w:val="24"/>
          <w:szCs w:val="24"/>
        </w:rPr>
      </w:pPr>
      <w:bookmarkStart w:id="79" w:name="_Ref514405529"/>
      <w:bookmarkStart w:id="80" w:name="_Toc514508139"/>
      <w:r w:rsidRPr="00524578">
        <w:rPr>
          <w:sz w:val="24"/>
          <w:szCs w:val="24"/>
        </w:rPr>
        <w:t xml:space="preserve">Figura </w:t>
      </w:r>
      <w:r w:rsidR="0012254C" w:rsidRPr="00524578">
        <w:rPr>
          <w:sz w:val="24"/>
          <w:szCs w:val="24"/>
        </w:rPr>
        <w:fldChar w:fldCharType="begin"/>
      </w:r>
      <w:r w:rsidR="0012254C" w:rsidRPr="00524578">
        <w:rPr>
          <w:sz w:val="24"/>
          <w:szCs w:val="24"/>
        </w:rPr>
        <w:instrText xml:space="preserve"> SEQ Figura \* ARABIC </w:instrText>
      </w:r>
      <w:r w:rsidR="0012254C" w:rsidRPr="00524578">
        <w:rPr>
          <w:sz w:val="24"/>
          <w:szCs w:val="24"/>
        </w:rPr>
        <w:fldChar w:fldCharType="separate"/>
      </w:r>
      <w:r w:rsidR="00525087" w:rsidRPr="00524578">
        <w:rPr>
          <w:noProof/>
          <w:sz w:val="24"/>
          <w:szCs w:val="24"/>
        </w:rPr>
        <w:t>23</w:t>
      </w:r>
      <w:r w:rsidR="0012254C" w:rsidRPr="00524578">
        <w:rPr>
          <w:noProof/>
          <w:sz w:val="24"/>
          <w:szCs w:val="24"/>
        </w:rPr>
        <w:fldChar w:fldCharType="end"/>
      </w:r>
      <w:bookmarkEnd w:id="79"/>
      <w:r w:rsidRPr="00524578">
        <w:rPr>
          <w:sz w:val="24"/>
          <w:szCs w:val="24"/>
        </w:rPr>
        <w:t>. Tarjeta arreglo de mosfets de potencia.</w:t>
      </w:r>
      <w:bookmarkEnd w:id="80"/>
    </w:p>
    <w:p w:rsidR="00524578" w:rsidRDefault="00D2566E" w:rsidP="00524578">
      <w:pPr>
        <w:keepNext/>
        <w:jc w:val="center"/>
      </w:pPr>
      <w:r>
        <w:rPr>
          <w:noProof/>
          <w:lang w:eastAsia="es-CO"/>
        </w:rPr>
        <w:drawing>
          <wp:inline distT="0" distB="0" distL="0" distR="0" wp14:anchorId="680E7CB6" wp14:editId="0ED3492E">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D2566E" w:rsidRPr="00524578" w:rsidRDefault="00524578" w:rsidP="00524578">
      <w:pPr>
        <w:pStyle w:val="Descripcin"/>
        <w:jc w:val="left"/>
        <w:rPr>
          <w:sz w:val="24"/>
          <w:szCs w:val="24"/>
        </w:rPr>
      </w:pPr>
      <w:r w:rsidRPr="00524578">
        <w:rPr>
          <w:sz w:val="24"/>
          <w:szCs w:val="24"/>
        </w:rPr>
        <w:t>Fuente: Autores</w:t>
      </w:r>
    </w:p>
    <w:p w:rsidR="003F59EE" w:rsidRDefault="00BF5C7F" w:rsidP="003F59EE">
      <w:r>
        <w:t>L</w:t>
      </w:r>
      <w:r w:rsidR="003F59EE">
        <w:t>a tarjet</w:t>
      </w:r>
      <w:r>
        <w:t>a Generadora de Ondas es la</w:t>
      </w:r>
      <w:r w:rsidR="003F59EE">
        <w:t xml:space="preserve"> responsable de la act</w:t>
      </w:r>
      <w:r w:rsidR="0088297A">
        <w:t>ivación de los m</w:t>
      </w:r>
      <w:r w:rsidR="00F7492F">
        <w:t>osfet</w:t>
      </w:r>
      <w:r w:rsidR="00866085">
        <w:t>s</w:t>
      </w:r>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w:t>
      </w:r>
      <w:r w:rsidR="00FC4780">
        <w:t xml:space="preserve"> </w:t>
      </w:r>
      <w:r w:rsidR="00B21A2E">
        <w:t>quirúrgica</w:t>
      </w:r>
      <w:r>
        <w:t xml:space="preserve">, en corte y coagulación. Dicho esto, el proceso de selección del transformador a usar es de gran importancia, no solo hay que fijarse en la potencia, sino, hay que tener en cuenta la frecuencia de </w:t>
      </w:r>
      <w:r>
        <w:lastRenderedPageBreak/>
        <w:t>operación, relación entre devanados, inductancias de las bobinas, tipo de núcleo, entre otros aspectos.</w:t>
      </w:r>
    </w:p>
    <w:p w:rsidR="00D1221B" w:rsidRDefault="00C97A38" w:rsidP="00C97A38">
      <w:r>
        <w:t>N2880-AL es un transformador ofrecido por Coilcraft</w:t>
      </w:r>
      <w:r w:rsidR="001F5864">
        <w:t>,</w:t>
      </w:r>
      <w:r>
        <w:t xml:space="preserve"> con una potencia de salida de hasta 175 Watts, lo que es suficiente para el proyecto, adicionalmente es una de las referencias que el fabricante da como muestras gratis.</w:t>
      </w:r>
    </w:p>
    <w:p w:rsidR="00295B9B" w:rsidRPr="001F51F9" w:rsidRDefault="00295B9B" w:rsidP="00BB0F86">
      <w:pPr>
        <w:pStyle w:val="Descripcin"/>
        <w:keepNext/>
        <w:ind w:left="708" w:hanging="424"/>
        <w:jc w:val="left"/>
        <w:rPr>
          <w:sz w:val="24"/>
          <w:szCs w:val="24"/>
        </w:rPr>
      </w:pPr>
      <w:bookmarkStart w:id="81" w:name="_Ref514374159"/>
      <w:bookmarkStart w:id="82" w:name="_Toc514508140"/>
      <w:r w:rsidRPr="001F51F9">
        <w:rPr>
          <w:sz w:val="24"/>
          <w:szCs w:val="24"/>
        </w:rPr>
        <w:t xml:space="preserve">Figura </w:t>
      </w:r>
      <w:r w:rsidR="0012254C" w:rsidRPr="001F51F9">
        <w:rPr>
          <w:sz w:val="24"/>
          <w:szCs w:val="24"/>
        </w:rPr>
        <w:fldChar w:fldCharType="begin"/>
      </w:r>
      <w:r w:rsidR="0012254C" w:rsidRPr="001F51F9">
        <w:rPr>
          <w:sz w:val="24"/>
          <w:szCs w:val="24"/>
        </w:rPr>
        <w:instrText xml:space="preserve"> SEQ Figura \* ARABIC </w:instrText>
      </w:r>
      <w:r w:rsidR="0012254C" w:rsidRPr="001F51F9">
        <w:rPr>
          <w:sz w:val="24"/>
          <w:szCs w:val="24"/>
        </w:rPr>
        <w:fldChar w:fldCharType="separate"/>
      </w:r>
      <w:r w:rsidR="00525087" w:rsidRPr="001F51F9">
        <w:rPr>
          <w:noProof/>
          <w:sz w:val="24"/>
          <w:szCs w:val="24"/>
        </w:rPr>
        <w:t>24</w:t>
      </w:r>
      <w:r w:rsidR="0012254C" w:rsidRPr="001F51F9">
        <w:rPr>
          <w:noProof/>
          <w:sz w:val="24"/>
          <w:szCs w:val="24"/>
        </w:rPr>
        <w:fldChar w:fldCharType="end"/>
      </w:r>
      <w:bookmarkEnd w:id="81"/>
      <w:r w:rsidR="008A1512" w:rsidRPr="001F51F9">
        <w:rPr>
          <w:sz w:val="24"/>
          <w:szCs w:val="24"/>
        </w:rPr>
        <w:t xml:space="preserve">. </w:t>
      </w:r>
      <w:r w:rsidR="005D4BA4" w:rsidRPr="001F51F9">
        <w:rPr>
          <w:sz w:val="24"/>
          <w:szCs w:val="24"/>
        </w:rPr>
        <w:t>Transformador de Potencia N2880-AL de Alta Frecuencia</w:t>
      </w:r>
      <w:bookmarkEnd w:id="82"/>
    </w:p>
    <w:p w:rsidR="00C73F6F" w:rsidRDefault="00295B9B" w:rsidP="00C73F6F">
      <w:pPr>
        <w:keepNext/>
        <w:jc w:val="center"/>
      </w:pPr>
      <w:r>
        <w:rPr>
          <w:noProof/>
          <w:lang w:eastAsia="es-CO"/>
        </w:rPr>
        <w:drawing>
          <wp:inline distT="0" distB="0" distL="0" distR="0" wp14:anchorId="3D53E6A5" wp14:editId="56C429F2">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295B9B" w:rsidRPr="001F51F9" w:rsidRDefault="00C73F6F" w:rsidP="00BB0F86">
      <w:pPr>
        <w:pStyle w:val="Descripcin"/>
        <w:jc w:val="left"/>
        <w:rPr>
          <w:sz w:val="24"/>
          <w:szCs w:val="24"/>
        </w:rPr>
      </w:pPr>
      <w:r w:rsidRPr="001F51F9">
        <w:rPr>
          <w:sz w:val="24"/>
          <w:szCs w:val="24"/>
        </w:rPr>
        <w:t xml:space="preserve">Fuente: </w:t>
      </w:r>
      <w:r w:rsidRPr="001F51F9">
        <w:rPr>
          <w:sz w:val="24"/>
          <w:szCs w:val="24"/>
          <w:highlight w:val="yellow"/>
        </w:rPr>
        <w:t>Pendiente</w:t>
      </w:r>
    </w:p>
    <w:p w:rsidR="0079054A" w:rsidRDefault="0079054A" w:rsidP="0079054A">
      <w:pPr>
        <w:ind w:firstLine="0"/>
      </w:pPr>
      <w:r>
        <w:t xml:space="preserve">En la </w:t>
      </w:r>
      <w:r>
        <w:fldChar w:fldCharType="begin"/>
      </w:r>
      <w:r>
        <w:instrText xml:space="preserve"> REF _Ref514374159 \h </w:instrText>
      </w:r>
      <w:r>
        <w:fldChar w:fldCharType="separate"/>
      </w:r>
      <w:r w:rsidR="00525087">
        <w:t xml:space="preserve">Figura </w:t>
      </w:r>
      <w:r w:rsidR="00525087">
        <w:rPr>
          <w:noProof/>
        </w:rPr>
        <w:t>24</w:t>
      </w:r>
      <w:r>
        <w:fldChar w:fldCharType="end"/>
      </w:r>
      <w:r>
        <w:t xml:space="preserve"> se observa la distribución de pines para su debida conexión como elevador. Con una indicación (L1) de 8,7 uH y 960/780 uH de L2, mencionados</w:t>
      </w:r>
      <w:r w:rsidR="00CA36AB">
        <w:t xml:space="preserve"> en el</w:t>
      </w:r>
      <w:r>
        <w:t xml:space="preserve">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001D0F4C">
        <w:rPr>
          <w:lang w:val="es-419"/>
        </w:rPr>
        <w:t>snubber</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En este caso la red snubber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525087">
        <w:t xml:space="preserve">Figura </w:t>
      </w:r>
      <w:r w:rsidR="00525087">
        <w:rPr>
          <w:noProof/>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Pr="008B5D39" w:rsidRDefault="00832ED1" w:rsidP="008B5D39">
      <w:pPr>
        <w:pStyle w:val="Descripcin"/>
        <w:keepNext/>
        <w:jc w:val="left"/>
        <w:rPr>
          <w:sz w:val="24"/>
          <w:szCs w:val="24"/>
        </w:rPr>
      </w:pPr>
      <w:bookmarkStart w:id="83" w:name="_Ref514374212"/>
      <w:bookmarkStart w:id="84" w:name="_Toc514508141"/>
      <w:r w:rsidRPr="008B5D39">
        <w:rPr>
          <w:sz w:val="24"/>
          <w:szCs w:val="24"/>
        </w:rPr>
        <w:t xml:space="preserve">Figura </w:t>
      </w:r>
      <w:r w:rsidR="0012254C" w:rsidRPr="008B5D39">
        <w:rPr>
          <w:sz w:val="24"/>
          <w:szCs w:val="24"/>
        </w:rPr>
        <w:fldChar w:fldCharType="begin"/>
      </w:r>
      <w:r w:rsidR="0012254C" w:rsidRPr="008B5D39">
        <w:rPr>
          <w:sz w:val="24"/>
          <w:szCs w:val="24"/>
        </w:rPr>
        <w:instrText xml:space="preserve"> SEQ Figura \* ARABIC </w:instrText>
      </w:r>
      <w:r w:rsidR="0012254C" w:rsidRPr="008B5D39">
        <w:rPr>
          <w:sz w:val="24"/>
          <w:szCs w:val="24"/>
        </w:rPr>
        <w:fldChar w:fldCharType="separate"/>
      </w:r>
      <w:r w:rsidR="00525087" w:rsidRPr="008B5D39">
        <w:rPr>
          <w:noProof/>
          <w:sz w:val="24"/>
          <w:szCs w:val="24"/>
        </w:rPr>
        <w:t>25</w:t>
      </w:r>
      <w:r w:rsidR="0012254C" w:rsidRPr="008B5D39">
        <w:rPr>
          <w:noProof/>
          <w:sz w:val="24"/>
          <w:szCs w:val="24"/>
        </w:rPr>
        <w:fldChar w:fldCharType="end"/>
      </w:r>
      <w:bookmarkEnd w:id="83"/>
      <w:r w:rsidRPr="008B5D39">
        <w:rPr>
          <w:sz w:val="24"/>
          <w:szCs w:val="24"/>
        </w:rPr>
        <w:t>. Tanque LC implementado para la Etapa Amplificadora de Potencia</w:t>
      </w:r>
      <w:bookmarkEnd w:id="84"/>
    </w:p>
    <w:p w:rsidR="008B5D39" w:rsidRDefault="00832ED1" w:rsidP="008B5D39">
      <w:pPr>
        <w:keepNext/>
        <w:jc w:val="center"/>
      </w:pPr>
      <w:r>
        <w:rPr>
          <w:noProof/>
          <w:lang w:eastAsia="es-CO"/>
        </w:rPr>
        <w:drawing>
          <wp:inline distT="0" distB="0" distL="0" distR="0" wp14:anchorId="5E36C304" wp14:editId="75E45887">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E93387" w:rsidRPr="008B5D39" w:rsidRDefault="008B5D39" w:rsidP="008B5D39">
      <w:pPr>
        <w:pStyle w:val="Descripcin"/>
        <w:jc w:val="left"/>
        <w:rPr>
          <w:sz w:val="24"/>
          <w:szCs w:val="24"/>
        </w:rPr>
      </w:pPr>
      <w:r w:rsidRPr="008B5D39">
        <w:rPr>
          <w:sz w:val="24"/>
          <w:szCs w:val="24"/>
        </w:rPr>
        <w:t>Fuente: Autores</w:t>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La frecuencia generada por el circuito de control es de 300 KHz pues se encuentra en el rango recomendado para electrocirugía, y conociendo el valor de inductancia del bobinado primario L1 =8,7 uH.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CD5960" w:rsidRDefault="002B0073" w:rsidP="00573E3E">
      <w:pPr>
        <w:pStyle w:val="Ttulo3"/>
      </w:pPr>
      <w:bookmarkStart w:id="85" w:name="_Toc514508100"/>
      <w:r>
        <w:t>Generador de Ondas</w:t>
      </w:r>
      <w:bookmarkEnd w:id="85"/>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525087">
        <w:t xml:space="preserve">Figura </w:t>
      </w:r>
      <w:r w:rsidR="00525087">
        <w:rPr>
          <w:noProof/>
        </w:rPr>
        <w:t>26</w:t>
      </w:r>
      <w:r w:rsidR="00C4187C">
        <w:fldChar w:fldCharType="end"/>
      </w:r>
      <w:r w:rsidR="007E3533">
        <w:t xml:space="preserve"> el cual se </w:t>
      </w:r>
      <w:r w:rsidR="007E3533">
        <w:lastRenderedPageBreak/>
        <w:t>obtiene por un precio de alrededor de $90</w:t>
      </w:r>
      <w:r w:rsidR="00691635">
        <w:t xml:space="preserve"> </w:t>
      </w:r>
      <w:r w:rsidR="00503610">
        <w:t>dólares</w:t>
      </w:r>
      <w:r w:rsidR="007E3533">
        <w:t>,</w:t>
      </w:r>
      <w:r w:rsidR="00C25FD6">
        <w:t xml:space="preserve"> se intentó usar los generadores de los laboratorios de la universi</w:t>
      </w:r>
      <w:r w:rsidR="004E6341">
        <w:t>dad, pero las pruebas se eran</w:t>
      </w:r>
      <w:r w:rsidR="00C25FD6">
        <w:t xml:space="preserve">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w:t>
      </w:r>
      <w:r w:rsidR="00D90C0C">
        <w:t>de salida, por lo cual se validaba</w:t>
      </w:r>
      <w:r w:rsidR="00066E28">
        <w:t xml:space="preserve"> con el osciloscopio, esto hace</w:t>
      </w:r>
      <w:r w:rsidR="00F07DB3">
        <w:t xml:space="preserve"> perder tiempo y al disponer só</w:t>
      </w:r>
      <w:r w:rsidR="002373DD">
        <w:t>lo de dos canales de entrada al osciloscopio no era la mejor opción.</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86" w:name="_Ref514243342"/>
      <w:bookmarkStart w:id="87" w:name="_Toc514508142"/>
      <w:r>
        <w:t xml:space="preserve">Figura </w:t>
      </w:r>
      <w:r w:rsidR="0012254C">
        <w:fldChar w:fldCharType="begin"/>
      </w:r>
      <w:r w:rsidR="0012254C">
        <w:instrText xml:space="preserve"> SEQ Figura \* ARABIC </w:instrText>
      </w:r>
      <w:r w:rsidR="0012254C">
        <w:fldChar w:fldCharType="separate"/>
      </w:r>
      <w:r w:rsidR="00525087">
        <w:rPr>
          <w:noProof/>
        </w:rPr>
        <w:t>26</w:t>
      </w:r>
      <w:r w:rsidR="0012254C">
        <w:rPr>
          <w:noProof/>
        </w:rPr>
        <w:fldChar w:fldCharType="end"/>
      </w:r>
      <w:bookmarkEnd w:id="86"/>
      <w:r w:rsidR="00967DA9">
        <w:t>. Generador de onda arbitraria Clequee JDS6600-30M</w:t>
      </w:r>
      <w:bookmarkEnd w:id="87"/>
    </w:p>
    <w:p w:rsidR="00E5533E" w:rsidRDefault="00C40381" w:rsidP="00E5533E">
      <w:pPr>
        <w:keepNext/>
        <w:jc w:val="center"/>
      </w:pPr>
      <w:r>
        <w:rPr>
          <w:noProof/>
          <w:lang w:eastAsia="es-CO"/>
        </w:rPr>
        <w:drawing>
          <wp:inline distT="0" distB="0" distL="0" distR="0" wp14:anchorId="7E139DDE" wp14:editId="519C435C">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751508">
        <w:t xml:space="preserve"> contenido del </w:t>
      </w:r>
      <w:r w:rsidR="00436966">
        <w:t xml:space="preserve">capítulo </w:t>
      </w:r>
      <w:r w:rsidR="004C7B6C" w:rsidRPr="004C7B6C">
        <w:rPr>
          <w:b/>
        </w:rPr>
        <w:fldChar w:fldCharType="begin"/>
      </w:r>
      <w:r w:rsidR="004C7B6C" w:rsidRPr="004C7B6C">
        <w:rPr>
          <w:b/>
        </w:rPr>
        <w:instrText xml:space="preserve"> REF _Ref514375788 \h </w:instrText>
      </w:r>
      <w:r w:rsidR="004C7B6C" w:rsidRPr="004C7B6C">
        <w:rPr>
          <w:b/>
        </w:rPr>
      </w:r>
      <w:r w:rsidR="004C7B6C">
        <w:rPr>
          <w:b/>
        </w:rPr>
        <w:instrText xml:space="preserve"> \* MERGEFORMAT </w:instrText>
      </w:r>
      <w:r w:rsidR="004C7B6C" w:rsidRPr="004C7B6C">
        <w:rPr>
          <w:b/>
        </w:rPr>
        <w:fldChar w:fldCharType="separate"/>
      </w:r>
      <w:r w:rsidR="004C7B6C" w:rsidRPr="004C7B6C">
        <w:rPr>
          <w:b/>
        </w:rPr>
        <w:t>Fundamentos de la electrocirugía</w:t>
      </w:r>
      <w:r w:rsidR="004C7B6C" w:rsidRPr="004C7B6C">
        <w:rPr>
          <w:b/>
        </w:rPr>
        <w:fldChar w:fldCharType="end"/>
      </w:r>
      <w:r w:rsidR="004C7B6C">
        <w:rPr>
          <w:b/>
        </w:rPr>
        <w:t>,</w:t>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Pr="00594AF4" w:rsidRDefault="00114211" w:rsidP="00594AF4">
      <w:pPr>
        <w:pStyle w:val="Descripcin"/>
        <w:keepNext/>
        <w:jc w:val="left"/>
        <w:rPr>
          <w:sz w:val="24"/>
          <w:szCs w:val="24"/>
        </w:rPr>
      </w:pPr>
      <w:bookmarkStart w:id="88" w:name="_Toc514508143"/>
      <w:r w:rsidRPr="00594AF4">
        <w:rPr>
          <w:sz w:val="24"/>
          <w:szCs w:val="24"/>
        </w:rPr>
        <w:lastRenderedPageBreak/>
        <w:t xml:space="preserve">Figura </w:t>
      </w:r>
      <w:r w:rsidR="0012254C" w:rsidRPr="00594AF4">
        <w:rPr>
          <w:sz w:val="24"/>
          <w:szCs w:val="24"/>
        </w:rPr>
        <w:fldChar w:fldCharType="begin"/>
      </w:r>
      <w:r w:rsidR="0012254C" w:rsidRPr="00594AF4">
        <w:rPr>
          <w:sz w:val="24"/>
          <w:szCs w:val="24"/>
        </w:rPr>
        <w:instrText xml:space="preserve"> SEQ Figura \* ARABIC </w:instrText>
      </w:r>
      <w:r w:rsidR="0012254C" w:rsidRPr="00594AF4">
        <w:rPr>
          <w:sz w:val="24"/>
          <w:szCs w:val="24"/>
        </w:rPr>
        <w:fldChar w:fldCharType="separate"/>
      </w:r>
      <w:r w:rsidR="00525087" w:rsidRPr="00594AF4">
        <w:rPr>
          <w:noProof/>
          <w:sz w:val="24"/>
          <w:szCs w:val="24"/>
        </w:rPr>
        <w:t>27</w:t>
      </w:r>
      <w:r w:rsidR="0012254C" w:rsidRPr="00594AF4">
        <w:rPr>
          <w:noProof/>
          <w:sz w:val="24"/>
          <w:szCs w:val="24"/>
        </w:rPr>
        <w:fldChar w:fldCharType="end"/>
      </w:r>
      <w:r w:rsidRPr="00594AF4">
        <w:rPr>
          <w:sz w:val="24"/>
          <w:szCs w:val="24"/>
        </w:rPr>
        <w:t>. Circuito impreso de módulo generador de señales.</w:t>
      </w:r>
      <w:bookmarkEnd w:id="88"/>
    </w:p>
    <w:p w:rsidR="00594AF4" w:rsidRDefault="00E67F84" w:rsidP="00594AF4">
      <w:pPr>
        <w:keepNext/>
        <w:jc w:val="center"/>
      </w:pPr>
      <w:r>
        <w:rPr>
          <w:noProof/>
          <w:lang w:eastAsia="es-CO"/>
        </w:rPr>
        <w:drawing>
          <wp:inline distT="0" distB="0" distL="0" distR="0" wp14:anchorId="7FD0C78A" wp14:editId="0784016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3472B9" w:rsidRPr="00594AF4" w:rsidRDefault="00594AF4" w:rsidP="00594AF4">
      <w:pPr>
        <w:pStyle w:val="Descripcin"/>
        <w:jc w:val="left"/>
        <w:rPr>
          <w:sz w:val="24"/>
          <w:szCs w:val="24"/>
        </w:rPr>
      </w:pPr>
      <w:r w:rsidRPr="00594AF4">
        <w:rPr>
          <w:sz w:val="24"/>
          <w:szCs w:val="24"/>
        </w:rPr>
        <w:t>Fuente: Autores</w:t>
      </w:r>
    </w:p>
    <w:p w:rsidR="00DC4FA9" w:rsidRDefault="00DC4FA9" w:rsidP="00DC4FA9">
      <w:pPr>
        <w:pStyle w:val="Ttulo4"/>
      </w:pPr>
      <w:r>
        <w:t>Diagrama de Bloques</w:t>
      </w:r>
    </w:p>
    <w:p w:rsidR="00576D14" w:rsidRDefault="00576D14" w:rsidP="002705E9">
      <w:pPr>
        <w:pStyle w:val="Descripcin"/>
        <w:keepNext/>
        <w:jc w:val="center"/>
      </w:pPr>
    </w:p>
    <w:p w:rsidR="002705E9" w:rsidRPr="00E51151" w:rsidRDefault="002705E9" w:rsidP="00E51151">
      <w:pPr>
        <w:pStyle w:val="Descripcin"/>
        <w:rPr>
          <w:sz w:val="24"/>
          <w:szCs w:val="24"/>
        </w:rPr>
      </w:pPr>
      <w:bookmarkStart w:id="89" w:name="_Toc514508144"/>
      <w:r w:rsidRPr="00E51151">
        <w:rPr>
          <w:sz w:val="24"/>
          <w:szCs w:val="24"/>
        </w:rPr>
        <w:t xml:space="preserve">Figura </w:t>
      </w:r>
      <w:r w:rsidR="0012254C" w:rsidRPr="00E51151">
        <w:rPr>
          <w:sz w:val="24"/>
          <w:szCs w:val="24"/>
        </w:rPr>
        <w:fldChar w:fldCharType="begin"/>
      </w:r>
      <w:r w:rsidR="0012254C" w:rsidRPr="00E51151">
        <w:rPr>
          <w:sz w:val="24"/>
          <w:szCs w:val="24"/>
        </w:rPr>
        <w:instrText xml:space="preserve"> SEQ Figura \* ARABIC </w:instrText>
      </w:r>
      <w:r w:rsidR="0012254C" w:rsidRPr="00E51151">
        <w:rPr>
          <w:sz w:val="24"/>
          <w:szCs w:val="24"/>
        </w:rPr>
        <w:fldChar w:fldCharType="separate"/>
      </w:r>
      <w:r w:rsidR="00525087" w:rsidRPr="00E51151">
        <w:rPr>
          <w:noProof/>
          <w:sz w:val="24"/>
          <w:szCs w:val="24"/>
        </w:rPr>
        <w:t>28</w:t>
      </w:r>
      <w:r w:rsidR="0012254C" w:rsidRPr="00E51151">
        <w:rPr>
          <w:noProof/>
          <w:sz w:val="24"/>
          <w:szCs w:val="24"/>
        </w:rPr>
        <w:fldChar w:fldCharType="end"/>
      </w:r>
      <w:r w:rsidRPr="00E51151">
        <w:rPr>
          <w:sz w:val="24"/>
          <w:szCs w:val="24"/>
        </w:rPr>
        <w:t>. Diagrama de bloques de generador de señales.</w:t>
      </w:r>
      <w:bookmarkEnd w:id="89"/>
    </w:p>
    <w:p w:rsidR="00E51151" w:rsidRDefault="002D0997" w:rsidP="00E51151">
      <w:pPr>
        <w:pStyle w:val="Textoindependiente"/>
        <w:keepNext/>
        <w:jc w:val="center"/>
      </w:pPr>
      <w:r>
        <w:rPr>
          <w:noProof/>
          <w:lang w:eastAsia="es-CO"/>
        </w:rPr>
        <w:drawing>
          <wp:inline distT="0" distB="0" distL="0" distR="0" wp14:anchorId="65EA1F96" wp14:editId="61CA9AED">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DB3306" w:rsidRPr="00E51151" w:rsidRDefault="00E51151" w:rsidP="00E51151">
      <w:pPr>
        <w:pStyle w:val="Descripcin"/>
        <w:rPr>
          <w:sz w:val="24"/>
          <w:szCs w:val="24"/>
        </w:rPr>
      </w:pPr>
      <w:r w:rsidRPr="00E51151">
        <w:rPr>
          <w:sz w:val="24"/>
          <w:szCs w:val="24"/>
        </w:rPr>
        <w:t>Fuente: Autores</w:t>
      </w:r>
    </w:p>
    <w:p w:rsidR="00A40698" w:rsidRPr="00A40698" w:rsidRDefault="006F4CE4" w:rsidP="00A40698">
      <w:pPr>
        <w:pStyle w:val="Ttulo5"/>
      </w:pPr>
      <w:r w:rsidRPr="006F4CE4">
        <w:t>DDS BASE, AD9833</w:t>
      </w:r>
    </w:p>
    <w:p w:rsidR="006F4CE4" w:rsidRDefault="009D3600" w:rsidP="006F4CE4">
      <w:r w:rsidRPr="009D3600">
        <w:t xml:space="preserve">El circuito AD9833 de analog devices, es un generador de señales programable capaz de producir salidas de onda sinusoidal, triangular y cuadrada en un rango de 0MHz a 12.5MHz con </w:t>
      </w:r>
      <w:r w:rsidRPr="009D3600">
        <w:lastRenderedPageBreak/>
        <w:t>una precisión de 0.1MHz usando un reloj de referencia de 25MHz. El fabricante 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525087">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B944E4">
        <w:t xml:space="preserve">Figura </w:t>
      </w:r>
      <w:r w:rsidR="00B944E4">
        <w:rPr>
          <w:noProof/>
        </w:rPr>
        <w:t>29</w:t>
      </w:r>
      <w:r w:rsidR="00B50C88">
        <w:fldChar w:fldCharType="end"/>
      </w:r>
      <w:r w:rsidR="00706ADD">
        <w:t xml:space="preserve"> se muestra el menú principal de control del equipo, donde se puede seleccionar el tipo de corte.</w:t>
      </w:r>
    </w:p>
    <w:p w:rsidR="003F2E0C" w:rsidRPr="00B944E4" w:rsidRDefault="003F2E0C" w:rsidP="00B944E4">
      <w:pPr>
        <w:pStyle w:val="Descripcin"/>
        <w:keepNext/>
        <w:jc w:val="left"/>
        <w:rPr>
          <w:sz w:val="24"/>
          <w:szCs w:val="24"/>
        </w:rPr>
      </w:pPr>
      <w:bookmarkStart w:id="90" w:name="_Ref514375722"/>
      <w:bookmarkStart w:id="91" w:name="_Toc514508145"/>
      <w:r w:rsidRPr="00B944E4">
        <w:rPr>
          <w:sz w:val="24"/>
          <w:szCs w:val="24"/>
        </w:rPr>
        <w:t xml:space="preserve">Figura </w:t>
      </w:r>
      <w:r w:rsidR="0012254C" w:rsidRPr="00B944E4">
        <w:rPr>
          <w:sz w:val="24"/>
          <w:szCs w:val="24"/>
        </w:rPr>
        <w:fldChar w:fldCharType="begin"/>
      </w:r>
      <w:r w:rsidR="0012254C" w:rsidRPr="00B944E4">
        <w:rPr>
          <w:sz w:val="24"/>
          <w:szCs w:val="24"/>
        </w:rPr>
        <w:instrText xml:space="preserve"> SEQ Figura \* ARABIC </w:instrText>
      </w:r>
      <w:r w:rsidR="0012254C" w:rsidRPr="00B944E4">
        <w:rPr>
          <w:sz w:val="24"/>
          <w:szCs w:val="24"/>
        </w:rPr>
        <w:fldChar w:fldCharType="separate"/>
      </w:r>
      <w:r w:rsidR="00B944E4" w:rsidRPr="00B944E4">
        <w:rPr>
          <w:noProof/>
          <w:sz w:val="24"/>
          <w:szCs w:val="24"/>
        </w:rPr>
        <w:t>29</w:t>
      </w:r>
      <w:r w:rsidR="0012254C" w:rsidRPr="00B944E4">
        <w:rPr>
          <w:noProof/>
          <w:sz w:val="24"/>
          <w:szCs w:val="24"/>
        </w:rPr>
        <w:fldChar w:fldCharType="end"/>
      </w:r>
      <w:bookmarkEnd w:id="90"/>
      <w:r w:rsidR="006C6B5D" w:rsidRPr="00B944E4">
        <w:rPr>
          <w:sz w:val="24"/>
          <w:szCs w:val="24"/>
        </w:rPr>
        <w:t xml:space="preserve">. </w:t>
      </w:r>
      <w:r w:rsidR="004B497A" w:rsidRPr="00B944E4">
        <w:rPr>
          <w:sz w:val="24"/>
          <w:szCs w:val="24"/>
        </w:rPr>
        <w:t>Menú principal del equipo.</w:t>
      </w:r>
      <w:bookmarkEnd w:id="91"/>
    </w:p>
    <w:p w:rsidR="00B944E4" w:rsidRDefault="00394B47" w:rsidP="00B944E4">
      <w:pPr>
        <w:keepNext/>
        <w:jc w:val="center"/>
      </w:pPr>
      <w:r>
        <w:rPr>
          <w:noProof/>
          <w:lang w:eastAsia="es-CO"/>
        </w:rPr>
        <w:drawing>
          <wp:inline distT="0" distB="0" distL="0" distR="0" wp14:anchorId="545D65A2" wp14:editId="1E10D25E">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394B47" w:rsidRPr="00B944E4" w:rsidRDefault="00B944E4" w:rsidP="00B944E4">
      <w:pPr>
        <w:pStyle w:val="Descripcin"/>
        <w:jc w:val="left"/>
        <w:rPr>
          <w:sz w:val="24"/>
          <w:szCs w:val="24"/>
        </w:rPr>
      </w:pPr>
      <w:r w:rsidRPr="00B944E4">
        <w:rPr>
          <w:sz w:val="24"/>
          <w:szCs w:val="24"/>
        </w:rPr>
        <w:t>Fuente: Autores</w:t>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lastRenderedPageBreak/>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EA117A" w:rsidP="00A72B99">
      <w:pPr>
        <w:pStyle w:val="Textoindependiente"/>
      </w:pPr>
      <w:r>
        <w:t>Por tanto, al analizar</w:t>
      </w:r>
      <w:r w:rsidR="00A72B99">
        <w:t xml:space="preserve"> las diferentes opciones de adquisición de la señal de electrocardiografía se encuentra la fundamentada principalmente en ampli</w:t>
      </w:r>
      <w:r w:rsidR="00D01212">
        <w:t>ficadores de instrumentación (INA</w:t>
      </w:r>
      <w:r w:rsidR="00A72B99">
        <w:t>) con características especiales, para amplificar la señal ECG de unos pocos mV. (Yapur &amp; Rodríguez, 2005)</w:t>
      </w:r>
    </w:p>
    <w:p w:rsidR="00A72B99" w:rsidRDefault="009D1790" w:rsidP="00A72B99">
      <w:pPr>
        <w:pStyle w:val="Textoindependiente"/>
      </w:pPr>
      <w:r>
        <w:lastRenderedPageBreak/>
        <w:t xml:space="preserve"> Otra es la ofrecida</w:t>
      </w:r>
      <w:r w:rsidR="00A72B99">
        <w:t xml:space="preserve">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525087">
        <w:t xml:space="preserve">Figura </w:t>
      </w:r>
      <w:r w:rsidR="00525087">
        <w:rPr>
          <w:noProof/>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Pr="00E03FA6" w:rsidRDefault="00C7625F" w:rsidP="00E03FA6">
      <w:pPr>
        <w:pStyle w:val="Descripcin"/>
        <w:keepNext/>
        <w:jc w:val="left"/>
        <w:rPr>
          <w:sz w:val="24"/>
          <w:szCs w:val="24"/>
        </w:rPr>
      </w:pPr>
      <w:bookmarkStart w:id="92" w:name="_Ref514376088"/>
      <w:bookmarkStart w:id="93" w:name="_Toc514508146"/>
      <w:r w:rsidRPr="00E03FA6">
        <w:rPr>
          <w:sz w:val="24"/>
          <w:szCs w:val="24"/>
        </w:rPr>
        <w:lastRenderedPageBreak/>
        <w:t xml:space="preserve">Figura </w:t>
      </w:r>
      <w:r w:rsidR="0012254C" w:rsidRPr="00E03FA6">
        <w:rPr>
          <w:sz w:val="24"/>
          <w:szCs w:val="24"/>
        </w:rPr>
        <w:fldChar w:fldCharType="begin"/>
      </w:r>
      <w:r w:rsidR="0012254C" w:rsidRPr="00E03FA6">
        <w:rPr>
          <w:sz w:val="24"/>
          <w:szCs w:val="24"/>
        </w:rPr>
        <w:instrText xml:space="preserve"> SEQ Figura \* ARABIC </w:instrText>
      </w:r>
      <w:r w:rsidR="0012254C" w:rsidRPr="00E03FA6">
        <w:rPr>
          <w:sz w:val="24"/>
          <w:szCs w:val="24"/>
        </w:rPr>
        <w:fldChar w:fldCharType="separate"/>
      </w:r>
      <w:r w:rsidR="00525087" w:rsidRPr="00E03FA6">
        <w:rPr>
          <w:noProof/>
          <w:sz w:val="24"/>
          <w:szCs w:val="24"/>
        </w:rPr>
        <w:t>30</w:t>
      </w:r>
      <w:r w:rsidR="0012254C" w:rsidRPr="00E03FA6">
        <w:rPr>
          <w:noProof/>
          <w:sz w:val="24"/>
          <w:szCs w:val="24"/>
        </w:rPr>
        <w:fldChar w:fldCharType="end"/>
      </w:r>
      <w:bookmarkEnd w:id="92"/>
      <w:r w:rsidRPr="00E03FA6">
        <w:rPr>
          <w:sz w:val="24"/>
          <w:szCs w:val="24"/>
        </w:rPr>
        <w:t xml:space="preserve">. </w:t>
      </w:r>
      <w:r w:rsidR="00D3013B" w:rsidRPr="00E03FA6">
        <w:rPr>
          <w:sz w:val="24"/>
          <w:szCs w:val="24"/>
        </w:rPr>
        <w:t>Diagrama de bloques de MinDO</w:t>
      </w:r>
      <w:r w:rsidR="008078BD" w:rsidRPr="00E03FA6">
        <w:rPr>
          <w:sz w:val="24"/>
          <w:szCs w:val="24"/>
        </w:rPr>
        <w:t>.</w:t>
      </w:r>
      <w:bookmarkEnd w:id="93"/>
    </w:p>
    <w:p w:rsidR="00E03FA6" w:rsidRDefault="00DC3567" w:rsidP="00E03FA6">
      <w:pPr>
        <w:keepNext/>
        <w:jc w:val="center"/>
      </w:pPr>
      <w:r>
        <w:rPr>
          <w:noProof/>
          <w:lang w:eastAsia="es-CO"/>
        </w:rPr>
        <w:drawing>
          <wp:inline distT="0" distB="0" distL="0" distR="0" wp14:anchorId="0FA456B6" wp14:editId="2E9F3D5D">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3567" w:rsidRPr="00E03FA6" w:rsidRDefault="00E03FA6" w:rsidP="00E03FA6">
      <w:pPr>
        <w:pStyle w:val="Descripcin"/>
        <w:jc w:val="left"/>
        <w:rPr>
          <w:sz w:val="24"/>
          <w:szCs w:val="24"/>
        </w:rPr>
      </w:pPr>
      <w:r w:rsidRPr="00E03FA6">
        <w:rPr>
          <w:sz w:val="24"/>
          <w:szCs w:val="24"/>
        </w:rPr>
        <w:t>Fuente: Autores</w:t>
      </w:r>
    </w:p>
    <w:p w:rsidR="00DC4FA9" w:rsidRDefault="00923CB1" w:rsidP="00923CB1">
      <w:pPr>
        <w:pStyle w:val="Ttulo5"/>
      </w:pPr>
      <w:r w:rsidRPr="00923CB1">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525087">
        <w:t xml:space="preserve">Figura </w:t>
      </w:r>
      <w:r w:rsidR="00525087">
        <w:rPr>
          <w:noProof/>
        </w:rPr>
        <w:t>31</w:t>
      </w:r>
      <w:r w:rsidR="00D27BD3">
        <w:fldChar w:fldCharType="end"/>
      </w:r>
      <w:r w:rsidRPr="00923CB1">
        <w:t xml:space="preserve"> se muestra un electrocardiograma normal de dos latidos del corazón(Guyton &amp; Hall, 2011). la señ</w:t>
      </w:r>
      <w:r w:rsidR="003A0094">
        <w:t xml:space="preserve">al a 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mV (Gifari et al., 2015).</w:t>
      </w:r>
    </w:p>
    <w:p w:rsidR="0071528E" w:rsidRPr="00F43D0F" w:rsidRDefault="0071528E" w:rsidP="00F43D0F">
      <w:pPr>
        <w:pStyle w:val="Descripcin"/>
        <w:keepNext/>
        <w:jc w:val="left"/>
        <w:rPr>
          <w:sz w:val="24"/>
          <w:szCs w:val="24"/>
        </w:rPr>
      </w:pPr>
      <w:bookmarkStart w:id="94" w:name="_Ref514376139"/>
      <w:bookmarkStart w:id="95" w:name="_Toc514508147"/>
      <w:r w:rsidRPr="00F43D0F">
        <w:rPr>
          <w:sz w:val="24"/>
          <w:szCs w:val="24"/>
        </w:rPr>
        <w:t xml:space="preserve">Figura </w:t>
      </w:r>
      <w:r w:rsidR="0012254C" w:rsidRPr="00F43D0F">
        <w:rPr>
          <w:sz w:val="24"/>
          <w:szCs w:val="24"/>
        </w:rPr>
        <w:fldChar w:fldCharType="begin"/>
      </w:r>
      <w:r w:rsidR="0012254C" w:rsidRPr="00F43D0F">
        <w:rPr>
          <w:sz w:val="24"/>
          <w:szCs w:val="24"/>
        </w:rPr>
        <w:instrText xml:space="preserve"> SEQ Figura \* ARABIC </w:instrText>
      </w:r>
      <w:r w:rsidR="0012254C" w:rsidRPr="00F43D0F">
        <w:rPr>
          <w:sz w:val="24"/>
          <w:szCs w:val="24"/>
        </w:rPr>
        <w:fldChar w:fldCharType="separate"/>
      </w:r>
      <w:r w:rsidR="00525087" w:rsidRPr="00F43D0F">
        <w:rPr>
          <w:noProof/>
          <w:sz w:val="24"/>
          <w:szCs w:val="24"/>
        </w:rPr>
        <w:t>31</w:t>
      </w:r>
      <w:r w:rsidR="0012254C" w:rsidRPr="00F43D0F">
        <w:rPr>
          <w:noProof/>
          <w:sz w:val="24"/>
          <w:szCs w:val="24"/>
        </w:rPr>
        <w:fldChar w:fldCharType="end"/>
      </w:r>
      <w:bookmarkEnd w:id="94"/>
      <w:r w:rsidRPr="00F43D0F">
        <w:rPr>
          <w:sz w:val="24"/>
          <w:szCs w:val="24"/>
        </w:rPr>
        <w:t xml:space="preserve">. </w:t>
      </w:r>
      <w:r w:rsidR="003E188E" w:rsidRPr="00F43D0F">
        <w:rPr>
          <w:sz w:val="24"/>
          <w:szCs w:val="24"/>
        </w:rPr>
        <w:t>Formas de ondas representativas de una señal ECG.</w:t>
      </w:r>
      <w:bookmarkEnd w:id="95"/>
    </w:p>
    <w:p w:rsidR="00F43D0F" w:rsidRDefault="00923CB1" w:rsidP="00F43D0F">
      <w:pPr>
        <w:keepNext/>
        <w:ind w:firstLine="0"/>
        <w:jc w:val="center"/>
      </w:pPr>
      <w:r>
        <w:rPr>
          <w:noProof/>
          <w:lang w:eastAsia="es-CO"/>
        </w:rPr>
        <w:drawing>
          <wp:inline distT="0" distB="0" distL="0" distR="0" wp14:anchorId="0D87B26C" wp14:editId="29D4A211">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9C1B5C" w:rsidRPr="00F43D0F" w:rsidRDefault="00F43D0F" w:rsidP="00F43D0F">
      <w:pPr>
        <w:pStyle w:val="Descripcin"/>
        <w:jc w:val="left"/>
        <w:rPr>
          <w:sz w:val="24"/>
          <w:szCs w:val="24"/>
        </w:rPr>
      </w:pPr>
      <w:r w:rsidRPr="00F43D0F">
        <w:rPr>
          <w:sz w:val="24"/>
          <w:szCs w:val="24"/>
        </w:rPr>
        <w:t xml:space="preserve">Fuente: </w:t>
      </w:r>
      <w:r w:rsidRPr="0077736D">
        <w:rPr>
          <w:sz w:val="24"/>
          <w:szCs w:val="24"/>
          <w:highlight w:val="yellow"/>
        </w:rPr>
        <w:t>Autores</w:t>
      </w:r>
    </w:p>
    <w:p w:rsidR="006D477D" w:rsidRDefault="0029740F" w:rsidP="0029740F">
      <w:pPr>
        <w:ind w:firstLine="0"/>
      </w:pPr>
      <w:r w:rsidRPr="0029740F">
        <w:lastRenderedPageBreak/>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Vidal Silva &amp; Pavesi Farriol, 2005).</w:t>
      </w:r>
    </w:p>
    <w:p w:rsidR="00C3628E" w:rsidRPr="003E2822" w:rsidRDefault="00C3628E" w:rsidP="003E2822">
      <w:pPr>
        <w:pStyle w:val="Descripcin"/>
        <w:keepNext/>
        <w:jc w:val="left"/>
        <w:rPr>
          <w:sz w:val="24"/>
          <w:szCs w:val="24"/>
        </w:rPr>
      </w:pPr>
      <w:bookmarkStart w:id="96" w:name="_Ref514376707"/>
      <w:bookmarkStart w:id="97" w:name="_Toc514508148"/>
      <w:r w:rsidRPr="003E2822">
        <w:rPr>
          <w:sz w:val="24"/>
          <w:szCs w:val="24"/>
        </w:rPr>
        <w:t xml:space="preserve">Figura </w:t>
      </w:r>
      <w:r w:rsidR="0012254C" w:rsidRPr="003E2822">
        <w:rPr>
          <w:sz w:val="24"/>
          <w:szCs w:val="24"/>
        </w:rPr>
        <w:fldChar w:fldCharType="begin"/>
      </w:r>
      <w:r w:rsidR="0012254C" w:rsidRPr="003E2822">
        <w:rPr>
          <w:sz w:val="24"/>
          <w:szCs w:val="24"/>
        </w:rPr>
        <w:instrText xml:space="preserve"> SEQ Figura \* ARABIC </w:instrText>
      </w:r>
      <w:r w:rsidR="0012254C" w:rsidRPr="003E2822">
        <w:rPr>
          <w:sz w:val="24"/>
          <w:szCs w:val="24"/>
        </w:rPr>
        <w:fldChar w:fldCharType="separate"/>
      </w:r>
      <w:r w:rsidR="00525087" w:rsidRPr="003E2822">
        <w:rPr>
          <w:noProof/>
          <w:sz w:val="24"/>
          <w:szCs w:val="24"/>
        </w:rPr>
        <w:t>32</w:t>
      </w:r>
      <w:r w:rsidR="0012254C" w:rsidRPr="003E2822">
        <w:rPr>
          <w:noProof/>
          <w:sz w:val="24"/>
          <w:szCs w:val="24"/>
        </w:rPr>
        <w:fldChar w:fldCharType="end"/>
      </w:r>
      <w:bookmarkEnd w:id="96"/>
      <w:r w:rsidRPr="003E2822">
        <w:rPr>
          <w:sz w:val="24"/>
          <w:szCs w:val="24"/>
        </w:rPr>
        <w:t>. Señal ECG sin Aplicación de Filtro</w:t>
      </w:r>
      <w:bookmarkEnd w:id="97"/>
    </w:p>
    <w:p w:rsidR="003E2822" w:rsidRDefault="00C3628E" w:rsidP="003E2822">
      <w:pPr>
        <w:keepNext/>
        <w:ind w:firstLine="0"/>
        <w:jc w:val="center"/>
      </w:pPr>
      <w:r>
        <w:rPr>
          <w:noProof/>
          <w:lang w:eastAsia="es-CO"/>
        </w:rPr>
        <w:drawing>
          <wp:inline distT="0" distB="0" distL="0" distR="0" wp14:anchorId="69A570C4" wp14:editId="0AE40059">
            <wp:extent cx="5612130" cy="2466754"/>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6438" cy="2468647"/>
                    </a:xfrm>
                    <a:prstGeom prst="rect">
                      <a:avLst/>
                    </a:prstGeom>
                  </pic:spPr>
                </pic:pic>
              </a:graphicData>
            </a:graphic>
          </wp:inline>
        </w:drawing>
      </w:r>
    </w:p>
    <w:p w:rsidR="006D477D" w:rsidRPr="003E2822" w:rsidRDefault="003E2822" w:rsidP="003E2822">
      <w:pPr>
        <w:pStyle w:val="Descripcin"/>
        <w:jc w:val="left"/>
        <w:rPr>
          <w:sz w:val="24"/>
          <w:szCs w:val="24"/>
        </w:rPr>
      </w:pPr>
      <w:r w:rsidRPr="003E2822">
        <w:rPr>
          <w:sz w:val="24"/>
          <w:szCs w:val="24"/>
        </w:rPr>
        <w:t>Fuente: Autores</w:t>
      </w:r>
    </w:p>
    <w:p w:rsidR="005A2D03" w:rsidRDefault="006D477D" w:rsidP="00F05553">
      <w:pPr>
        <w:ind w:firstLine="0"/>
      </w:pPr>
      <w:r w:rsidRPr="006D477D">
        <w:t>Al adquirir la tensión de la señal cardiac</w:t>
      </w:r>
      <w:r w:rsidR="00516DC1">
        <w:t>a</w:t>
      </w:r>
      <w:r w:rsidRPr="006D477D">
        <w:t xml:space="preserve">, esta es procesada por el IC AD8232 que proporciona una señal </w:t>
      </w:r>
      <w:r w:rsidR="00232BBD">
        <w:t>analógica a la salida</w:t>
      </w:r>
      <w:r w:rsidRPr="006D477D">
        <w:t xml:space="preserve">, </w:t>
      </w:r>
      <w:r w:rsidR="005A2D03">
        <w:fldChar w:fldCharType="begin"/>
      </w:r>
      <w:r w:rsidR="005A2D03">
        <w:instrText xml:space="preserve"> REF _Ref514376707 \h </w:instrText>
      </w:r>
      <w:r w:rsidR="005A2D03">
        <w:fldChar w:fldCharType="separate"/>
      </w:r>
      <w:r w:rsidR="008433B5">
        <w:t xml:space="preserve">Figura </w:t>
      </w:r>
      <w:r w:rsidR="008433B5">
        <w:rPr>
          <w:noProof/>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525087">
        <w:t xml:space="preserve">Tabla </w:t>
      </w:r>
      <w:r w:rsidR="00525087">
        <w:rPr>
          <w:noProof/>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C5468F" w:rsidRDefault="00C5468F" w:rsidP="00F05553">
      <w:pPr>
        <w:ind w:firstLine="0"/>
      </w:pPr>
    </w:p>
    <w:p w:rsidR="00C5468F" w:rsidRDefault="00C5468F" w:rsidP="00F05553">
      <w:pPr>
        <w:ind w:firstLine="0"/>
      </w:pPr>
    </w:p>
    <w:p w:rsidR="00C5468F" w:rsidRDefault="00C5468F" w:rsidP="00F05553">
      <w:pPr>
        <w:ind w:firstLine="0"/>
      </w:pPr>
    </w:p>
    <w:p w:rsidR="005A2D03" w:rsidRPr="009E22DA" w:rsidRDefault="005A2D03" w:rsidP="009E22DA">
      <w:pPr>
        <w:pStyle w:val="Descripcin"/>
        <w:keepNext/>
        <w:jc w:val="left"/>
        <w:rPr>
          <w:sz w:val="24"/>
          <w:szCs w:val="24"/>
        </w:rPr>
      </w:pPr>
      <w:bookmarkStart w:id="98" w:name="_Ref514376958"/>
      <w:bookmarkStart w:id="99" w:name="_Ref514376864"/>
      <w:bookmarkStart w:id="100" w:name="_Toc514508192"/>
      <w:r w:rsidRPr="009E22DA">
        <w:rPr>
          <w:sz w:val="24"/>
          <w:szCs w:val="24"/>
        </w:rPr>
        <w:lastRenderedPageBreak/>
        <w:t xml:space="preserve">Tabla </w:t>
      </w:r>
      <w:r w:rsidR="0012254C" w:rsidRPr="009E22DA">
        <w:rPr>
          <w:sz w:val="24"/>
          <w:szCs w:val="24"/>
        </w:rPr>
        <w:fldChar w:fldCharType="begin"/>
      </w:r>
      <w:r w:rsidR="0012254C" w:rsidRPr="009E22DA">
        <w:rPr>
          <w:sz w:val="24"/>
          <w:szCs w:val="24"/>
        </w:rPr>
        <w:instrText xml:space="preserve"> SEQ Tabla \* ARABIC </w:instrText>
      </w:r>
      <w:r w:rsidR="0012254C" w:rsidRPr="009E22DA">
        <w:rPr>
          <w:sz w:val="24"/>
          <w:szCs w:val="24"/>
        </w:rPr>
        <w:fldChar w:fldCharType="separate"/>
      </w:r>
      <w:r w:rsidR="00525087" w:rsidRPr="009E22DA">
        <w:rPr>
          <w:noProof/>
          <w:sz w:val="24"/>
          <w:szCs w:val="24"/>
        </w:rPr>
        <w:t>5</w:t>
      </w:r>
      <w:r w:rsidR="0012254C" w:rsidRPr="009E22DA">
        <w:rPr>
          <w:noProof/>
          <w:sz w:val="24"/>
          <w:szCs w:val="24"/>
        </w:rPr>
        <w:fldChar w:fldCharType="end"/>
      </w:r>
      <w:bookmarkEnd w:id="98"/>
      <w:r w:rsidRPr="009E22DA">
        <w:rPr>
          <w:sz w:val="24"/>
          <w:szCs w:val="24"/>
        </w:rPr>
        <w:t>.</w:t>
      </w:r>
      <w:r w:rsidRPr="009E22DA">
        <w:rPr>
          <w:b/>
          <w:sz w:val="24"/>
          <w:szCs w:val="24"/>
        </w:rPr>
        <w:t xml:space="preserve"> </w:t>
      </w:r>
      <w:r w:rsidRPr="009E22DA">
        <w:rPr>
          <w:sz w:val="24"/>
          <w:szCs w:val="24"/>
        </w:rPr>
        <w:t>Caracter</w:t>
      </w:r>
      <w:r w:rsidR="00F05553" w:rsidRPr="009E22DA">
        <w:rPr>
          <w:sz w:val="24"/>
          <w:szCs w:val="24"/>
        </w:rPr>
        <w:t xml:space="preserve">ísticas de la señal ECG procesada </w:t>
      </w:r>
      <w:r w:rsidRPr="009E22DA">
        <w:rPr>
          <w:sz w:val="24"/>
          <w:szCs w:val="24"/>
        </w:rPr>
        <w:t>por AD8232</w:t>
      </w:r>
      <w:bookmarkEnd w:id="99"/>
      <w:bookmarkEnd w:id="100"/>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9E22DA">
            <w:pPr>
              <w:keepNext/>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Pr="009E22DA" w:rsidRDefault="009E22DA" w:rsidP="009E22DA">
      <w:pPr>
        <w:pStyle w:val="Descripcin"/>
        <w:rPr>
          <w:sz w:val="24"/>
          <w:szCs w:val="24"/>
        </w:rPr>
      </w:pPr>
      <w:r w:rsidRPr="009E22DA">
        <w:rPr>
          <w:sz w:val="24"/>
          <w:szCs w:val="24"/>
        </w:rPr>
        <w:t>Fuente: Autores</w:t>
      </w: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193544">
        <w:t xml:space="preserve">Figura </w:t>
      </w:r>
      <w:r w:rsidR="00193544">
        <w:rPr>
          <w:noProof/>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Pr="00D40B97" w:rsidRDefault="00D01966" w:rsidP="00D40B97">
      <w:pPr>
        <w:pStyle w:val="Descripcin"/>
        <w:keepNext/>
        <w:jc w:val="left"/>
        <w:rPr>
          <w:sz w:val="24"/>
          <w:szCs w:val="24"/>
        </w:rPr>
      </w:pPr>
      <w:bookmarkStart w:id="101" w:name="_Ref514379718"/>
      <w:bookmarkStart w:id="102" w:name="_Toc514508149"/>
      <w:r w:rsidRPr="00D40B97">
        <w:rPr>
          <w:sz w:val="24"/>
          <w:szCs w:val="24"/>
        </w:rPr>
        <w:t xml:space="preserve">Figura </w:t>
      </w:r>
      <w:r w:rsidR="0012254C" w:rsidRPr="00D40B97">
        <w:rPr>
          <w:sz w:val="24"/>
          <w:szCs w:val="24"/>
        </w:rPr>
        <w:fldChar w:fldCharType="begin"/>
      </w:r>
      <w:r w:rsidR="0012254C" w:rsidRPr="00D40B97">
        <w:rPr>
          <w:sz w:val="24"/>
          <w:szCs w:val="24"/>
        </w:rPr>
        <w:instrText xml:space="preserve"> SEQ Figura \* ARABIC </w:instrText>
      </w:r>
      <w:r w:rsidR="0012254C" w:rsidRPr="00D40B97">
        <w:rPr>
          <w:sz w:val="24"/>
          <w:szCs w:val="24"/>
        </w:rPr>
        <w:fldChar w:fldCharType="separate"/>
      </w:r>
      <w:r w:rsidR="00193544" w:rsidRPr="00D40B97">
        <w:rPr>
          <w:noProof/>
          <w:sz w:val="24"/>
          <w:szCs w:val="24"/>
        </w:rPr>
        <w:t>33</w:t>
      </w:r>
      <w:r w:rsidR="0012254C" w:rsidRPr="00D40B97">
        <w:rPr>
          <w:noProof/>
          <w:sz w:val="24"/>
          <w:szCs w:val="24"/>
        </w:rPr>
        <w:fldChar w:fldCharType="end"/>
      </w:r>
      <w:bookmarkEnd w:id="101"/>
      <w:r w:rsidRPr="00D40B97">
        <w:rPr>
          <w:sz w:val="24"/>
          <w:szCs w:val="24"/>
        </w:rPr>
        <w:t>. Espectro de las diferentes componentes cardiacas.</w:t>
      </w:r>
      <w:bookmarkEnd w:id="102"/>
    </w:p>
    <w:p w:rsidR="00D40B97" w:rsidRDefault="00D01966" w:rsidP="00D40B97">
      <w:pPr>
        <w:keepNext/>
        <w:jc w:val="center"/>
      </w:pPr>
      <w:r>
        <w:rPr>
          <w:noProof/>
          <w:lang w:eastAsia="es-CO"/>
        </w:rPr>
        <w:drawing>
          <wp:inline distT="0" distB="0" distL="0" distR="0" wp14:anchorId="3277D0EE" wp14:editId="3996FEF2">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Pr="00E13B4D" w:rsidRDefault="00D40B97" w:rsidP="00E13B4D">
      <w:pPr>
        <w:pStyle w:val="Descripcin"/>
        <w:jc w:val="left"/>
        <w:rPr>
          <w:sz w:val="24"/>
          <w:szCs w:val="24"/>
        </w:rPr>
      </w:pPr>
      <w:r w:rsidRPr="00D40B97">
        <w:rPr>
          <w:sz w:val="24"/>
          <w:szCs w:val="24"/>
        </w:rPr>
        <w:t>Fuente: Bistel E</w:t>
      </w:r>
      <w:r>
        <w:rPr>
          <w:sz w:val="24"/>
          <w:szCs w:val="24"/>
        </w:rPr>
        <w:t>squivel &amp; Fajardo Márquez, 2015</w:t>
      </w: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w:t>
      </w:r>
      <w:r w:rsidR="0098313A">
        <w:lastRenderedPageBreak/>
        <w:t xml:space="preserve">Valeska,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525087">
        <w:t xml:space="preserve">Figura </w:t>
      </w:r>
      <w:r w:rsidR="00525087">
        <w:rPr>
          <w:noProof/>
        </w:rPr>
        <w:t>34</w:t>
      </w:r>
      <w:r w:rsidR="00B52DAE">
        <w:fldChar w:fldCharType="end"/>
      </w:r>
      <w:r>
        <w:t>, discrimina a las altas frecuencias.</w:t>
      </w:r>
    </w:p>
    <w:p w:rsidR="00B52DAE" w:rsidRPr="00BC7264" w:rsidRDefault="00B52DAE" w:rsidP="00BC7264">
      <w:pPr>
        <w:pStyle w:val="Descripcin"/>
        <w:keepNext/>
        <w:jc w:val="left"/>
        <w:rPr>
          <w:sz w:val="24"/>
          <w:szCs w:val="24"/>
        </w:rPr>
      </w:pPr>
      <w:bookmarkStart w:id="103" w:name="_Ref514380031"/>
      <w:bookmarkStart w:id="104" w:name="_Toc514508150"/>
      <w:r w:rsidRPr="00BC7264">
        <w:rPr>
          <w:sz w:val="24"/>
          <w:szCs w:val="24"/>
        </w:rPr>
        <w:t xml:space="preserve">Figura </w:t>
      </w:r>
      <w:r w:rsidR="0012254C" w:rsidRPr="00BC7264">
        <w:rPr>
          <w:sz w:val="24"/>
          <w:szCs w:val="24"/>
        </w:rPr>
        <w:fldChar w:fldCharType="begin"/>
      </w:r>
      <w:r w:rsidR="0012254C" w:rsidRPr="00BC7264">
        <w:rPr>
          <w:sz w:val="24"/>
          <w:szCs w:val="24"/>
        </w:rPr>
        <w:instrText xml:space="preserve"> SEQ Figura \* ARABIC </w:instrText>
      </w:r>
      <w:r w:rsidR="0012254C" w:rsidRPr="00BC7264">
        <w:rPr>
          <w:sz w:val="24"/>
          <w:szCs w:val="24"/>
        </w:rPr>
        <w:fldChar w:fldCharType="separate"/>
      </w:r>
      <w:r w:rsidR="00525087" w:rsidRPr="00BC7264">
        <w:rPr>
          <w:noProof/>
          <w:sz w:val="24"/>
          <w:szCs w:val="24"/>
        </w:rPr>
        <w:t>34</w:t>
      </w:r>
      <w:r w:rsidR="0012254C" w:rsidRPr="00BC7264">
        <w:rPr>
          <w:noProof/>
          <w:sz w:val="24"/>
          <w:szCs w:val="24"/>
        </w:rPr>
        <w:fldChar w:fldCharType="end"/>
      </w:r>
      <w:bookmarkEnd w:id="103"/>
      <w:r w:rsidR="00A25106">
        <w:rPr>
          <w:sz w:val="24"/>
          <w:szCs w:val="24"/>
        </w:rPr>
        <w:t>. Filtro pasabajas p</w:t>
      </w:r>
      <w:r w:rsidRPr="00BC7264">
        <w:rPr>
          <w:sz w:val="24"/>
          <w:szCs w:val="24"/>
        </w:rPr>
        <w:t>asivo RC</w:t>
      </w:r>
      <w:bookmarkEnd w:id="104"/>
    </w:p>
    <w:p w:rsidR="00BC7264" w:rsidRDefault="000805F0" w:rsidP="00BC7264">
      <w:pPr>
        <w:keepNext/>
        <w:jc w:val="center"/>
      </w:pPr>
      <w:r>
        <w:rPr>
          <w:noProof/>
          <w:lang w:eastAsia="es-CO"/>
        </w:rPr>
        <w:drawing>
          <wp:inline distT="0" distB="0" distL="0" distR="0" wp14:anchorId="0BC5B9E9" wp14:editId="3B79DF8F">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0805F0" w:rsidRPr="00BC7264" w:rsidRDefault="00BC7264" w:rsidP="00BC7264">
      <w:pPr>
        <w:pStyle w:val="Descripcin"/>
        <w:jc w:val="left"/>
        <w:rPr>
          <w:sz w:val="24"/>
          <w:szCs w:val="24"/>
        </w:rPr>
      </w:pPr>
      <w:r w:rsidRPr="00BC7264">
        <w:rPr>
          <w:sz w:val="24"/>
          <w:szCs w:val="24"/>
        </w:rPr>
        <w:t xml:space="preserve">Fuente: </w:t>
      </w:r>
      <w:r w:rsidRPr="00BC7264">
        <w:rPr>
          <w:sz w:val="24"/>
          <w:szCs w:val="24"/>
          <w:highlight w:val="yellow"/>
        </w:rPr>
        <w:t>Autores</w:t>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3B531E"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009028D1" w:rsidRPr="009028D1">
        <w:t>siguiente ecuación:</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lastRenderedPageBreak/>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525087">
        <w:t xml:space="preserve">Figura </w:t>
      </w:r>
      <w:r w:rsidR="00525087">
        <w:rPr>
          <w:noProof/>
        </w:rPr>
        <w:t>35</w:t>
      </w:r>
      <w:r w:rsidR="00B52DAE">
        <w:rPr>
          <w:highlight w:val="yellow"/>
        </w:rPr>
        <w:fldChar w:fldCharType="end"/>
      </w:r>
      <w:r>
        <w:t xml:space="preserve">. Estos datos fueron adquiridos gracias al programa </w:t>
      </w:r>
      <w:r w:rsidRPr="00B52DAE">
        <w:rPr>
          <w:b/>
          <w:i/>
        </w:rPr>
        <w:t>WaveAnalysis</w:t>
      </w:r>
      <w:r>
        <w:t xml:space="preserve"> compatibles con los osciloscopios presentes en el laboratorio de la universidad.</w:t>
      </w:r>
    </w:p>
    <w:p w:rsidR="00B52DAE" w:rsidRPr="00C976DC" w:rsidRDefault="00B52DAE" w:rsidP="00C976DC">
      <w:pPr>
        <w:pStyle w:val="Descripcin"/>
        <w:keepNext/>
        <w:jc w:val="left"/>
        <w:rPr>
          <w:sz w:val="24"/>
          <w:szCs w:val="24"/>
        </w:rPr>
      </w:pPr>
      <w:bookmarkStart w:id="105" w:name="_Ref514380216"/>
      <w:bookmarkStart w:id="106" w:name="_Toc514508151"/>
      <w:r w:rsidRPr="00C976DC">
        <w:rPr>
          <w:sz w:val="24"/>
          <w:szCs w:val="24"/>
        </w:rPr>
        <w:t xml:space="preserve">Figura </w:t>
      </w:r>
      <w:r w:rsidR="0012254C" w:rsidRPr="00C976DC">
        <w:rPr>
          <w:sz w:val="24"/>
          <w:szCs w:val="24"/>
        </w:rPr>
        <w:fldChar w:fldCharType="begin"/>
      </w:r>
      <w:r w:rsidR="0012254C" w:rsidRPr="00C976DC">
        <w:rPr>
          <w:sz w:val="24"/>
          <w:szCs w:val="24"/>
        </w:rPr>
        <w:instrText xml:space="preserve"> SEQ Figura \* ARABIC </w:instrText>
      </w:r>
      <w:r w:rsidR="0012254C" w:rsidRPr="00C976DC">
        <w:rPr>
          <w:sz w:val="24"/>
          <w:szCs w:val="24"/>
        </w:rPr>
        <w:fldChar w:fldCharType="separate"/>
      </w:r>
      <w:r w:rsidR="00525087" w:rsidRPr="00C976DC">
        <w:rPr>
          <w:noProof/>
          <w:sz w:val="24"/>
          <w:szCs w:val="24"/>
        </w:rPr>
        <w:t>35</w:t>
      </w:r>
      <w:r w:rsidR="0012254C" w:rsidRPr="00C976DC">
        <w:rPr>
          <w:noProof/>
          <w:sz w:val="24"/>
          <w:szCs w:val="24"/>
        </w:rPr>
        <w:fldChar w:fldCharType="end"/>
      </w:r>
      <w:bookmarkEnd w:id="105"/>
      <w:r w:rsidR="008A16C6">
        <w:rPr>
          <w:sz w:val="24"/>
          <w:szCs w:val="24"/>
        </w:rPr>
        <w:t>. Señal ECG filtrada usando filtro pasa b</w:t>
      </w:r>
      <w:r w:rsidRPr="00C976DC">
        <w:rPr>
          <w:sz w:val="24"/>
          <w:szCs w:val="24"/>
        </w:rPr>
        <w:t>ajas.</w:t>
      </w:r>
      <w:bookmarkEnd w:id="106"/>
    </w:p>
    <w:p w:rsidR="00C976DC" w:rsidRDefault="00B52DAE" w:rsidP="00C976DC">
      <w:pPr>
        <w:keepNext/>
        <w:ind w:firstLine="0"/>
        <w:jc w:val="center"/>
      </w:pPr>
      <w:r>
        <w:rPr>
          <w:noProof/>
          <w:lang w:eastAsia="es-CO"/>
        </w:rPr>
        <w:drawing>
          <wp:inline distT="0" distB="0" distL="0" distR="0" wp14:anchorId="49CFD33A" wp14:editId="44E722C6">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8960D0" w:rsidRPr="00C976DC" w:rsidRDefault="00C976DC" w:rsidP="00C976DC">
      <w:pPr>
        <w:pStyle w:val="Descripcin"/>
        <w:jc w:val="left"/>
        <w:rPr>
          <w:sz w:val="24"/>
          <w:szCs w:val="24"/>
        </w:rPr>
      </w:pPr>
      <w:r w:rsidRPr="00C976DC">
        <w:rPr>
          <w:sz w:val="24"/>
          <w:szCs w:val="24"/>
        </w:rPr>
        <w:t>Fuente: Autores</w:t>
      </w:r>
    </w:p>
    <w:p w:rsidR="00235FAF" w:rsidRDefault="00BB1D01" w:rsidP="00D44AF7">
      <w:pPr>
        <w:pStyle w:val="Ttulo5"/>
      </w:pPr>
      <w:r w:rsidRPr="00BB1D01">
        <w:lastRenderedPageBreak/>
        <w:t>Adquisición de</w:t>
      </w:r>
      <w:r w:rsidR="00D44AF7">
        <w:t xml:space="preserve"> la</w:t>
      </w:r>
      <w:r w:rsidRPr="00BB1D01">
        <w:t xml:space="preserve"> </w:t>
      </w:r>
      <w:r w:rsidR="005700E4">
        <w:t>s</w:t>
      </w:r>
      <w:r w:rsidR="00D44AF7" w:rsidRPr="00BB1D01">
        <w:t xml:space="preserve">eñal </w:t>
      </w:r>
      <w:r w:rsidR="00D44AF7">
        <w:t xml:space="preserve">de </w:t>
      </w:r>
      <w:r w:rsidR="005700E4">
        <w:t>o</w:t>
      </w:r>
      <w:r w:rsidR="00D44AF7" w:rsidRPr="00BB1D01">
        <w:t>ximetr</w:t>
      </w:r>
      <w:r w:rsidR="00D44AF7">
        <w:t>ía</w:t>
      </w:r>
    </w:p>
    <w:p w:rsidR="00B67E0E" w:rsidRDefault="00B67E0E" w:rsidP="00B67E0E">
      <w:r>
        <w:t xml:space="preserve">El sensor </w:t>
      </w:r>
      <w:r w:rsidRPr="00D44AF7">
        <w:rPr>
          <w:b/>
          <w:i/>
        </w:rPr>
        <w:t>Easy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525087">
        <w:t xml:space="preserve">Figura </w:t>
      </w:r>
      <w:r w:rsidR="00525087">
        <w:rPr>
          <w:noProof/>
        </w:rPr>
        <w:t>36</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Como la luz no tiene que penetrar el cuerpo, la 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Pr="00E90A1E" w:rsidRDefault="00D44AF7" w:rsidP="00E90A1E">
      <w:pPr>
        <w:pStyle w:val="Descripcin"/>
        <w:keepNext/>
        <w:jc w:val="left"/>
        <w:rPr>
          <w:sz w:val="24"/>
          <w:szCs w:val="24"/>
        </w:rPr>
      </w:pPr>
      <w:bookmarkStart w:id="107" w:name="_Ref514380559"/>
      <w:bookmarkStart w:id="108" w:name="_Toc514508152"/>
      <w:r w:rsidRPr="00E90A1E">
        <w:rPr>
          <w:sz w:val="24"/>
          <w:szCs w:val="24"/>
        </w:rPr>
        <w:lastRenderedPageBreak/>
        <w:t xml:space="preserve">Figura </w:t>
      </w:r>
      <w:r w:rsidR="0012254C" w:rsidRPr="00E90A1E">
        <w:rPr>
          <w:sz w:val="24"/>
          <w:szCs w:val="24"/>
        </w:rPr>
        <w:fldChar w:fldCharType="begin"/>
      </w:r>
      <w:r w:rsidR="0012254C" w:rsidRPr="00E90A1E">
        <w:rPr>
          <w:sz w:val="24"/>
          <w:szCs w:val="24"/>
        </w:rPr>
        <w:instrText xml:space="preserve"> SEQ Figura \* ARABIC </w:instrText>
      </w:r>
      <w:r w:rsidR="0012254C" w:rsidRPr="00E90A1E">
        <w:rPr>
          <w:sz w:val="24"/>
          <w:szCs w:val="24"/>
        </w:rPr>
        <w:fldChar w:fldCharType="separate"/>
      </w:r>
      <w:r w:rsidR="00525087" w:rsidRPr="00E90A1E">
        <w:rPr>
          <w:noProof/>
          <w:sz w:val="24"/>
          <w:szCs w:val="24"/>
        </w:rPr>
        <w:t>36</w:t>
      </w:r>
      <w:r w:rsidR="0012254C" w:rsidRPr="00E90A1E">
        <w:rPr>
          <w:noProof/>
          <w:sz w:val="24"/>
          <w:szCs w:val="24"/>
        </w:rPr>
        <w:fldChar w:fldCharType="end"/>
      </w:r>
      <w:bookmarkEnd w:id="107"/>
      <w:r w:rsidR="00FC5C90" w:rsidRPr="00E90A1E">
        <w:rPr>
          <w:sz w:val="24"/>
          <w:szCs w:val="24"/>
        </w:rPr>
        <w:t>. Sensor de pulso con método de t</w:t>
      </w:r>
      <w:r w:rsidRPr="00E90A1E">
        <w:rPr>
          <w:sz w:val="24"/>
          <w:szCs w:val="24"/>
        </w:rPr>
        <w:t>ransmitancia</w:t>
      </w:r>
      <w:bookmarkEnd w:id="108"/>
    </w:p>
    <w:p w:rsidR="00FC5C90" w:rsidRDefault="00516A49" w:rsidP="00FC5C90">
      <w:pPr>
        <w:keepNext/>
        <w:jc w:val="center"/>
      </w:pPr>
      <w:r>
        <w:rPr>
          <w:rFonts w:eastAsiaTheme="minorEastAsia"/>
          <w:noProof/>
          <w:sz w:val="22"/>
          <w:lang w:eastAsia="es-CO"/>
        </w:rPr>
        <w:drawing>
          <wp:inline distT="0" distB="0" distL="0" distR="0" wp14:anchorId="1AA2FC12" wp14:editId="79ACFED3">
            <wp:extent cx="2064989" cy="211582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098462" cy="2150117"/>
                    </a:xfrm>
                    <a:prstGeom prst="rect">
                      <a:avLst/>
                    </a:prstGeom>
                  </pic:spPr>
                </pic:pic>
              </a:graphicData>
            </a:graphic>
          </wp:inline>
        </w:drawing>
      </w:r>
    </w:p>
    <w:p w:rsidR="00516A49" w:rsidRPr="00E90A1E" w:rsidRDefault="00807774" w:rsidP="00E90A1E">
      <w:pPr>
        <w:pStyle w:val="Descripcin"/>
        <w:jc w:val="left"/>
        <w:rPr>
          <w:sz w:val="24"/>
          <w:szCs w:val="24"/>
        </w:rPr>
      </w:pPr>
      <w:r>
        <w:rPr>
          <w:sz w:val="24"/>
          <w:szCs w:val="24"/>
        </w:rPr>
        <w:t>Fuente: Autores</w:t>
      </w:r>
    </w:p>
    <w:p w:rsidR="00516A49" w:rsidRDefault="00E375C4" w:rsidP="00E375C4">
      <w:r w:rsidRPr="00E375C4">
        <w:t xml:space="preserve">La señal es débil con una amplitud máxima de </w:t>
      </w:r>
      <w:r w:rsidR="00BB7E2B">
        <w:t>aproximadamente</w:t>
      </w:r>
      <w:r w:rsidRPr="00E375C4">
        <w:t xml:space="preserve"> 60 mV. Y es procesada por la tarjeta </w:t>
      </w:r>
      <w:r w:rsidRPr="00BB7E2B">
        <w:rPr>
          <w:b/>
          <w:i/>
        </w:rPr>
        <w:t>Easy Pulse Plugin</w:t>
      </w:r>
      <w:r w:rsidRPr="00E375C4">
        <w:t xml:space="preserve"> que se observa en la </w:t>
      </w:r>
      <w:r w:rsidR="00BB7E2B">
        <w:fldChar w:fldCharType="begin"/>
      </w:r>
      <w:r w:rsidR="00BB7E2B">
        <w:instrText xml:space="preserve"> REF _Ref514380979 \h </w:instrText>
      </w:r>
      <w:r w:rsidR="00BB7E2B">
        <w:fldChar w:fldCharType="separate"/>
      </w:r>
      <w:r w:rsidR="00525087">
        <w:t xml:space="preserve">Figura </w:t>
      </w:r>
      <w:r w:rsidR="00525087">
        <w:rPr>
          <w:noProof/>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Op-Amp y control de ganancia basada en potenciómetro. la salida de </w:t>
      </w:r>
      <w:r w:rsidRPr="00BB7E2B">
        <w:rPr>
          <w:b/>
          <w:i/>
        </w:rPr>
        <w:t>Easy Pulse Plugin</w:t>
      </w:r>
      <w:r w:rsidRPr="00E375C4">
        <w:t xml:space="preserve"> es una forma de onda analógica rail to rail, limpia y, perfecta para el canal de entrada ADC de un microcontrolador para su posterior procesamiento.</w:t>
      </w:r>
    </w:p>
    <w:p w:rsidR="00BB7E2B" w:rsidRPr="00A909D9" w:rsidRDefault="00BB7E2B" w:rsidP="00A909D9">
      <w:pPr>
        <w:pStyle w:val="Descripcin"/>
        <w:keepNext/>
        <w:jc w:val="left"/>
        <w:rPr>
          <w:sz w:val="24"/>
          <w:szCs w:val="24"/>
        </w:rPr>
      </w:pPr>
      <w:bookmarkStart w:id="109" w:name="_Ref514380979"/>
      <w:bookmarkStart w:id="110" w:name="_Toc514508153"/>
      <w:r w:rsidRPr="00A909D9">
        <w:rPr>
          <w:sz w:val="24"/>
          <w:szCs w:val="24"/>
        </w:rPr>
        <w:t xml:space="preserve">Figura </w:t>
      </w:r>
      <w:r w:rsidR="0012254C" w:rsidRPr="00A909D9">
        <w:rPr>
          <w:sz w:val="24"/>
          <w:szCs w:val="24"/>
        </w:rPr>
        <w:fldChar w:fldCharType="begin"/>
      </w:r>
      <w:r w:rsidR="0012254C" w:rsidRPr="00A909D9">
        <w:rPr>
          <w:sz w:val="24"/>
          <w:szCs w:val="24"/>
        </w:rPr>
        <w:instrText xml:space="preserve"> SEQ Figura \* ARABIC </w:instrText>
      </w:r>
      <w:r w:rsidR="0012254C" w:rsidRPr="00A909D9">
        <w:rPr>
          <w:sz w:val="24"/>
          <w:szCs w:val="24"/>
        </w:rPr>
        <w:fldChar w:fldCharType="separate"/>
      </w:r>
      <w:r w:rsidR="00525087" w:rsidRPr="00A909D9">
        <w:rPr>
          <w:noProof/>
          <w:sz w:val="24"/>
          <w:szCs w:val="24"/>
        </w:rPr>
        <w:t>37</w:t>
      </w:r>
      <w:r w:rsidR="0012254C" w:rsidRPr="00A909D9">
        <w:rPr>
          <w:noProof/>
          <w:sz w:val="24"/>
          <w:szCs w:val="24"/>
        </w:rPr>
        <w:fldChar w:fldCharType="end"/>
      </w:r>
      <w:bookmarkEnd w:id="109"/>
      <w:r w:rsidR="007F3BE2">
        <w:rPr>
          <w:sz w:val="24"/>
          <w:szCs w:val="24"/>
        </w:rPr>
        <w:t>. Sistema de o</w:t>
      </w:r>
      <w:r w:rsidRPr="00A909D9">
        <w:rPr>
          <w:sz w:val="24"/>
          <w:szCs w:val="24"/>
        </w:rPr>
        <w:t>ximetría MCP60021</w:t>
      </w:r>
      <w:bookmarkEnd w:id="110"/>
    </w:p>
    <w:p w:rsidR="004E08EE" w:rsidRDefault="00717825" w:rsidP="004E08EE">
      <w:pPr>
        <w:keepNext/>
        <w:jc w:val="center"/>
      </w:pPr>
      <w:r>
        <w:rPr>
          <w:rFonts w:eastAsiaTheme="minorEastAsia"/>
          <w:i/>
          <w:noProof/>
          <w:sz w:val="18"/>
          <w:szCs w:val="18"/>
          <w:lang w:eastAsia="es-CO"/>
        </w:rPr>
        <w:drawing>
          <wp:inline distT="0" distB="0" distL="0" distR="0" wp14:anchorId="011B61ED" wp14:editId="12886C1C">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Pr="00A909D9" w:rsidRDefault="001C7EBB" w:rsidP="00A909D9">
      <w:pPr>
        <w:pStyle w:val="Descripcin"/>
        <w:jc w:val="left"/>
        <w:rPr>
          <w:sz w:val="24"/>
          <w:szCs w:val="24"/>
        </w:rPr>
      </w:pPr>
      <w:r w:rsidRPr="00A909D9">
        <w:rPr>
          <w:sz w:val="24"/>
          <w:szCs w:val="24"/>
        </w:rPr>
        <w:t>Fuente: Autores</w:t>
      </w:r>
    </w:p>
    <w:p w:rsidR="00516A49" w:rsidRDefault="000E4E1B" w:rsidP="009F5ED5">
      <w:r w:rsidRPr="000E4E1B">
        <w:lastRenderedPageBreak/>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525087">
        <w:t xml:space="preserve">Figura </w:t>
      </w:r>
      <w:r w:rsidR="00525087">
        <w:rPr>
          <w:noProof/>
        </w:rPr>
        <w:t>38</w:t>
      </w:r>
      <w:r w:rsidR="00693D81">
        <w:fldChar w:fldCharType="end"/>
      </w:r>
      <w:r w:rsidR="00990653">
        <w:t>.</w:t>
      </w:r>
    </w:p>
    <w:p w:rsidR="00693D81" w:rsidRPr="00804710" w:rsidRDefault="00693D81" w:rsidP="0025257D">
      <w:pPr>
        <w:pStyle w:val="Descripcin"/>
        <w:keepNext/>
        <w:jc w:val="left"/>
        <w:rPr>
          <w:sz w:val="24"/>
          <w:szCs w:val="24"/>
        </w:rPr>
      </w:pPr>
      <w:bookmarkStart w:id="111" w:name="_Ref514381211"/>
      <w:bookmarkStart w:id="112" w:name="_Toc514508154"/>
      <w:r w:rsidRPr="00804710">
        <w:rPr>
          <w:sz w:val="24"/>
          <w:szCs w:val="24"/>
        </w:rPr>
        <w:t xml:space="preserve">Figura </w:t>
      </w:r>
      <w:r w:rsidR="0012254C" w:rsidRPr="00804710">
        <w:rPr>
          <w:sz w:val="24"/>
          <w:szCs w:val="24"/>
        </w:rPr>
        <w:fldChar w:fldCharType="begin"/>
      </w:r>
      <w:r w:rsidR="0012254C" w:rsidRPr="00804710">
        <w:rPr>
          <w:sz w:val="24"/>
          <w:szCs w:val="24"/>
        </w:rPr>
        <w:instrText xml:space="preserve"> SEQ Figura \* ARABIC </w:instrText>
      </w:r>
      <w:r w:rsidR="0012254C" w:rsidRPr="00804710">
        <w:rPr>
          <w:sz w:val="24"/>
          <w:szCs w:val="24"/>
        </w:rPr>
        <w:fldChar w:fldCharType="separate"/>
      </w:r>
      <w:r w:rsidR="00525087" w:rsidRPr="00804710">
        <w:rPr>
          <w:noProof/>
          <w:sz w:val="24"/>
          <w:szCs w:val="24"/>
        </w:rPr>
        <w:t>38</w:t>
      </w:r>
      <w:r w:rsidR="0012254C" w:rsidRPr="00804710">
        <w:rPr>
          <w:noProof/>
          <w:sz w:val="24"/>
          <w:szCs w:val="24"/>
        </w:rPr>
        <w:fldChar w:fldCharType="end"/>
      </w:r>
      <w:bookmarkEnd w:id="111"/>
      <w:r w:rsidRPr="00804710">
        <w:rPr>
          <w:sz w:val="24"/>
          <w:szCs w:val="24"/>
        </w:rPr>
        <w:t xml:space="preserve">. Señal </w:t>
      </w:r>
      <w:r w:rsidR="0025257D" w:rsidRPr="00804710">
        <w:rPr>
          <w:sz w:val="24"/>
          <w:szCs w:val="24"/>
        </w:rPr>
        <w:t>a</w:t>
      </w:r>
      <w:r w:rsidRPr="00804710">
        <w:rPr>
          <w:sz w:val="24"/>
          <w:szCs w:val="24"/>
        </w:rPr>
        <w:t xml:space="preserve">dquirida por el </w:t>
      </w:r>
      <w:r w:rsidR="0025257D" w:rsidRPr="00804710">
        <w:rPr>
          <w:sz w:val="24"/>
          <w:szCs w:val="24"/>
        </w:rPr>
        <w:t>o</w:t>
      </w:r>
      <w:r w:rsidRPr="00804710">
        <w:rPr>
          <w:sz w:val="24"/>
          <w:szCs w:val="24"/>
        </w:rPr>
        <w:t>ximetro.</w:t>
      </w:r>
      <w:bookmarkEnd w:id="112"/>
    </w:p>
    <w:p w:rsidR="00326C1E" w:rsidRDefault="00693D81" w:rsidP="00326C1E">
      <w:pPr>
        <w:keepNext/>
        <w:jc w:val="center"/>
      </w:pPr>
      <w:r>
        <w:rPr>
          <w:noProof/>
          <w:lang w:eastAsia="es-CO"/>
        </w:rPr>
        <w:drawing>
          <wp:inline distT="0" distB="0" distL="0" distR="0" wp14:anchorId="7F32420B" wp14:editId="461C8C6B">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Pr="00804710" w:rsidRDefault="00326C1E" w:rsidP="0025257D">
      <w:pPr>
        <w:pStyle w:val="Descripcin"/>
        <w:jc w:val="left"/>
        <w:rPr>
          <w:sz w:val="24"/>
          <w:szCs w:val="24"/>
        </w:rPr>
      </w:pPr>
      <w:r w:rsidRPr="00804710">
        <w:rPr>
          <w:sz w:val="24"/>
          <w:szCs w:val="24"/>
        </w:rPr>
        <w:t>Fuente: Autores</w:t>
      </w:r>
    </w:p>
    <w:p w:rsidR="00693D81"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525087">
        <w:t xml:space="preserve">Figura </w:t>
      </w:r>
      <w:r w:rsidR="00525087">
        <w:rPr>
          <w:noProof/>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525087">
        <w:t xml:space="preserve">Tabla </w:t>
      </w:r>
      <w:r w:rsidR="00525087">
        <w:rPr>
          <w:noProof/>
        </w:rPr>
        <w:t>6</w:t>
      </w:r>
      <w:r w:rsidR="009726D0">
        <w:fldChar w:fldCharType="end"/>
      </w:r>
      <w:r w:rsidRPr="00707FB7">
        <w:t>, recordando que esto varía dependiendo del paciente y de la calidad de vida que haya llevado. Es tomado de modelo un estudiante del proyecto.</w:t>
      </w:r>
    </w:p>
    <w:p w:rsidR="00693D81" w:rsidRPr="00A515FE" w:rsidRDefault="00693D81" w:rsidP="00A515FE">
      <w:pPr>
        <w:pStyle w:val="Descripcin"/>
        <w:keepNext/>
        <w:jc w:val="left"/>
        <w:rPr>
          <w:sz w:val="24"/>
          <w:szCs w:val="24"/>
        </w:rPr>
      </w:pPr>
      <w:bookmarkStart w:id="113" w:name="_Ref514381413"/>
      <w:bookmarkStart w:id="114" w:name="_Ref514381402"/>
      <w:bookmarkStart w:id="115" w:name="_Toc514508193"/>
      <w:r w:rsidRPr="00A515FE">
        <w:rPr>
          <w:sz w:val="24"/>
          <w:szCs w:val="24"/>
        </w:rPr>
        <w:t xml:space="preserve">Tabla </w:t>
      </w:r>
      <w:r w:rsidR="0012254C" w:rsidRPr="00A515FE">
        <w:rPr>
          <w:sz w:val="24"/>
          <w:szCs w:val="24"/>
        </w:rPr>
        <w:fldChar w:fldCharType="begin"/>
      </w:r>
      <w:r w:rsidR="0012254C" w:rsidRPr="00A515FE">
        <w:rPr>
          <w:sz w:val="24"/>
          <w:szCs w:val="24"/>
        </w:rPr>
        <w:instrText xml:space="preserve"> SEQ Tabla \* ARABIC </w:instrText>
      </w:r>
      <w:r w:rsidR="0012254C" w:rsidRPr="00A515FE">
        <w:rPr>
          <w:sz w:val="24"/>
          <w:szCs w:val="24"/>
        </w:rPr>
        <w:fldChar w:fldCharType="separate"/>
      </w:r>
      <w:r w:rsidR="00525087" w:rsidRPr="00A515FE">
        <w:rPr>
          <w:noProof/>
          <w:sz w:val="24"/>
          <w:szCs w:val="24"/>
        </w:rPr>
        <w:t>6</w:t>
      </w:r>
      <w:r w:rsidR="0012254C" w:rsidRPr="00A515FE">
        <w:rPr>
          <w:noProof/>
          <w:sz w:val="24"/>
          <w:szCs w:val="24"/>
        </w:rPr>
        <w:fldChar w:fldCharType="end"/>
      </w:r>
      <w:bookmarkEnd w:id="113"/>
      <w:r w:rsidRPr="00A515FE">
        <w:rPr>
          <w:sz w:val="24"/>
          <w:szCs w:val="24"/>
        </w:rPr>
        <w:t xml:space="preserve">  Características de la señal de oximetría</w:t>
      </w:r>
      <w:bookmarkEnd w:id="114"/>
      <w:bookmarkEnd w:id="115"/>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Alimentación oxí</w:t>
            </w:r>
            <w:r w:rsidR="00693D81" w:rsidRPr="008956D7">
              <w:rPr>
                <w:rFonts w:ascii="Calibri" w:eastAsia="Times New Roman" w:hAnsi="Calibri" w:cs="Calibri"/>
                <w:color w:val="000000"/>
                <w:sz w:val="22"/>
                <w:lang w:eastAsia="es-CO"/>
              </w:rPr>
              <w:t>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3.3 [v] ó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A515FE">
            <w:pPr>
              <w:keepNext/>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Pr="00152395" w:rsidRDefault="00A515FE" w:rsidP="00152395">
      <w:pPr>
        <w:pStyle w:val="Descripcin"/>
        <w:rPr>
          <w:sz w:val="24"/>
          <w:szCs w:val="24"/>
          <w:highlight w:val="yellow"/>
        </w:rPr>
      </w:pPr>
      <w:r w:rsidRPr="00A515FE">
        <w:rPr>
          <w:sz w:val="24"/>
          <w:szCs w:val="24"/>
        </w:rPr>
        <w:t>Fuente: Autores</w:t>
      </w:r>
    </w:p>
    <w:p w:rsidR="00516A49" w:rsidRDefault="00A716E3" w:rsidP="00A716E3">
      <w:pPr>
        <w:pStyle w:val="Ttulo5"/>
        <w:rPr>
          <w:lang w:val="en-US"/>
        </w:rPr>
      </w:pPr>
      <w:r w:rsidRPr="00A716E3">
        <w:rPr>
          <w:lang w:val="en-US"/>
        </w:rPr>
        <w:t xml:space="preserve">Procesador de </w:t>
      </w:r>
      <w:r w:rsidR="009749FA">
        <w:rPr>
          <w:lang w:val="en-US"/>
        </w:rPr>
        <w:t>s</w:t>
      </w:r>
      <w:r w:rsidRPr="00A716E3">
        <w:rPr>
          <w:lang w:val="en-US"/>
        </w:rPr>
        <w:t xml:space="preserve">eñal </w:t>
      </w:r>
    </w:p>
    <w:p w:rsidR="00ED0F9A" w:rsidRDefault="00ED0F9A" w:rsidP="00ED0F9A">
      <w:r>
        <w:t xml:space="preserve">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w:t>
      </w:r>
      <w:r>
        <w:lastRenderedPageBreak/>
        <w:t>analiza el flujo sanguíneo. A continuación, se mostrará el análisis llevado a cabo en cada tipo de señal.</w:t>
      </w:r>
    </w:p>
    <w:p w:rsidR="00B1626D" w:rsidRDefault="00B1626D" w:rsidP="00B1626D">
      <w:r w:rsidRPr="00577326">
        <w:rPr>
          <w:b/>
        </w:rPr>
        <w:t>Señal de electrocardiografía</w:t>
      </w:r>
      <w:r w:rsidR="00B744EA">
        <w:rPr>
          <w:b/>
        </w:rPr>
        <w:t>.</w:t>
      </w:r>
      <w:r>
        <w:t xml:space="preserve"> </w:t>
      </w:r>
      <w:r w:rsidR="00B8020E">
        <w:t xml:space="preserve">La </w:t>
      </w:r>
      <w:r w:rsidR="00B8020E">
        <w:fldChar w:fldCharType="begin"/>
      </w:r>
      <w:r w:rsidR="00B8020E">
        <w:instrText xml:space="preserve"> REF _Ref514516094 \h </w:instrText>
      </w:r>
      <w:r w:rsidR="00B8020E">
        <w:fldChar w:fldCharType="separate"/>
      </w:r>
      <w:r w:rsidR="00B8020E" w:rsidRPr="00C02B6C">
        <w:rPr>
          <w:szCs w:val="24"/>
        </w:rPr>
        <w:t xml:space="preserve">Figura </w:t>
      </w:r>
      <w:r w:rsidR="00B8020E">
        <w:rPr>
          <w:noProof/>
          <w:szCs w:val="24"/>
        </w:rPr>
        <w:t>39</w:t>
      </w:r>
      <w:r w:rsidR="00B8020E" w:rsidRPr="00C02B6C">
        <w:rPr>
          <w:szCs w:val="24"/>
        </w:rPr>
        <w:t>. Señales Captadas Durante un Ciclo Cardiaco</w:t>
      </w:r>
      <w:r w:rsidR="00B8020E">
        <w:fldChar w:fldCharType="end"/>
      </w:r>
      <w:r>
        <w:t xml:space="preserve"> muestra los diferentes acontecimientos que se producen durante el ciclo cardíaco para el lado izquierdo del corazón. La curva superior representa un electrocardiograma, las tres curvas siguientes muestran los cambios de presión en la aorta, en el ventrículo izquierdo y en la aurícula izquierda, respectivamente. La quinta un fonocardiograma, que es un registro de los ruidos que produce el corazón durante su función de bombeo y por ultimo esta la curva que representa los cambios del volumen ventricular izquierdo. (Guyton &amp; Hall, 2011).</w:t>
      </w:r>
    </w:p>
    <w:p w:rsidR="00ED0F9A" w:rsidRPr="00C02B6C" w:rsidRDefault="00ED0F9A" w:rsidP="00C02B6C">
      <w:pPr>
        <w:pStyle w:val="Descripcin"/>
        <w:keepNext/>
        <w:jc w:val="left"/>
        <w:rPr>
          <w:sz w:val="24"/>
          <w:szCs w:val="24"/>
        </w:rPr>
      </w:pPr>
      <w:bookmarkStart w:id="116" w:name="_Ref514381719"/>
      <w:bookmarkStart w:id="117" w:name="_Toc514508155"/>
      <w:bookmarkStart w:id="118" w:name="_Ref514516094"/>
      <w:r w:rsidRPr="00C02B6C">
        <w:rPr>
          <w:sz w:val="24"/>
          <w:szCs w:val="24"/>
        </w:rPr>
        <w:t xml:space="preserve">Figura </w:t>
      </w:r>
      <w:r w:rsidR="0012254C" w:rsidRPr="00C02B6C">
        <w:rPr>
          <w:sz w:val="24"/>
          <w:szCs w:val="24"/>
        </w:rPr>
        <w:fldChar w:fldCharType="begin"/>
      </w:r>
      <w:r w:rsidR="0012254C" w:rsidRPr="00C02B6C">
        <w:rPr>
          <w:sz w:val="24"/>
          <w:szCs w:val="24"/>
        </w:rPr>
        <w:instrText xml:space="preserve"> SEQ Figura \* ARABIC </w:instrText>
      </w:r>
      <w:r w:rsidR="0012254C" w:rsidRPr="00C02B6C">
        <w:rPr>
          <w:sz w:val="24"/>
          <w:szCs w:val="24"/>
        </w:rPr>
        <w:fldChar w:fldCharType="separate"/>
      </w:r>
      <w:r w:rsidR="00B8020E">
        <w:rPr>
          <w:noProof/>
          <w:sz w:val="24"/>
          <w:szCs w:val="24"/>
        </w:rPr>
        <w:t>39</w:t>
      </w:r>
      <w:r w:rsidR="0012254C" w:rsidRPr="00C02B6C">
        <w:rPr>
          <w:noProof/>
          <w:sz w:val="24"/>
          <w:szCs w:val="24"/>
        </w:rPr>
        <w:fldChar w:fldCharType="end"/>
      </w:r>
      <w:bookmarkEnd w:id="116"/>
      <w:r w:rsidRPr="00C02B6C">
        <w:rPr>
          <w:sz w:val="24"/>
          <w:szCs w:val="24"/>
        </w:rPr>
        <w:t>. Señales Captadas Durante un Ciclo Cardiaco</w:t>
      </w:r>
      <w:bookmarkEnd w:id="117"/>
      <w:bookmarkEnd w:id="118"/>
    </w:p>
    <w:p w:rsidR="00C02B6C" w:rsidRDefault="003226EC" w:rsidP="00C02B6C">
      <w:pPr>
        <w:keepNext/>
        <w:jc w:val="center"/>
      </w:pPr>
      <w:r>
        <w:rPr>
          <w:noProof/>
          <w:lang w:eastAsia="es-CO"/>
        </w:rPr>
        <w:drawing>
          <wp:inline distT="0" distB="0" distL="0" distR="0" wp14:anchorId="4F65F585" wp14:editId="1588D6DF">
            <wp:extent cx="5550196" cy="4380230"/>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89091" cy="4410926"/>
                    </a:xfrm>
                    <a:prstGeom prst="rect">
                      <a:avLst/>
                    </a:prstGeom>
                    <a:noFill/>
                  </pic:spPr>
                </pic:pic>
              </a:graphicData>
            </a:graphic>
          </wp:inline>
        </w:drawing>
      </w:r>
    </w:p>
    <w:p w:rsidR="000268E4" w:rsidRDefault="00C02B6C" w:rsidP="00C02B6C">
      <w:pPr>
        <w:pStyle w:val="Descripcin"/>
        <w:jc w:val="left"/>
        <w:rPr>
          <w:sz w:val="24"/>
          <w:szCs w:val="24"/>
        </w:rPr>
      </w:pPr>
      <w:r w:rsidRPr="00C02B6C">
        <w:rPr>
          <w:sz w:val="24"/>
          <w:szCs w:val="24"/>
        </w:rPr>
        <w:t xml:space="preserve">Fuente: </w:t>
      </w:r>
      <w:r w:rsidRPr="00C02B6C">
        <w:rPr>
          <w:sz w:val="24"/>
          <w:szCs w:val="24"/>
          <w:highlight w:val="yellow"/>
        </w:rPr>
        <w:t>Pendiente</w:t>
      </w:r>
    </w:p>
    <w:p w:rsidR="002121B4" w:rsidRDefault="002121B4" w:rsidP="002121B4">
      <w:r>
        <w:lastRenderedPageBreak/>
        <w:t>En este trabajo sólo se considera relevante las curvas de presión y de electrocardiografía. Puesto que el valor máximo de flujo en los diferentes vasos sanguíneos coincide con la presión sistólica, como se aprecia en la Figura 39.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2121B4" w:rsidRDefault="002121B4" w:rsidP="002121B4">
      <w:r>
        <w:t>El complejo QRS es la característica dominante de la señal electrocardiográfica (ECG), y marca el inicio de la presión sístole, finalizando esta misma al término de la onda T. Por ésta razón se realiza la sincronización de la onda de corte de mínimo sangrado con la señal ECG, tomando como partida el periodo de esta señal que es aproximadamente de 0.8 s, con unas 75 BPS beats per minute (pulsos por minuto) considerando un paciente en reposo.</w:t>
      </w:r>
    </w:p>
    <w:p w:rsidR="002121B4" w:rsidRDefault="002121B4" w:rsidP="002121B4">
      <w:r>
        <w:t>El periodo de la señal de electrocardiografía se fracciona en el tiempo de contracción y de relajación, como se observa en la figura 39, los ventrículos diástole están en reposo aproximadamente 0,6 s y los ventrículos sístole tiene su mayor amplitud durante aproximadamente unos 0,2 s. Eso quiere decir que el corazón pasa más tiempo en reposo que en trabajo.</w:t>
      </w:r>
    </w:p>
    <w:p w:rsidR="002121B4" w:rsidRDefault="002121B4" w:rsidP="002121B4">
      <w:r>
        <w:t>Tomando los datos anteriores y visualizando la gráfica de señales captadas durante un ciclo cardiaco, la conclusión es que la presión sístole representa el 25% aproximadamente del periodo de la señal de electrocardiografía o ciclo cardiaco. Por tanto, el 75% aproximadamente, corresponde al periodo diástole de esta misma señal.</w:t>
      </w:r>
    </w:p>
    <w:p w:rsidR="002121B4" w:rsidRPr="002121B4" w:rsidRDefault="002121B4" w:rsidP="002121B4">
      <w:r>
        <w:t>Por ésta razón se realizó la sincronización de la onda de corte con la señal ECG; porque tiene características relevantes como el complejo QRS que nos ayuda a sincronizar nuestro corte de mínimo sangrado de la cual el control puede distinguir entre sístole y diástole, generando la onda de corte solamente en ésta última fase ver figura siguiente.</w:t>
      </w:r>
      <w:bookmarkStart w:id="119" w:name="_GoBack"/>
      <w:bookmarkEnd w:id="119"/>
    </w:p>
    <w:p w:rsidR="00FA523E" w:rsidRPr="00FA523E" w:rsidRDefault="00FA523E" w:rsidP="00FA523E">
      <w:pPr>
        <w:jc w:val="center"/>
        <w:rPr>
          <w:rFonts w:cs="Times New Roman"/>
          <w:color w:val="2E74B5" w:themeColor="accent1" w:themeShade="BF"/>
          <w:sz w:val="18"/>
          <w:szCs w:val="18"/>
        </w:rPr>
      </w:pPr>
      <w:r w:rsidRPr="00FA523E">
        <w:rPr>
          <w:rFonts w:cs="Times New Roman"/>
          <w:color w:val="2E74B5" w:themeColor="accent1" w:themeShade="BF"/>
          <w:sz w:val="18"/>
          <w:szCs w:val="18"/>
        </w:rPr>
        <w:lastRenderedPageBreak/>
        <w:t>Figura 38. Sincronización fase diastólica con onda de corte</w:t>
      </w:r>
      <w:r w:rsidRPr="00D763AB">
        <w:rPr>
          <w:noProof/>
          <w:color w:val="538135" w:themeColor="accent6" w:themeShade="BF"/>
          <w:lang w:eastAsia="es-CO"/>
        </w:rPr>
        <w:drawing>
          <wp:inline distT="0" distB="0" distL="0" distR="0" wp14:anchorId="089A3A90" wp14:editId="1FC56C5F">
            <wp:extent cx="4199255" cy="3147237"/>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211919" cy="3156729"/>
                    </a:xfrm>
                    <a:prstGeom prst="rect">
                      <a:avLst/>
                    </a:prstGeom>
                  </pic:spPr>
                </pic:pic>
              </a:graphicData>
            </a:graphic>
          </wp:inline>
        </w:drawing>
      </w:r>
    </w:p>
    <w:p w:rsidR="00FA523E" w:rsidRPr="00FA523E" w:rsidRDefault="00FA523E" w:rsidP="00FA523E">
      <w:pPr>
        <w:rPr>
          <w:sz w:val="22"/>
        </w:rPr>
      </w:pPr>
    </w:p>
    <w:p w:rsidR="00FA523E" w:rsidRPr="00FA523E" w:rsidRDefault="00FA523E" w:rsidP="00FA523E">
      <w:pPr>
        <w:rPr>
          <w:sz w:val="22"/>
        </w:rPr>
      </w:pPr>
      <w:r w:rsidRPr="00FA523E">
        <w:rPr>
          <w:b/>
          <w:sz w:val="22"/>
        </w:rPr>
        <w:t xml:space="preserve">Señal de Fotopletismografia: </w:t>
      </w:r>
      <w:r w:rsidRPr="00FA523E">
        <w:rPr>
          <w:sz w:val="22"/>
        </w:rPr>
        <w:t xml:space="preserve">Para el análisis de la señal fotopletismografíca no es nada diferente, </w:t>
      </w:r>
      <w:r>
        <w:rPr>
          <w:sz w:val="22"/>
        </w:rPr>
        <w:t>podemos observar en la Figura 40</w:t>
      </w:r>
      <w:r w:rsidRPr="00FA523E">
        <w:rPr>
          <w:sz w:val="22"/>
        </w:rPr>
        <w:t xml:space="preserve"> diversas características de pulso entre la señal de electrocardiografía (ECG) color negro y fotopletismografia (PPG) en color azul, grabadas simultáneamente.</w:t>
      </w:r>
    </w:p>
    <w:p w:rsidR="00FA523E" w:rsidRPr="005D5134" w:rsidRDefault="00FA523E" w:rsidP="00FA523E">
      <w:pPr>
        <w:rPr>
          <w:sz w:val="22"/>
        </w:rPr>
      </w:pPr>
      <w:r w:rsidRPr="00FA523E">
        <w:rPr>
          <w:sz w:val="22"/>
        </w:rPr>
        <w:t>Donde PPI, es la diferencia de tiempo entre las sucesiones de pico de la señal PPG; amplitude, es la altura del pico sistólico desde el pie; slope, es el pico máximo de la primera derivada de cada pulso 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Selvaraj, Jaryal, Santhosh, Deepak, &amp; Anand, 2009).</w:t>
      </w:r>
    </w:p>
    <w:p w:rsidR="0013731B" w:rsidRDefault="0013731B" w:rsidP="0013731B">
      <w:pPr>
        <w:pStyle w:val="Descripcin"/>
        <w:keepNext/>
        <w:jc w:val="center"/>
      </w:pPr>
      <w:bookmarkStart w:id="120" w:name="_Ref514382463"/>
      <w:bookmarkStart w:id="121" w:name="_Toc514508156"/>
      <w:r>
        <w:lastRenderedPageBreak/>
        <w:t xml:space="preserve">Figura </w:t>
      </w:r>
      <w:r w:rsidR="0012254C">
        <w:fldChar w:fldCharType="begin"/>
      </w:r>
      <w:r w:rsidR="0012254C">
        <w:instrText xml:space="preserve"> SEQ Figura \* ARABIC </w:instrText>
      </w:r>
      <w:r w:rsidR="0012254C">
        <w:fldChar w:fldCharType="separate"/>
      </w:r>
      <w:r w:rsidR="00525087">
        <w:rPr>
          <w:noProof/>
        </w:rPr>
        <w:t>40</w:t>
      </w:r>
      <w:r w:rsidR="0012254C">
        <w:rPr>
          <w:noProof/>
        </w:rPr>
        <w:fldChar w:fldCharType="end"/>
      </w:r>
      <w:bookmarkEnd w:id="120"/>
      <w:r>
        <w:t>. Señal ECG y Oximetría Simultáneamente</w:t>
      </w:r>
      <w:bookmarkEnd w:id="121"/>
    </w:p>
    <w:p w:rsidR="001D4121" w:rsidRDefault="001D4121" w:rsidP="001D4121">
      <w:pPr>
        <w:jc w:val="center"/>
      </w:pPr>
      <w:r>
        <w:rPr>
          <w:noProof/>
          <w:sz w:val="23"/>
          <w:szCs w:val="23"/>
          <w:lang w:eastAsia="es-CO"/>
        </w:rPr>
        <w:drawing>
          <wp:inline distT="0" distB="0" distL="0" distR="0" wp14:anchorId="73DB4BFB" wp14:editId="3EFEC35C">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8">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FA523E" w:rsidRDefault="00FA523E" w:rsidP="00FA523E">
      <w:r>
        <w:t xml:space="preserve">Gracias a que el desfase presente entre las señales PTT se mantiene a lo largo de la onda, es posible caracterizar el corte de mínimo sangrado, partiendo de la señal de oximetría y derivando de esta la presión sistólica y diastólica necesarias para nuestro corte de mínimo sangrado.  </w:t>
      </w:r>
    </w:p>
    <w:p w:rsidR="00FA523E" w:rsidRDefault="00FA523E" w:rsidP="00FA523E">
      <w:r>
        <w:t>En este caso el comienzo de la presión sístole tiene lugar al inicio o pie de la señal fotopletismografíca (PPG) y, finaliza término medio de esta misma. Por ésta razón se realizó la sincronización de la onda de corte de mínimo sangrado con la señal PPG, tomando de referencia de igual forma el pico más alto sabiendo la diferencia con el pico QRS de la señal ECG es apr</w:t>
      </w:r>
      <w:r w:rsidR="0013288D">
        <w:t>oximadamente 0.5 s. Ver figura 41</w:t>
      </w:r>
      <w:r>
        <w:t xml:space="preserve"> de gran simi</w:t>
      </w:r>
      <w:r w:rsidR="0013288D">
        <w:t>litud a la señal de la figura 40</w:t>
      </w:r>
      <w:r>
        <w:t>.</w:t>
      </w:r>
    </w:p>
    <w:p w:rsidR="00674A3D" w:rsidRDefault="00674A3D" w:rsidP="00674A3D">
      <w:pPr>
        <w:pStyle w:val="Descripcin"/>
        <w:keepNext/>
        <w:jc w:val="center"/>
      </w:pPr>
      <w:bookmarkStart w:id="122" w:name="_Ref514383145"/>
      <w:bookmarkStart w:id="123" w:name="_Toc514508157"/>
      <w:r>
        <w:t xml:space="preserve">Figura </w:t>
      </w:r>
      <w:r w:rsidR="0012254C">
        <w:fldChar w:fldCharType="begin"/>
      </w:r>
      <w:r w:rsidR="0012254C">
        <w:instrText xml:space="preserve"> SEQ Figura \* ARABIC </w:instrText>
      </w:r>
      <w:r w:rsidR="0012254C">
        <w:fldChar w:fldCharType="separate"/>
      </w:r>
      <w:r w:rsidR="00525087">
        <w:rPr>
          <w:noProof/>
        </w:rPr>
        <w:t>41</w:t>
      </w:r>
      <w:r w:rsidR="0012254C">
        <w:rPr>
          <w:noProof/>
        </w:rPr>
        <w:fldChar w:fldCharType="end"/>
      </w:r>
      <w:bookmarkEnd w:id="122"/>
      <w:r>
        <w:t>. Señal ECG y de Oximetría adquiridas simultáneamente.</w:t>
      </w:r>
      <w:bookmarkEnd w:id="123"/>
    </w:p>
    <w:p w:rsidR="001D4121" w:rsidRPr="00E3569F" w:rsidRDefault="0013288D" w:rsidP="00E3569F">
      <w:pPr>
        <w:jc w:val="center"/>
        <w:rPr>
          <w:rFonts w:eastAsiaTheme="minorEastAsia" w:cs="Times New Roman"/>
          <w:sz w:val="22"/>
        </w:rPr>
      </w:pPr>
      <w:r>
        <w:rPr>
          <w:noProof/>
          <w:lang w:eastAsia="es-CO"/>
        </w:rPr>
        <w:drawing>
          <wp:inline distT="0" distB="0" distL="0" distR="0" wp14:anchorId="4E997EE8" wp14:editId="71A665FE">
            <wp:extent cx="5612130" cy="2136140"/>
            <wp:effectExtent l="0" t="0" r="762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sfase.PNG"/>
                    <pic:cNvPicPr/>
                  </pic:nvPicPr>
                  <pic:blipFill>
                    <a:blip r:embed="rId49">
                      <a:extLst>
                        <a:ext uri="{28A0092B-C50C-407E-A947-70E740481C1C}">
                          <a14:useLocalDpi xmlns:a14="http://schemas.microsoft.com/office/drawing/2010/main" val="0"/>
                        </a:ext>
                      </a:extLst>
                    </a:blip>
                    <a:stretch>
                      <a:fillRect/>
                    </a:stretch>
                  </pic:blipFill>
                  <pic:spPr>
                    <a:xfrm>
                      <a:off x="0" y="0"/>
                      <a:ext cx="5612130" cy="2136140"/>
                    </a:xfrm>
                    <a:prstGeom prst="rect">
                      <a:avLst/>
                    </a:prstGeom>
                  </pic:spPr>
                </pic:pic>
              </a:graphicData>
            </a:graphic>
          </wp:inline>
        </w:drawing>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525087" w:rsidRPr="00525087">
        <w:rPr>
          <w:rFonts w:ascii="Times New Roman" w:hAnsi="Times New Roman" w:cs="Times New Roman"/>
        </w:rPr>
        <w:t xml:space="preserve">Figura </w:t>
      </w:r>
      <w:r w:rsidR="00525087" w:rsidRPr="00525087">
        <w:rPr>
          <w:rFonts w:ascii="Times New Roman" w:hAnsi="Times New Roman" w:cs="Times New Roman"/>
          <w:noProof/>
        </w:rPr>
        <w:t>42</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124" w:name="_Ref514383347"/>
      <w:bookmarkStart w:id="125" w:name="_Toc514508158"/>
      <w:r>
        <w:t xml:space="preserve">Figura </w:t>
      </w:r>
      <w:r w:rsidR="0012254C">
        <w:fldChar w:fldCharType="begin"/>
      </w:r>
      <w:r w:rsidR="0012254C">
        <w:instrText xml:space="preserve"> SEQ Figura \* ARABIC </w:instrText>
      </w:r>
      <w:r w:rsidR="0012254C">
        <w:fldChar w:fldCharType="separate"/>
      </w:r>
      <w:r w:rsidR="00525087">
        <w:rPr>
          <w:noProof/>
        </w:rPr>
        <w:t>42</w:t>
      </w:r>
      <w:r w:rsidR="0012254C">
        <w:rPr>
          <w:noProof/>
        </w:rPr>
        <w:fldChar w:fldCharType="end"/>
      </w:r>
      <w:bookmarkEnd w:id="124"/>
      <w:r>
        <w:t>. Diagrama de Pines del PIC16F688</w:t>
      </w:r>
      <w:bookmarkEnd w:id="125"/>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17A3A7B4" wp14:editId="7C65638D">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50">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El convertidor analógico digital permite la conversión de una señal de entrada analógica a una representación binaria de 10 bits de esa señal.</w:t>
      </w:r>
    </w:p>
    <w:p w:rsidR="001D4121" w:rsidRPr="00AC2BB1" w:rsidRDefault="001D4121" w:rsidP="001D4121">
      <w:pPr>
        <w:rPr>
          <w:rFonts w:cs="Times New Roman"/>
          <w:sz w:val="22"/>
        </w:rPr>
      </w:pPr>
      <w:r w:rsidRPr="00AC2BB1">
        <w:rPr>
          <w:rFonts w:cs="Times New Roman"/>
          <w:sz w:val="22"/>
        </w:rPr>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lastRenderedPageBreak/>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Tad):</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dirigir el funcionamiento del Conversor A/D. La rutina señalada fue escrita en lenguaje de programación C, utilizando como editor de texto PIC C Compiler. </w:t>
      </w:r>
    </w:p>
    <w:p w:rsidR="001D4121" w:rsidRPr="00942E92" w:rsidRDefault="001D4121" w:rsidP="00942E92">
      <w:pPr>
        <w:rPr>
          <w:rFonts w:cs="Times New Roman"/>
          <w:szCs w:val="24"/>
        </w:rPr>
      </w:pPr>
      <w:r w:rsidRPr="009E18D5">
        <w:rPr>
          <w:rFonts w:cs="Times New Roman"/>
          <w:b/>
          <w:i/>
          <w:szCs w:val="24"/>
        </w:rPr>
        <w:t>PIC C Compiler</w:t>
      </w:r>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ramar microcontroladores PIC (.</w:t>
      </w:r>
      <w:r w:rsidRPr="009E18D5">
        <w:rPr>
          <w:rFonts w:cs="Times New Roman"/>
          <w:szCs w:val="24"/>
        </w:rPr>
        <w:t xml:space="preserve">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 xml:space="preserve">La UEQ cortará solamente en la fase diastólica, es decir, cuando el corazón se encuentre relajado, lo cual significa que la presión arterial se encuentra en su nivel más bajo. Lo anterior </w:t>
      </w:r>
      <w:r w:rsidRPr="009E18D5">
        <w:rPr>
          <w:szCs w:val="24"/>
        </w:rPr>
        <w:lastRenderedPageBreak/>
        <w:t>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126" w:name="_Ref514409512"/>
      <w:bookmarkStart w:id="127" w:name="_Toc514508101"/>
      <w:r>
        <w:t>Control de Potencia</w:t>
      </w:r>
      <w:bookmarkEnd w:id="126"/>
      <w:bookmarkEnd w:id="127"/>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525087" w:rsidRPr="00525087">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Temperatura de Funcionamiento entre -40Cº y 150 Cº</w:t>
      </w:r>
    </w:p>
    <w:p w:rsidR="0053768B" w:rsidRPr="0053768B" w:rsidRDefault="0053768B" w:rsidP="0053768B">
      <w:r>
        <w:t>Potencia máxima 1200W</w:t>
      </w:r>
    </w:p>
    <w:p w:rsidR="00314471" w:rsidRDefault="00DC4FA9" w:rsidP="00314471">
      <w:pPr>
        <w:pStyle w:val="Ttulo4"/>
        <w:ind w:firstLine="0"/>
      </w:pPr>
      <w:r>
        <w:lastRenderedPageBreak/>
        <w:t>Diagrama de Bloques</w:t>
      </w:r>
      <w:r w:rsidR="00AC36C5">
        <w:t>.</w:t>
      </w:r>
    </w:p>
    <w:p w:rsidR="00314471" w:rsidRDefault="009E18D5" w:rsidP="00314471">
      <w:pPr>
        <w:pStyle w:val="Descripcin"/>
        <w:keepNext/>
        <w:jc w:val="center"/>
      </w:pPr>
      <w:bookmarkStart w:id="128" w:name="_Ref514384602"/>
      <w:bookmarkStart w:id="129" w:name="_Toc514508159"/>
      <w:r>
        <w:t xml:space="preserve">Figura </w:t>
      </w:r>
      <w:r w:rsidR="0012254C">
        <w:fldChar w:fldCharType="begin"/>
      </w:r>
      <w:r w:rsidR="0012254C">
        <w:instrText xml:space="preserve"> SEQ Figura \* ARABIC </w:instrText>
      </w:r>
      <w:r w:rsidR="0012254C">
        <w:fldChar w:fldCharType="separate"/>
      </w:r>
      <w:r w:rsidR="00525087">
        <w:rPr>
          <w:noProof/>
        </w:rPr>
        <w:t>43</w:t>
      </w:r>
      <w:r w:rsidR="0012254C">
        <w:rPr>
          <w:noProof/>
        </w:rPr>
        <w:fldChar w:fldCharType="end"/>
      </w:r>
      <w:bookmarkEnd w:id="128"/>
      <w:r>
        <w:t>. Diagrama de Bloques Para el</w:t>
      </w:r>
      <w:r w:rsidR="00E57FE3">
        <w:t xml:space="preserve"> Sistema de Control de Potencia</w:t>
      </w:r>
      <w:bookmarkEnd w:id="129"/>
    </w:p>
    <w:p w:rsidR="00314471" w:rsidRDefault="009E18D5" w:rsidP="00314471">
      <w:pPr>
        <w:keepNext/>
        <w:jc w:val="left"/>
      </w:pPr>
      <w:r>
        <w:rPr>
          <w:noProof/>
          <w:lang w:eastAsia="es-CO"/>
        </w:rPr>
        <w:drawing>
          <wp:inline distT="0" distB="0" distL="0" distR="0" wp14:anchorId="58A91D25" wp14:editId="6ACFF745">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1">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3B531E"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 xml:space="preserve">señalado en la pantalla táctil del equipo de </w:t>
      </w:r>
      <w:r w:rsidR="009E0FF8">
        <w:lastRenderedPageBreak/>
        <w:t>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525087">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3B531E"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3B531E"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130" w:name="_Ref514384463"/>
      <w:bookmarkStart w:id="131" w:name="_Toc514508160"/>
      <w:r>
        <w:lastRenderedPageBreak/>
        <w:t xml:space="preserve">Figura </w:t>
      </w:r>
      <w:r w:rsidR="0012254C">
        <w:fldChar w:fldCharType="begin"/>
      </w:r>
      <w:r w:rsidR="0012254C">
        <w:instrText xml:space="preserve"> SEQ Figura \* ARABIC </w:instrText>
      </w:r>
      <w:r w:rsidR="0012254C">
        <w:fldChar w:fldCharType="separate"/>
      </w:r>
      <w:r w:rsidR="00525087">
        <w:rPr>
          <w:noProof/>
        </w:rPr>
        <w:t>44</w:t>
      </w:r>
      <w:r w:rsidR="0012254C">
        <w:rPr>
          <w:noProof/>
        </w:rPr>
        <w:fldChar w:fldCharType="end"/>
      </w:r>
      <w:bookmarkEnd w:id="130"/>
      <w:r>
        <w:t>. Regulación y Control de Potencia DC</w:t>
      </w:r>
      <w:bookmarkEnd w:id="131"/>
    </w:p>
    <w:p w:rsidR="00593CE9" w:rsidRDefault="00593CE9" w:rsidP="009E18D5">
      <w:pPr>
        <w:keepNext/>
        <w:jc w:val="center"/>
      </w:pPr>
      <w:r>
        <w:rPr>
          <w:noProof/>
          <w:lang w:eastAsia="es-CO"/>
        </w:rPr>
        <w:drawing>
          <wp:inline distT="0" distB="0" distL="0" distR="0" wp14:anchorId="474E024F" wp14:editId="16BB6E70">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2">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525087">
        <w:t xml:space="preserve">Figura </w:t>
      </w:r>
      <w:r w:rsidR="00525087">
        <w:rPr>
          <w:noProof/>
        </w:rPr>
        <w:t>44</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en la salida del aparato electroquirúrgico.</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132" w:name="_Toc514508102"/>
      <w:r>
        <w:t>Alimentación</w:t>
      </w:r>
      <w:bookmarkEnd w:id="132"/>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525087">
        <w:t>3.3.4</w:t>
      </w:r>
      <w:r w:rsidR="00141E67">
        <w:fldChar w:fldCharType="end"/>
      </w:r>
      <w:r w:rsidR="002735EF">
        <w:t>.</w:t>
      </w:r>
    </w:p>
    <w:p w:rsidR="009C31B5" w:rsidRPr="009C31B5" w:rsidRDefault="00CC718B" w:rsidP="00090C0C">
      <w:pPr>
        <w:pStyle w:val="Ttulo2"/>
      </w:pPr>
      <w:bookmarkStart w:id="133" w:name="_Toc514508103"/>
      <w:r>
        <w:lastRenderedPageBreak/>
        <w:t xml:space="preserve">Funcionamiento </w:t>
      </w:r>
      <w:r w:rsidR="0053744A">
        <w:t xml:space="preserve">del </w:t>
      </w:r>
      <w:r>
        <w:t>electrobisturí</w:t>
      </w:r>
      <w:bookmarkEnd w:id="133"/>
    </w:p>
    <w:p w:rsidR="002158F0" w:rsidRDefault="002158F0" w:rsidP="002158F0">
      <w:pPr>
        <w:pStyle w:val="Descripcin"/>
        <w:keepNext/>
        <w:jc w:val="center"/>
      </w:pPr>
      <w:bookmarkStart w:id="134" w:name="_Ref514384622"/>
      <w:bookmarkStart w:id="135" w:name="_Toc514508161"/>
      <w:r>
        <w:t xml:space="preserve">Figura </w:t>
      </w:r>
      <w:r w:rsidR="0012254C">
        <w:fldChar w:fldCharType="begin"/>
      </w:r>
      <w:r w:rsidR="0012254C">
        <w:instrText xml:space="preserve"> SEQ Figura \* ARABIC </w:instrText>
      </w:r>
      <w:r w:rsidR="0012254C">
        <w:fldChar w:fldCharType="separate"/>
      </w:r>
      <w:r w:rsidR="00525087">
        <w:rPr>
          <w:noProof/>
        </w:rPr>
        <w:t>45</w:t>
      </w:r>
      <w:r w:rsidR="0012254C">
        <w:rPr>
          <w:noProof/>
        </w:rPr>
        <w:fldChar w:fldCharType="end"/>
      </w:r>
      <w:bookmarkEnd w:id="134"/>
      <w:r>
        <w:t xml:space="preserve">. </w:t>
      </w:r>
      <w:r w:rsidRPr="005F35D6">
        <w:t>Representación del Funcionamiento</w:t>
      </w:r>
      <w:r w:rsidR="00DA176A">
        <w:t xml:space="preserve"> del Equipo</w:t>
      </w:r>
      <w:bookmarkEnd w:id="135"/>
    </w:p>
    <w:p w:rsidR="0053744A" w:rsidRDefault="0053744A" w:rsidP="002158F0">
      <w:pPr>
        <w:jc w:val="center"/>
      </w:pPr>
      <w:r>
        <w:rPr>
          <w:noProof/>
          <w:lang w:eastAsia="es-CO"/>
        </w:rPr>
        <w:drawing>
          <wp:inline distT="0" distB="0" distL="0" distR="0" wp14:anchorId="2F887B15" wp14:editId="21E6978B">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525087">
        <w:t xml:space="preserve">Figura </w:t>
      </w:r>
      <w:r w:rsidR="00525087">
        <w:rPr>
          <w:noProof/>
        </w:rPr>
        <w:t>45</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bookmarkStart w:id="136" w:name="_Toc514508162"/>
      <w:r>
        <w:t xml:space="preserve">Figura </w:t>
      </w:r>
      <w:r w:rsidR="0012254C">
        <w:fldChar w:fldCharType="begin"/>
      </w:r>
      <w:r w:rsidR="0012254C">
        <w:instrText xml:space="preserve"> SEQ Figura \* ARABIC </w:instrText>
      </w:r>
      <w:r w:rsidR="0012254C">
        <w:fldChar w:fldCharType="separate"/>
      </w:r>
      <w:r w:rsidR="00525087">
        <w:rPr>
          <w:noProof/>
        </w:rPr>
        <w:t>46</w:t>
      </w:r>
      <w:r w:rsidR="0012254C">
        <w:rPr>
          <w:noProof/>
        </w:rPr>
        <w:fldChar w:fldCharType="end"/>
      </w:r>
      <w:r>
        <w:t>. Placa de Retorno de dos Secciones Conductoras.</w:t>
      </w:r>
      <w:bookmarkEnd w:id="136"/>
    </w:p>
    <w:p w:rsidR="0053744A" w:rsidRDefault="0053744A" w:rsidP="0053744A">
      <w:pPr>
        <w:keepNext/>
        <w:jc w:val="center"/>
      </w:pPr>
      <w:r>
        <w:rPr>
          <w:noProof/>
          <w:lang w:eastAsia="es-CO"/>
        </w:rPr>
        <w:drawing>
          <wp:inline distT="0" distB="0" distL="0" distR="0" wp14:anchorId="26506AD7" wp14:editId="761F8E8C">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w:t>
      </w:r>
      <w:r>
        <w:lastRenderedPageBreak/>
        <w:t xml:space="preserve">y se mostrará </w:t>
      </w:r>
      <w:r w:rsidR="00F54A6B">
        <w:fldChar w:fldCharType="begin"/>
      </w:r>
      <w:r w:rsidR="00F54A6B">
        <w:instrText xml:space="preserve"> REF _Ref514400921 \h </w:instrText>
      </w:r>
      <w:r w:rsidR="00F54A6B">
        <w:fldChar w:fldCharType="separate"/>
      </w:r>
      <w:r w:rsidR="00525087">
        <w:t xml:space="preserve">Figura </w:t>
      </w:r>
      <w:r w:rsidR="00525087">
        <w:rPr>
          <w:noProof/>
        </w:rPr>
        <w:t>47</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137" w:name="_Ref514400921"/>
      <w:bookmarkStart w:id="138" w:name="_Toc514508163"/>
      <w:r>
        <w:t xml:space="preserve">Figura </w:t>
      </w:r>
      <w:r w:rsidR="0012254C">
        <w:fldChar w:fldCharType="begin"/>
      </w:r>
      <w:r w:rsidR="0012254C">
        <w:instrText xml:space="preserve"> SEQ Figura \* ARABIC </w:instrText>
      </w:r>
      <w:r w:rsidR="0012254C">
        <w:fldChar w:fldCharType="separate"/>
      </w:r>
      <w:r w:rsidR="00525087">
        <w:rPr>
          <w:noProof/>
        </w:rPr>
        <w:t>47</w:t>
      </w:r>
      <w:r w:rsidR="0012254C">
        <w:rPr>
          <w:noProof/>
        </w:rPr>
        <w:fldChar w:fldCharType="end"/>
      </w:r>
      <w:bookmarkEnd w:id="137"/>
      <w:r>
        <w:t>. Advertencia Placa de Retorno Ausente o Mal Puesta.</w:t>
      </w:r>
      <w:bookmarkEnd w:id="138"/>
    </w:p>
    <w:p w:rsidR="0053744A" w:rsidRDefault="0053744A" w:rsidP="0053744A">
      <w:pPr>
        <w:keepNext/>
        <w:jc w:val="center"/>
      </w:pPr>
      <w:r>
        <w:rPr>
          <w:noProof/>
          <w:lang w:eastAsia="es-CO"/>
        </w:rPr>
        <w:drawing>
          <wp:inline distT="0" distB="0" distL="0" distR="0" wp14:anchorId="33AC85E6" wp14:editId="7C9997E6">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525087">
        <w:t xml:space="preserve">Figura </w:t>
      </w:r>
      <w:r w:rsidR="00525087">
        <w:rPr>
          <w:noProof/>
        </w:rPr>
        <w:t>48</w:t>
      </w:r>
      <w:r w:rsidR="006464E7">
        <w:fldChar w:fldCharType="end"/>
      </w:r>
      <w:r w:rsidR="00E53946">
        <w:t>.</w:t>
      </w:r>
    </w:p>
    <w:p w:rsidR="00272D57" w:rsidRDefault="00272D57" w:rsidP="00272D57">
      <w:pPr>
        <w:pStyle w:val="Descripcin"/>
        <w:keepNext/>
        <w:jc w:val="center"/>
      </w:pPr>
      <w:bookmarkStart w:id="139" w:name="_Ref514408063"/>
      <w:bookmarkStart w:id="140" w:name="_Toc514508164"/>
      <w:r>
        <w:t xml:space="preserve">Figura </w:t>
      </w:r>
      <w:r w:rsidR="0012254C">
        <w:fldChar w:fldCharType="begin"/>
      </w:r>
      <w:r w:rsidR="0012254C">
        <w:instrText xml:space="preserve"> SEQ Figura \* ARABIC </w:instrText>
      </w:r>
      <w:r w:rsidR="0012254C">
        <w:fldChar w:fldCharType="separate"/>
      </w:r>
      <w:r w:rsidR="00525087">
        <w:rPr>
          <w:noProof/>
        </w:rPr>
        <w:t>48</w:t>
      </w:r>
      <w:r w:rsidR="0012254C">
        <w:rPr>
          <w:noProof/>
        </w:rPr>
        <w:fldChar w:fldCharType="end"/>
      </w:r>
      <w:bookmarkEnd w:id="139"/>
      <w:r>
        <w:t xml:space="preserve">. Lápiz de </w:t>
      </w:r>
      <w:r w:rsidR="00041868">
        <w:t>Electrocirugía</w:t>
      </w:r>
      <w:r>
        <w:t>.</w:t>
      </w:r>
      <w:bookmarkEnd w:id="140"/>
      <w:r>
        <w:t xml:space="preserve"> </w:t>
      </w:r>
    </w:p>
    <w:p w:rsidR="0053744A" w:rsidRDefault="0053744A" w:rsidP="0053744A">
      <w:pPr>
        <w:keepNext/>
        <w:jc w:val="center"/>
      </w:pPr>
      <w:r>
        <w:rPr>
          <w:noProof/>
          <w:lang w:eastAsia="es-CO"/>
        </w:rPr>
        <w:drawing>
          <wp:inline distT="0" distB="0" distL="0" distR="0" wp14:anchorId="2B656078" wp14:editId="6B32B6A1">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D348FA" w:rsidP="0053744A">
      <w:r>
        <w:t>En el</w:t>
      </w:r>
      <w:r w:rsidR="0053744A">
        <w:t xml:space="preserve"> momento que el operario presione alguno de los dos botones, se realiza el cálculo de voltaje necesario a la salida del electrodo activo para obtener la potencia marcada en la pantalla 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53744A" w:rsidRPr="0053744A" w:rsidRDefault="0053744A" w:rsidP="00FD3FA3"/>
    <w:p w:rsidR="000F78AC" w:rsidRDefault="000F78AC" w:rsidP="00DC4FA9"/>
    <w:p w:rsidR="00C63B78" w:rsidRDefault="00C63B78" w:rsidP="00DC4FA9"/>
    <w:p w:rsidR="00D10CDC" w:rsidRDefault="00C63B78" w:rsidP="00D10CDC">
      <w:pPr>
        <w:pStyle w:val="Ttulo2"/>
      </w:pPr>
      <w:bookmarkStart w:id="141" w:name="_Toc514508104"/>
      <w:r w:rsidRPr="000F10AA">
        <w:t>Diseño industrial del equipo</w:t>
      </w:r>
      <w:r>
        <w:t>.</w:t>
      </w:r>
      <w:bookmarkEnd w:id="141"/>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E3372" w:rsidRDefault="008E3372" w:rsidP="008E3372">
      <w:pPr>
        <w:pStyle w:val="Descripcin"/>
        <w:keepNext/>
        <w:jc w:val="center"/>
      </w:pPr>
      <w:bookmarkStart w:id="142" w:name="_Toc514508165"/>
      <w:r>
        <w:t xml:space="preserve">Figura </w:t>
      </w:r>
      <w:r w:rsidR="0012254C">
        <w:fldChar w:fldCharType="begin"/>
      </w:r>
      <w:r w:rsidR="0012254C">
        <w:instrText xml:space="preserve"> SEQ Figura \* ARABIC </w:instrText>
      </w:r>
      <w:r w:rsidR="0012254C">
        <w:fldChar w:fldCharType="separate"/>
      </w:r>
      <w:r w:rsidR="00525087">
        <w:rPr>
          <w:noProof/>
        </w:rPr>
        <w:t>49</w:t>
      </w:r>
      <w:r w:rsidR="0012254C">
        <w:rPr>
          <w:noProof/>
        </w:rPr>
        <w:fldChar w:fldCharType="end"/>
      </w:r>
      <w:r>
        <w:t>. Vist</w:t>
      </w:r>
      <w:r w:rsidR="005F3212">
        <w:t>a isométrica del equipo.</w:t>
      </w:r>
      <w:bookmarkEnd w:id="142"/>
    </w:p>
    <w:p w:rsidR="00C412B1" w:rsidRDefault="002039A6" w:rsidP="00FA5524">
      <w:pPr>
        <w:jc w:val="center"/>
      </w:pPr>
      <w:r>
        <w:rPr>
          <w:noProof/>
          <w:lang w:eastAsia="es-CO"/>
        </w:rPr>
        <w:drawing>
          <wp:inline distT="0" distB="0" distL="0" distR="0" wp14:anchorId="139532EE" wp14:editId="5DCF926D">
            <wp:extent cx="5612130" cy="3741420"/>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B4117D">
        <w:t xml:space="preserve"> Franco Mateus</w:t>
      </w:r>
      <w:r w:rsidR="00F72A39" w:rsidRPr="00012EF9">
        <w:t xml:space="preserve"> y </w:t>
      </w:r>
      <w:r w:rsidR="00F72A39" w:rsidRPr="00E67A5E">
        <w:t>Diego</w:t>
      </w:r>
      <w:r w:rsidR="00E4304B">
        <w:t xml:space="preserve"> Alberto Cañas Pinto</w:t>
      </w:r>
      <w:r w:rsidR="007A5EFE">
        <w:t>,</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w:t>
      </w:r>
      <w:r w:rsidR="008E5525">
        <w:lastRenderedPageBreak/>
        <w:t xml:space="preserve">procedimientos quirúrgicos </w:t>
      </w:r>
      <w:r w:rsidR="00326BB4">
        <w:t>(veterinarias y clínicas)</w:t>
      </w:r>
      <w:r w:rsidR="00801FD6">
        <w:t xml:space="preserve"> y consultas</w:t>
      </w:r>
      <w:r w:rsidR="00730295">
        <w:t xml:space="preserve"> que se realizaron a médicos cirujanos</w:t>
      </w:r>
      <w:r w:rsidR="00801FD6">
        <w:t xml:space="preserve">, </w:t>
      </w:r>
      <w:r w:rsidR="00CC361F">
        <w:t>las consultas realizadas se basan</w:t>
      </w:r>
      <w:r w:rsidR="00793A69">
        <w:t xml:space="preserve"> en las preguntas de la encuesta</w:t>
      </w:r>
      <w:r w:rsidR="00FF414C">
        <w:t xml:space="preserve"> base</w:t>
      </w:r>
      <w:r w:rsidR="008C0527">
        <w:t>, la cual</w:t>
      </w:r>
      <w:r w:rsidR="00793A69">
        <w:t xml:space="preserve"> se adjunta a los </w:t>
      </w:r>
      <w:r w:rsidR="00793A69" w:rsidRPr="00856B66">
        <w:rPr>
          <w:highlight w:val="yellow"/>
        </w:rPr>
        <w:t>anexos</w:t>
      </w:r>
      <w:r w:rsidR="00326BB4" w:rsidRPr="00856B66">
        <w:rPr>
          <w:highlight w:val="yellow"/>
        </w:rPr>
        <w:t>.</w:t>
      </w:r>
    </w:p>
    <w:p w:rsidR="002C79B9" w:rsidRPr="002C79B9" w:rsidRDefault="008733C3" w:rsidP="00C62CF9">
      <w:pPr>
        <w:pStyle w:val="Ttulo3"/>
      </w:pPr>
      <w:bookmarkStart w:id="143" w:name="_Toc514508105"/>
      <w:r>
        <w:t>Diseño de interfaz del u</w:t>
      </w:r>
      <w:r w:rsidR="00BD796D">
        <w:t>suario</w:t>
      </w:r>
      <w:bookmarkEnd w:id="143"/>
    </w:p>
    <w:p w:rsidR="00EF0971" w:rsidRDefault="00252606" w:rsidP="00784480">
      <w:r>
        <w:t>Se cuenta con una pantalla táctil resistiva de 7 pulgadas</w:t>
      </w:r>
      <w:r w:rsidR="001D5374">
        <w:t xml:space="preserve"> </w:t>
      </w:r>
      <w:r w:rsidR="00397642">
        <w:t xml:space="preserve">marca Nextion </w:t>
      </w:r>
      <w:r w:rsidR="001D5374" w:rsidRPr="001D5374">
        <w:t>NX8048T070</w:t>
      </w:r>
      <w:r w:rsidR="00397642">
        <w:t xml:space="preserve"> de la empresa Itead</w:t>
      </w:r>
      <w:r>
        <w:t xml:space="preserve">,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r w:rsidR="001C2991">
        <w:t xml:space="preserve"> Todo el</w:t>
      </w:r>
      <w:r w:rsidR="005865F4">
        <w:t xml:space="preserve"> diseño </w:t>
      </w:r>
      <w:r w:rsidR="00813A87">
        <w:t xml:space="preserve">gráfico </w:t>
      </w:r>
      <w:r w:rsidR="005865F4">
        <w:t>de la pantalla se realiza</w:t>
      </w:r>
      <w:r w:rsidR="001C2991">
        <w:t xml:space="preserve"> desde cero con ayuda</w:t>
      </w:r>
      <w:r w:rsidR="00DD0FD8">
        <w:t xml:space="preserve"> del software Adobe Illustrador</w:t>
      </w:r>
      <w:r w:rsidR="006C0368">
        <w:t xml:space="preserve"> con el apoyo de los diseñadores industriales antes mencionados</w:t>
      </w:r>
      <w:r w:rsidR="00363CA2">
        <w:t>, la funcionalidad</w:t>
      </w:r>
      <w:r w:rsidR="00543B70">
        <w:t xml:space="preserve"> de la pantalla se realiza gracias al IDE que el propio fabricante ofrece, </w:t>
      </w:r>
      <w:r w:rsidR="00BF3499">
        <w:t>la comunicación de la pantalla con el resto de componentes se lleva a cabo por</w:t>
      </w:r>
      <w:r w:rsidR="008F0DC3">
        <w:t xml:space="preserve"> comunicación serial por</w:t>
      </w:r>
      <w:r w:rsidR="00BF3499">
        <w:t xml:space="preserve"> medio de protocolo RS-232</w:t>
      </w:r>
      <w:r w:rsidR="006C0368">
        <w:t>.</w:t>
      </w:r>
    </w:p>
    <w:p w:rsidR="00C96085" w:rsidRDefault="00C96085" w:rsidP="00C96085">
      <w:pPr>
        <w:pStyle w:val="Descripcin"/>
        <w:keepNext/>
      </w:pPr>
      <w:bookmarkStart w:id="144" w:name="_Toc514508166"/>
      <w:r>
        <w:t xml:space="preserve">Figura </w:t>
      </w:r>
      <w:r w:rsidR="0012254C">
        <w:fldChar w:fldCharType="begin"/>
      </w:r>
      <w:r w:rsidR="0012254C">
        <w:instrText xml:space="preserve"> SEQ Figura \* ARABIC </w:instrText>
      </w:r>
      <w:r w:rsidR="0012254C">
        <w:fldChar w:fldCharType="separate"/>
      </w:r>
      <w:r w:rsidR="00525087">
        <w:rPr>
          <w:noProof/>
        </w:rPr>
        <w:t>50</w:t>
      </w:r>
      <w:r w:rsidR="0012254C">
        <w:rPr>
          <w:noProof/>
        </w:rPr>
        <w:fldChar w:fldCharType="end"/>
      </w:r>
      <w:r w:rsidR="00771EAA">
        <w:t xml:space="preserve">. </w:t>
      </w:r>
      <w:r w:rsidR="008C6AB7">
        <w:t>Equipo</w:t>
      </w:r>
      <w:r w:rsidR="00303101">
        <w:t xml:space="preserve"> </w:t>
      </w:r>
      <w:r w:rsidR="008C6AB7">
        <w:t xml:space="preserve">con pantalla </w:t>
      </w:r>
      <w:r w:rsidR="00303101">
        <w:t>principal</w:t>
      </w:r>
      <w:r w:rsidR="008C6AB7">
        <w:t xml:space="preserve"> encendida.</w:t>
      </w:r>
      <w:bookmarkEnd w:id="144"/>
    </w:p>
    <w:p w:rsidR="00784480" w:rsidRDefault="00EF0971" w:rsidP="00784480">
      <w:r>
        <w:rPr>
          <w:noProof/>
          <w:lang w:eastAsia="es-CO"/>
        </w:rPr>
        <w:drawing>
          <wp:inline distT="0" distB="0" distL="0" distR="0" wp14:anchorId="7F3141C0" wp14:editId="1FB46102">
            <wp:extent cx="5191125" cy="33051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58" cstate="print">
                      <a:extLst>
                        <a:ext uri="{28A0092B-C50C-407E-A947-70E740481C1C}">
                          <a14:useLocalDpi xmlns:a14="http://schemas.microsoft.com/office/drawing/2010/main" val="0"/>
                        </a:ext>
                      </a:extLst>
                    </a:blip>
                    <a:srcRect l="4922" t="7128" r="2580" b="4531"/>
                    <a:stretch/>
                  </pic:blipFill>
                  <pic:spPr bwMode="auto">
                    <a:xfrm>
                      <a:off x="0" y="0"/>
                      <a:ext cx="5191125" cy="3305175"/>
                    </a:xfrm>
                    <a:prstGeom prst="rect">
                      <a:avLst/>
                    </a:prstGeom>
                    <a:ln>
                      <a:noFill/>
                    </a:ln>
                    <a:extLst>
                      <a:ext uri="{53640926-AAD7-44D8-BBD7-CCE9431645EC}">
                        <a14:shadowObscured xmlns:a14="http://schemas.microsoft.com/office/drawing/2010/main"/>
                      </a:ext>
                    </a:extLst>
                  </pic:spPr>
                </pic:pic>
              </a:graphicData>
            </a:graphic>
          </wp:inline>
        </w:drawing>
      </w:r>
      <w:r w:rsidR="00745BC4">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525087">
        <w:t xml:space="preserve">Figura </w:t>
      </w:r>
      <w:r w:rsidR="00525087">
        <w:rPr>
          <w:noProof/>
        </w:rPr>
        <w:t>51</w:t>
      </w:r>
      <w:r w:rsidR="00104948">
        <w:fldChar w:fldCharType="end"/>
      </w:r>
      <w:r w:rsidR="00745BC4">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 xml:space="preserve">El modo de corte </w:t>
      </w:r>
      <w:r w:rsidR="001E6113">
        <w:lastRenderedPageBreak/>
        <w:t>MinDo sólo se puede</w:t>
      </w:r>
      <w:r w:rsidR="00964A04">
        <w:t xml:space="preserve"> seleccionar, siempre y cuando el icono MinDo se encuentre </w:t>
      </w:r>
      <w:r w:rsidR="00F566C4">
        <w:t>en verde, lo cual indica que el m</w:t>
      </w:r>
      <w:r w:rsidR="00EE7DA6">
        <w:t>ódulo</w:t>
      </w:r>
      <w:r w:rsidR="00F566C4">
        <w:t xml:space="preserve"> se encuentra conectado y funcionando.</w:t>
      </w:r>
    </w:p>
    <w:p w:rsidR="00714FA9" w:rsidRDefault="00714FA9" w:rsidP="00212A91">
      <w:pPr>
        <w:ind w:firstLine="0"/>
      </w:pPr>
    </w:p>
    <w:p w:rsidR="00430309" w:rsidRDefault="006021FF" w:rsidP="00714FA9">
      <w:pPr>
        <w:pStyle w:val="Descripcin"/>
        <w:keepNext/>
        <w:jc w:val="center"/>
      </w:pPr>
      <w:bookmarkStart w:id="145" w:name="_Ref514459485"/>
      <w:bookmarkStart w:id="146" w:name="_Toc514508167"/>
      <w:r>
        <w:t xml:space="preserve">Figura </w:t>
      </w:r>
      <w:r w:rsidR="0012254C">
        <w:fldChar w:fldCharType="begin"/>
      </w:r>
      <w:r w:rsidR="0012254C">
        <w:instrText xml:space="preserve"> SEQ Figura \* ARABIC </w:instrText>
      </w:r>
      <w:r w:rsidR="0012254C">
        <w:fldChar w:fldCharType="separate"/>
      </w:r>
      <w:r w:rsidR="00525087">
        <w:rPr>
          <w:noProof/>
        </w:rPr>
        <w:t>51</w:t>
      </w:r>
      <w:r w:rsidR="0012254C">
        <w:rPr>
          <w:noProof/>
        </w:rPr>
        <w:fldChar w:fldCharType="end"/>
      </w:r>
      <w:bookmarkEnd w:id="145"/>
      <w:r>
        <w:t>.</w:t>
      </w:r>
      <w:r w:rsidR="005818FF">
        <w:t xml:space="preserve"> </w:t>
      </w:r>
      <w:r w:rsidR="00375FAD">
        <w:t xml:space="preserve">Menú </w:t>
      </w:r>
      <w:r w:rsidR="00CD7BA4">
        <w:t>“</w:t>
      </w:r>
      <w:r w:rsidR="005A1BA4">
        <w:t>H</w:t>
      </w:r>
      <w:r w:rsidR="00375FAD">
        <w:t>ome</w:t>
      </w:r>
      <w:r w:rsidR="00CD7BA4">
        <w:t>”</w:t>
      </w:r>
      <w:r w:rsidR="00866C05">
        <w:t xml:space="preserve"> del Electrobisturi.</w:t>
      </w:r>
      <w:bookmarkEnd w:id="146"/>
    </w:p>
    <w:p w:rsidR="00282CC8" w:rsidRDefault="00282CC8" w:rsidP="006021FF">
      <w:pPr>
        <w:jc w:val="center"/>
      </w:pPr>
      <w:r>
        <w:rPr>
          <w:noProof/>
          <w:lang w:eastAsia="es-CO"/>
        </w:rPr>
        <w:drawing>
          <wp:inline distT="0" distB="0" distL="0" distR="0" wp14:anchorId="65FA3FBF" wp14:editId="4C6C812A">
            <wp:extent cx="5514975" cy="30861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019" t="1700" r="679" b="848"/>
                    <a:stretch/>
                  </pic:blipFill>
                  <pic:spPr bwMode="auto">
                    <a:xfrm>
                      <a:off x="0" y="0"/>
                      <a:ext cx="5514975" cy="3086100"/>
                    </a:xfrm>
                    <a:prstGeom prst="rect">
                      <a:avLst/>
                    </a:prstGeom>
                    <a:noFill/>
                    <a:ln>
                      <a:noFill/>
                    </a:ln>
                    <a:extLst>
                      <a:ext uri="{53640926-AAD7-44D8-BBD7-CCE9431645EC}">
                        <a14:shadowObscured xmlns:a14="http://schemas.microsoft.com/office/drawing/2010/main"/>
                      </a:ext>
                    </a:extLst>
                  </pic:spPr>
                </pic:pic>
              </a:graphicData>
            </a:graphic>
          </wp:inline>
        </w:drawing>
      </w:r>
    </w:p>
    <w:p w:rsidR="00C87E54" w:rsidRDefault="00D352F7" w:rsidP="002E5657">
      <w:r>
        <w:t>En la pantalla está disponible el menú de configuración (</w:t>
      </w:r>
      <w:r>
        <w:fldChar w:fldCharType="begin"/>
      </w:r>
      <w:r>
        <w:instrText xml:space="preserve"> REF _Ref514462182 \h </w:instrText>
      </w:r>
      <w:r>
        <w:fldChar w:fldCharType="separate"/>
      </w:r>
      <w:r w:rsidR="00525087">
        <w:t xml:space="preserve">Figura </w:t>
      </w:r>
      <w:r w:rsidR="00525087">
        <w:rPr>
          <w:noProof/>
        </w:rPr>
        <w:t>52</w:t>
      </w:r>
      <w:r>
        <w:fldChar w:fldCharType="end"/>
      </w:r>
      <w:r>
        <w:t xml:space="preserve">), </w:t>
      </w:r>
      <w:r w:rsidR="00397154">
        <w:t>desde donde se puede ajustar el volumen de las alarmas sonoras, brillo de la pantalla, idioma del contenido y calibración de la pantalla.</w:t>
      </w:r>
    </w:p>
    <w:p w:rsidR="00AF38EB" w:rsidRDefault="00AF38EB" w:rsidP="00DC07CE">
      <w:pPr>
        <w:pStyle w:val="Descripcin"/>
        <w:keepNext/>
        <w:jc w:val="center"/>
      </w:pPr>
      <w:bookmarkStart w:id="147" w:name="_Ref514462182"/>
      <w:bookmarkStart w:id="148" w:name="_Toc514508168"/>
      <w:r>
        <w:lastRenderedPageBreak/>
        <w:t xml:space="preserve">Figura </w:t>
      </w:r>
      <w:r w:rsidR="0012254C">
        <w:fldChar w:fldCharType="begin"/>
      </w:r>
      <w:r w:rsidR="0012254C">
        <w:instrText xml:space="preserve"> SEQ Figura \* ARABIC </w:instrText>
      </w:r>
      <w:r w:rsidR="0012254C">
        <w:fldChar w:fldCharType="separate"/>
      </w:r>
      <w:r w:rsidR="00525087">
        <w:rPr>
          <w:noProof/>
        </w:rPr>
        <w:t>52</w:t>
      </w:r>
      <w:r w:rsidR="0012254C">
        <w:rPr>
          <w:noProof/>
        </w:rPr>
        <w:fldChar w:fldCharType="end"/>
      </w:r>
      <w:bookmarkEnd w:id="147"/>
      <w:r>
        <w:t>. Menú “</w:t>
      </w:r>
      <w:r w:rsidR="007B3021">
        <w:t>C</w:t>
      </w:r>
      <w:r>
        <w:t>onfiguración”</w:t>
      </w:r>
      <w:r w:rsidR="001D4140">
        <w:t xml:space="preserve"> </w:t>
      </w:r>
      <w:r w:rsidR="001D4140" w:rsidRPr="001D4140">
        <w:t xml:space="preserve">del </w:t>
      </w:r>
      <w:r w:rsidR="006F08A3" w:rsidRPr="001D4140">
        <w:t>Electrobisturi.</w:t>
      </w:r>
      <w:bookmarkEnd w:id="148"/>
    </w:p>
    <w:p w:rsidR="001B0B4E" w:rsidRDefault="0032014C" w:rsidP="00E65539">
      <w:r>
        <w:rPr>
          <w:noProof/>
          <w:lang w:eastAsia="es-CO"/>
        </w:rPr>
        <w:drawing>
          <wp:inline distT="0" distB="0" distL="0" distR="0" wp14:anchorId="79A40EFB" wp14:editId="25DFB483">
            <wp:extent cx="5610225" cy="340042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10225" cy="3400425"/>
                    </a:xfrm>
                    <a:prstGeom prst="rect">
                      <a:avLst/>
                    </a:prstGeom>
                    <a:noFill/>
                    <a:ln>
                      <a:noFill/>
                    </a:ln>
                  </pic:spPr>
                </pic:pic>
              </a:graphicData>
            </a:graphic>
          </wp:inline>
        </w:drawing>
      </w:r>
    </w:p>
    <w:p w:rsidR="002B0073" w:rsidRDefault="002B0073" w:rsidP="00C63B78">
      <w:pPr>
        <w:pStyle w:val="Ttulo3"/>
      </w:pPr>
      <w:bookmarkStart w:id="149" w:name="_Toc514508106"/>
      <w:r>
        <w:t>Diseño de Carcasa</w:t>
      </w:r>
      <w:bookmarkEnd w:id="149"/>
    </w:p>
    <w:p w:rsidR="00144A9C" w:rsidRPr="00144A9C" w:rsidRDefault="00144A9C" w:rsidP="00144A9C">
      <w:r>
        <w:t xml:space="preserve">En el diseño de la carcasa del equipo se busca </w:t>
      </w:r>
      <w:r w:rsidR="006746D9">
        <w:t>obtener un aspecto moderno</w:t>
      </w:r>
      <w:r w:rsidR="007E1CE9">
        <w:t xml:space="preserve"> que a su vez brinde el espacio necesario para ubicar todos los elementos que componen el equipo y hacer la distribución de la mejor forma posible.</w:t>
      </w:r>
      <w:r w:rsidR="00817A60">
        <w:t xml:space="preserve"> </w:t>
      </w:r>
    </w:p>
    <w:p w:rsidR="0017476E" w:rsidRDefault="0017476E" w:rsidP="0017476E">
      <w:pPr>
        <w:pStyle w:val="Descripcin"/>
        <w:keepNext/>
        <w:jc w:val="center"/>
      </w:pPr>
      <w:bookmarkStart w:id="150" w:name="_Toc514508169"/>
      <w:r>
        <w:t xml:space="preserve">Figura </w:t>
      </w:r>
      <w:r w:rsidR="0012254C">
        <w:fldChar w:fldCharType="begin"/>
      </w:r>
      <w:r w:rsidR="0012254C">
        <w:instrText xml:space="preserve"> SEQ Figura \* ARABIC </w:instrText>
      </w:r>
      <w:r w:rsidR="0012254C">
        <w:fldChar w:fldCharType="separate"/>
      </w:r>
      <w:r w:rsidR="00525087">
        <w:rPr>
          <w:noProof/>
        </w:rPr>
        <w:t>53</w:t>
      </w:r>
      <w:r w:rsidR="0012254C">
        <w:rPr>
          <w:noProof/>
        </w:rPr>
        <w:fldChar w:fldCharType="end"/>
      </w:r>
      <w:r w:rsidR="005B2766">
        <w:t xml:space="preserve">. </w:t>
      </w:r>
      <w:r w:rsidR="00957B67">
        <w:t>Vista isométrica de carcasa del equipo.</w:t>
      </w:r>
      <w:bookmarkEnd w:id="150"/>
    </w:p>
    <w:p w:rsidR="00BC6312" w:rsidRDefault="00444ED0" w:rsidP="00D7317B">
      <w:pPr>
        <w:jc w:val="center"/>
      </w:pPr>
      <w:r>
        <w:rPr>
          <w:noProof/>
          <w:lang w:eastAsia="es-CO"/>
        </w:rPr>
        <w:drawing>
          <wp:inline distT="0" distB="0" distL="0" distR="0" wp14:anchorId="121CCCDA" wp14:editId="75EB70B4">
            <wp:extent cx="4933950" cy="25431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933950" cy="2543175"/>
                    </a:xfrm>
                    <a:prstGeom prst="rect">
                      <a:avLst/>
                    </a:prstGeom>
                  </pic:spPr>
                </pic:pic>
              </a:graphicData>
            </a:graphic>
          </wp:inline>
        </w:drawing>
      </w:r>
    </w:p>
    <w:p w:rsidR="00956DCF" w:rsidRDefault="00263572" w:rsidP="00263572">
      <w:r>
        <w:lastRenderedPageBreak/>
        <w:t>Teniendo en cuenta que hay elementos que puede llegar a producir mucho calor se realizan rejillas de ventilación y se ubican estos elementos de forma estratégica tratando de que haya un flujo de aire continuo.</w:t>
      </w:r>
      <w:r w:rsidR="00FD6112">
        <w:t xml:space="preserve"> Como se muestra en la </w:t>
      </w:r>
      <w:r w:rsidR="00DC3978">
        <w:fldChar w:fldCharType="begin"/>
      </w:r>
      <w:r w:rsidR="00DC3978">
        <w:instrText xml:space="preserve"> REF _Ref514462856 \h </w:instrText>
      </w:r>
      <w:r w:rsidR="00DC3978">
        <w:fldChar w:fldCharType="separate"/>
      </w:r>
      <w:r w:rsidR="00525087">
        <w:t xml:space="preserve">Figura </w:t>
      </w:r>
      <w:r w:rsidR="00525087">
        <w:rPr>
          <w:noProof/>
        </w:rPr>
        <w:t>54</w:t>
      </w:r>
      <w:r w:rsidR="00DC3978">
        <w:fldChar w:fldCharType="end"/>
      </w:r>
      <w:r w:rsidR="00875687">
        <w:t xml:space="preserve">, </w:t>
      </w:r>
      <w:r w:rsidR="005F7365">
        <w:t>todas las PCB</w:t>
      </w:r>
      <w:r w:rsidR="00956DCF">
        <w:t>’s expuestas al</w:t>
      </w:r>
      <w:r w:rsidR="009B22CE">
        <w:t xml:space="preserve"> principio de este </w:t>
      </w:r>
      <w:r w:rsidR="003F4B0E">
        <w:t>capítulo</w:t>
      </w:r>
      <w:r w:rsidR="008E4B96">
        <w:t xml:space="preserve"> se disponen en forma </w:t>
      </w:r>
      <w:r w:rsidR="00F8775C">
        <w:t>vertical dentro del equipo</w:t>
      </w:r>
      <w:r w:rsidR="00F01F84">
        <w:t>,</w:t>
      </w:r>
      <w:r w:rsidR="00F8775C">
        <w:t xml:space="preserve"> ahorrando espacio</w:t>
      </w:r>
      <w:r w:rsidR="002B3F97">
        <w:t>, facilitando las conexiones y permitiendo la libre circulaci</w:t>
      </w:r>
      <w:r w:rsidR="00BB73D3">
        <w:t xml:space="preserve">ón del aire, adicional las tarjetas se </w:t>
      </w:r>
      <w:r w:rsidR="00E402E3">
        <w:t>ubican de forma que las</w:t>
      </w:r>
      <w:r w:rsidR="00BB73D3">
        <w:t xml:space="preserve"> que tengan </w:t>
      </w:r>
      <w:r w:rsidR="00050695">
        <w:t>microcontroladores en su diseño</w:t>
      </w:r>
      <w:r w:rsidR="00BB73D3">
        <w:t xml:space="preserve"> se alejan lo máximo posible de la etapa de amplificación de potencia para evitar problemas de interferencia electromagnética</w:t>
      </w:r>
      <w:r w:rsidR="003803B2">
        <w:t>,</w:t>
      </w:r>
      <w:r w:rsidR="00BB73D3">
        <w:t xml:space="preserve"> debido a los fuertes campos electromagnéticos producidos por los altos voltajes que se presentan cuando se realiza el corte</w:t>
      </w:r>
      <w:r w:rsidR="00A51A5D">
        <w:t xml:space="preserve"> las puede sacar de funcionamiento</w:t>
      </w:r>
      <w:r w:rsidR="00BB73D3">
        <w:t>.</w:t>
      </w:r>
    </w:p>
    <w:p w:rsidR="00FD6112" w:rsidRDefault="00FD6112" w:rsidP="00FD6112">
      <w:pPr>
        <w:pStyle w:val="Descripcin"/>
        <w:keepNext/>
      </w:pPr>
      <w:bookmarkStart w:id="151" w:name="_Ref514462856"/>
      <w:bookmarkStart w:id="152" w:name="_Toc514508170"/>
      <w:r>
        <w:t xml:space="preserve">Figura </w:t>
      </w:r>
      <w:r w:rsidR="0012254C">
        <w:fldChar w:fldCharType="begin"/>
      </w:r>
      <w:r w:rsidR="0012254C">
        <w:instrText xml:space="preserve"> SEQ Figura \* ARABIC </w:instrText>
      </w:r>
      <w:r w:rsidR="0012254C">
        <w:fldChar w:fldCharType="separate"/>
      </w:r>
      <w:r w:rsidR="00525087">
        <w:rPr>
          <w:noProof/>
        </w:rPr>
        <w:t>54</w:t>
      </w:r>
      <w:r w:rsidR="0012254C">
        <w:rPr>
          <w:noProof/>
        </w:rPr>
        <w:fldChar w:fldCharType="end"/>
      </w:r>
      <w:bookmarkEnd w:id="151"/>
      <w:r>
        <w:t xml:space="preserve">. </w:t>
      </w:r>
      <w:r w:rsidR="001E52ED">
        <w:t xml:space="preserve">Vista superior del interior </w:t>
      </w:r>
      <w:r w:rsidR="00D96328">
        <w:t>del equipo, se observa la distribución de los elementos.</w:t>
      </w:r>
      <w:bookmarkEnd w:id="152"/>
    </w:p>
    <w:p w:rsidR="00263572" w:rsidRDefault="00EA27A5" w:rsidP="001B02F4">
      <w:r>
        <w:rPr>
          <w:noProof/>
          <w:lang w:eastAsia="es-CO"/>
        </w:rPr>
        <w:drawing>
          <wp:inline distT="0" distB="0" distL="0" distR="0" wp14:anchorId="644F9B5B" wp14:editId="5D07D689">
            <wp:extent cx="5612130" cy="2790825"/>
            <wp:effectExtent l="0" t="0" r="762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_40.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612130" cy="2790825"/>
                    </a:xfrm>
                    <a:prstGeom prst="rect">
                      <a:avLst/>
                    </a:prstGeom>
                  </pic:spPr>
                </pic:pic>
              </a:graphicData>
            </a:graphic>
          </wp:inline>
        </w:drawing>
      </w:r>
    </w:p>
    <w:p w:rsidR="00C11008" w:rsidRPr="00BC6312" w:rsidRDefault="00C11008" w:rsidP="001B02F4">
      <w:r>
        <w:t xml:space="preserve">Toda la carcasa está hecha en aclirico, y cada módulo está </w:t>
      </w:r>
      <w:r w:rsidR="000D33C8">
        <w:t>sujeto</w:t>
      </w:r>
      <w:r w:rsidR="00DD11FD">
        <w:t xml:space="preserve"> de forma independiente</w:t>
      </w:r>
      <w:r w:rsidR="0089752F">
        <w:t xml:space="preserve"> a</w:t>
      </w:r>
      <w:r>
        <w:t xml:space="preserve"> un piso principal, en caso de aver</w:t>
      </w:r>
      <w:r w:rsidR="00373B60">
        <w:t>ía no será necesario desmontar todo el equipo, ya que se puede desmo</w:t>
      </w:r>
      <w:r w:rsidR="00A20266">
        <w:t>ntar</w:t>
      </w:r>
      <w:r w:rsidR="00373B60">
        <w:t xml:space="preserve"> cualquier pieza del equipo y reemplazarla fácilmente</w:t>
      </w:r>
      <w:r w:rsidR="00016BE5">
        <w:t xml:space="preserve"> por separado</w:t>
      </w:r>
      <w:r w:rsidR="00373B60">
        <w:t>.</w:t>
      </w:r>
    </w:p>
    <w:p w:rsidR="00EA7069" w:rsidRDefault="00FD2701" w:rsidP="00EA7069">
      <w:pPr>
        <w:pStyle w:val="Ttulo3"/>
      </w:pPr>
      <w:bookmarkStart w:id="153" w:name="_Toc514508107"/>
      <w:r>
        <w:lastRenderedPageBreak/>
        <w:t>Accesorios</w:t>
      </w:r>
      <w:bookmarkEnd w:id="153"/>
    </w:p>
    <w:p w:rsidR="001B02F4" w:rsidRDefault="00BF6ADF" w:rsidP="001B02F4">
      <w:r>
        <w:t xml:space="preserve">En la </w:t>
      </w:r>
      <w:r>
        <w:fldChar w:fldCharType="begin"/>
      </w:r>
      <w:r>
        <w:instrText xml:space="preserve"> REF _Ref514487274 \h </w:instrText>
      </w:r>
      <w:r>
        <w:fldChar w:fldCharType="separate"/>
      </w:r>
      <w:r w:rsidR="00525087">
        <w:t xml:space="preserve">Figura </w:t>
      </w:r>
      <w:r w:rsidR="00525087">
        <w:rPr>
          <w:noProof/>
        </w:rPr>
        <w:t>55</w:t>
      </w:r>
      <w:r>
        <w:fldChar w:fldCharType="end"/>
      </w:r>
      <w:r w:rsidR="00126B8F">
        <w:t xml:space="preserve">, se observa un diseño sencillo de una mesa rodante que permite desplazar </w:t>
      </w:r>
      <w:r w:rsidR="00002503">
        <w:t>el equipo de for</w:t>
      </w:r>
      <w:r w:rsidR="008460A6">
        <w:t xml:space="preserve">ma segura, aunque este diseño no se implementa, se recomienda fuertemente usar </w:t>
      </w:r>
      <w:r w:rsidR="00CF1F5E">
        <w:t>una base adecuada para la ubicación y desplazamiento del equipo con el fin de evitar accidentes y conservar la integridad del equipo.</w:t>
      </w:r>
    </w:p>
    <w:p w:rsidR="005F46EE" w:rsidRDefault="00174B21" w:rsidP="005F46EE">
      <w:pPr>
        <w:pStyle w:val="Descripcin"/>
        <w:keepNext/>
      </w:pPr>
      <w:bookmarkStart w:id="154" w:name="_Ref514487274"/>
      <w:bookmarkStart w:id="155" w:name="_Toc514508171"/>
      <w:r>
        <w:t xml:space="preserve">Figura </w:t>
      </w:r>
      <w:r w:rsidR="0012254C">
        <w:fldChar w:fldCharType="begin"/>
      </w:r>
      <w:r w:rsidR="0012254C">
        <w:instrText xml:space="preserve"> SEQ Figura \* ARABIC </w:instrText>
      </w:r>
      <w:r w:rsidR="0012254C">
        <w:fldChar w:fldCharType="separate"/>
      </w:r>
      <w:r w:rsidR="00525087">
        <w:rPr>
          <w:noProof/>
        </w:rPr>
        <w:t>55</w:t>
      </w:r>
      <w:r w:rsidR="0012254C">
        <w:rPr>
          <w:noProof/>
        </w:rPr>
        <w:fldChar w:fldCharType="end"/>
      </w:r>
      <w:bookmarkEnd w:id="154"/>
      <w:r w:rsidR="003E060B">
        <w:t xml:space="preserve">. </w:t>
      </w:r>
      <w:r w:rsidR="006950DC">
        <w:t xml:space="preserve">Base </w:t>
      </w:r>
      <w:r w:rsidR="003F6ADE">
        <w:t>con ruedas rodantes para el equipo.</w:t>
      </w:r>
      <w:bookmarkEnd w:id="155"/>
    </w:p>
    <w:p w:rsidR="00FD2701" w:rsidRDefault="00FD2701" w:rsidP="001B02F4">
      <w:r>
        <w:rPr>
          <w:noProof/>
          <w:lang w:eastAsia="es-CO"/>
        </w:rPr>
        <w:drawing>
          <wp:inline distT="0" distB="0" distL="0" distR="0" wp14:anchorId="10BE35DE" wp14:editId="6C252EEE">
            <wp:extent cx="5734050" cy="2886075"/>
            <wp:effectExtent l="0" t="0" r="0"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8.png"/>
                    <pic:cNvPicPr/>
                  </pic:nvPicPr>
                  <pic:blipFill rotWithShape="1">
                    <a:blip r:embed="rId62">
                      <a:extLst>
                        <a:ext uri="{28A0092B-C50C-407E-A947-70E740481C1C}">
                          <a14:useLocalDpi xmlns:a14="http://schemas.microsoft.com/office/drawing/2010/main" val="0"/>
                        </a:ext>
                      </a:extLst>
                    </a:blip>
                    <a:srcRect l="11201" t="11768" r="8690" b="10682"/>
                    <a:stretch/>
                  </pic:blipFill>
                  <pic:spPr bwMode="auto">
                    <a:xfrm>
                      <a:off x="0" y="0"/>
                      <a:ext cx="5734050" cy="2886075"/>
                    </a:xfrm>
                    <a:prstGeom prst="rect">
                      <a:avLst/>
                    </a:prstGeom>
                    <a:ln>
                      <a:noFill/>
                    </a:ln>
                    <a:extLst>
                      <a:ext uri="{53640926-AAD7-44D8-BBD7-CCE9431645EC}">
                        <a14:shadowObscured xmlns:a14="http://schemas.microsoft.com/office/drawing/2010/main"/>
                      </a:ext>
                    </a:extLst>
                  </pic:spPr>
                </pic:pic>
              </a:graphicData>
            </a:graphic>
          </wp:inline>
        </w:drawing>
      </w:r>
    </w:p>
    <w:p w:rsidR="00121307" w:rsidRDefault="00074A75" w:rsidP="00074A75">
      <w:r>
        <w:t>Existe una gran variedad de electrodos de diferentes</w:t>
      </w:r>
      <w:r w:rsidR="00B036BD">
        <w:t xml:space="preserve"> formas y tamaños</w:t>
      </w:r>
      <w:r>
        <w:t xml:space="preserve"> cada uno de ellos para un propósito diferente.</w:t>
      </w:r>
      <w:r w:rsidR="00D71705">
        <w:t xml:space="preserve"> </w:t>
      </w:r>
      <w:r w:rsidR="003D512E">
        <w:t>El equipo se entrega con un solo tipo de punta</w:t>
      </w:r>
      <w:r w:rsidR="00CE2859">
        <w:t xml:space="preserve"> tipo espátula,</w:t>
      </w:r>
      <w:r w:rsidR="00FE0AD1">
        <w:t xml:space="preserve"> pero </w:t>
      </w:r>
      <w:r w:rsidR="00B174AB">
        <w:t xml:space="preserve">la punta del </w:t>
      </w:r>
      <w:r w:rsidR="001965E1">
        <w:t>lápiz</w:t>
      </w:r>
      <w:r w:rsidR="00B174AB">
        <w:t xml:space="preserve"> es removible e intercambia</w:t>
      </w:r>
      <w:r w:rsidR="00DE3EB0">
        <w:t xml:space="preserve">ble por cualquier tipo de punta </w:t>
      </w:r>
      <w:r w:rsidR="00570AB3">
        <w:t xml:space="preserve">genérica </w:t>
      </w:r>
      <w:r w:rsidR="003D512E">
        <w:t>que se encuentre en el mercado</w:t>
      </w:r>
      <w:r w:rsidR="00001E27">
        <w:t xml:space="preserve">, esta se </w:t>
      </w:r>
      <w:r w:rsidR="006D4DD8">
        <w:t>escoge de acuerdo a criterio</w:t>
      </w:r>
      <w:r w:rsidR="00001E27">
        <w:t xml:space="preserve"> del cirujano</w:t>
      </w:r>
      <w:r w:rsidR="003D512E">
        <w:t>.</w:t>
      </w:r>
    </w:p>
    <w:p w:rsidR="00074A75" w:rsidRDefault="00074A75" w:rsidP="00074A75">
      <w:pPr>
        <w:pStyle w:val="Descripcin"/>
        <w:keepNext/>
        <w:jc w:val="center"/>
      </w:pPr>
      <w:bookmarkStart w:id="156" w:name="_Toc514508172"/>
      <w:r>
        <w:t xml:space="preserve">Figura </w:t>
      </w:r>
      <w:r w:rsidR="0012254C">
        <w:fldChar w:fldCharType="begin"/>
      </w:r>
      <w:r w:rsidR="0012254C">
        <w:instrText xml:space="preserve"> SEQ Figura \* ARABIC </w:instrText>
      </w:r>
      <w:r w:rsidR="0012254C">
        <w:fldChar w:fldCharType="separate"/>
      </w:r>
      <w:r w:rsidR="00525087">
        <w:rPr>
          <w:noProof/>
        </w:rPr>
        <w:t>56</w:t>
      </w:r>
      <w:r w:rsidR="0012254C">
        <w:rPr>
          <w:noProof/>
        </w:rPr>
        <w:fldChar w:fldCharType="end"/>
      </w:r>
      <w:r w:rsidR="00F1066B">
        <w:t>. Algunos tipos de puntas para lápiz de electrobisturi</w:t>
      </w:r>
      <w:bookmarkEnd w:id="156"/>
    </w:p>
    <w:p w:rsidR="00DB3FB8" w:rsidRPr="001B02F4" w:rsidRDefault="00121307" w:rsidP="00121307">
      <w:pPr>
        <w:jc w:val="center"/>
      </w:pPr>
      <w:r>
        <w:rPr>
          <w:noProof/>
          <w:lang w:eastAsia="es-CO"/>
        </w:rPr>
        <w:drawing>
          <wp:inline distT="0" distB="0" distL="0" distR="0" wp14:anchorId="698663E2" wp14:editId="63B2C604">
            <wp:extent cx="2857500" cy="1485900"/>
            <wp:effectExtent l="0" t="0" r="0" b="0"/>
            <wp:docPr id="69" name="Imagen 69" descr="Image result for puntas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puntas electrobisturi"/>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57500" cy="1485900"/>
                    </a:xfrm>
                    <a:prstGeom prst="rect">
                      <a:avLst/>
                    </a:prstGeom>
                    <a:noFill/>
                    <a:ln>
                      <a:noFill/>
                    </a:ln>
                  </pic:spPr>
                </pic:pic>
              </a:graphicData>
            </a:graphic>
          </wp:inline>
        </w:drawing>
      </w:r>
    </w:p>
    <w:p w:rsidR="002B0073" w:rsidRPr="002B0073" w:rsidRDefault="002B0073" w:rsidP="002B0073">
      <w:pPr>
        <w:pStyle w:val="Ttulo1"/>
      </w:pPr>
      <w:bookmarkStart w:id="157" w:name="_Toc514508108"/>
      <w:r>
        <w:lastRenderedPageBreak/>
        <w:t xml:space="preserve">Pruebas y Validación de la Unidad </w:t>
      </w:r>
      <w:r w:rsidR="00176756">
        <w:t>Electro quirúrgica</w:t>
      </w:r>
      <w:bookmarkEnd w:id="157"/>
      <w:r>
        <w:t xml:space="preserve">  </w:t>
      </w:r>
    </w:p>
    <w:p w:rsidR="00BE39BA" w:rsidRDefault="00BE39BA" w:rsidP="002B0073">
      <w:r>
        <w:t xml:space="preserve">Las pruebas de corte se llevaron a cabo con </w:t>
      </w:r>
      <w:r w:rsidR="003741E5">
        <w:t>la supervisión</w:t>
      </w:r>
      <w:r>
        <w:t xml:space="preserve"> </w:t>
      </w:r>
      <w:r w:rsidR="003D6846">
        <w:t>Carlos Andres Ariza Reyes, médico cirujano general y Jairo Peralta, médico cirujano plástico</w:t>
      </w:r>
      <w:r w:rsidR="00EC257E">
        <w:t>. L</w:t>
      </w:r>
      <w:r w:rsidR="00505FE8">
        <w:t>a placa de retorno fue ubicada en el brazo del paciente y con un trozo de c</w:t>
      </w:r>
      <w:r w:rsidR="006168D5">
        <w:t>arne de cerdo en la mano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525087">
        <w:t xml:space="preserve">Figura </w:t>
      </w:r>
      <w:r w:rsidR="00525087">
        <w:rPr>
          <w:noProof/>
        </w:rPr>
        <w:t>57</w:t>
      </w:r>
      <w:r w:rsidR="00020C5D">
        <w:fldChar w:fldCharType="end"/>
      </w:r>
      <w:r w:rsidR="00DB58ED">
        <w:t>, en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Default="001D605D" w:rsidP="006021FF">
      <w:pPr>
        <w:pStyle w:val="Descripcin"/>
        <w:keepNext/>
        <w:jc w:val="center"/>
      </w:pPr>
      <w:bookmarkStart w:id="158" w:name="_Ref514408685"/>
      <w:bookmarkStart w:id="159" w:name="_Toc514508173"/>
      <w:r>
        <w:t xml:space="preserve">Figura </w:t>
      </w:r>
      <w:r w:rsidR="0012254C">
        <w:fldChar w:fldCharType="begin"/>
      </w:r>
      <w:r w:rsidR="0012254C">
        <w:instrText xml:space="preserve"> SEQ Figura \* ARABIC </w:instrText>
      </w:r>
      <w:r w:rsidR="0012254C">
        <w:fldChar w:fldCharType="separate"/>
      </w:r>
      <w:r w:rsidR="00525087">
        <w:rPr>
          <w:noProof/>
        </w:rPr>
        <w:t>57</w:t>
      </w:r>
      <w:r w:rsidR="0012254C">
        <w:rPr>
          <w:noProof/>
        </w:rPr>
        <w:fldChar w:fldCharType="end"/>
      </w:r>
      <w:bookmarkEnd w:id="158"/>
      <w:r>
        <w:t xml:space="preserve">. Corte </w:t>
      </w:r>
      <w:r w:rsidR="00B12CB9">
        <w:t>de carne de cerdo usando placa de retorno en brazo de paciente humano.</w:t>
      </w:r>
      <w:bookmarkEnd w:id="159"/>
    </w:p>
    <w:p w:rsidR="003741E5" w:rsidRDefault="003741E5" w:rsidP="002B0073">
      <w:r>
        <w:rPr>
          <w:noProof/>
          <w:lang w:eastAsia="es-CO"/>
        </w:rPr>
        <w:drawing>
          <wp:inline distT="0" distB="0" distL="0" distR="0" wp14:anchorId="5C637D64" wp14:editId="6FCE3B6B">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lastRenderedPageBreak/>
        <w:t xml:space="preserve"> </w:t>
      </w:r>
      <w:bookmarkStart w:id="160" w:name="_Ref514490265"/>
      <w:bookmarkStart w:id="161" w:name="_Toc514508109"/>
      <w:r w:rsidR="00F84AA0">
        <w:t>Pruebas de c</w:t>
      </w:r>
      <w:r w:rsidR="002B0073">
        <w:t>ontrol de Potencia</w:t>
      </w:r>
      <w:bookmarkEnd w:id="160"/>
      <w:bookmarkEnd w:id="161"/>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525087">
        <w:t xml:space="preserve">Figura </w:t>
      </w:r>
      <w:r w:rsidR="00525087">
        <w:rPr>
          <w:noProof/>
        </w:rPr>
        <w:t>58</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162" w:name="_Ref514261596"/>
      <w:bookmarkStart w:id="163" w:name="_Ref514261770"/>
      <w:bookmarkStart w:id="164" w:name="_Toc514508174"/>
      <w:r>
        <w:t xml:space="preserve">Figura </w:t>
      </w:r>
      <w:r w:rsidR="0012254C">
        <w:fldChar w:fldCharType="begin"/>
      </w:r>
      <w:r w:rsidR="0012254C">
        <w:instrText xml:space="preserve"> SEQ Figura \* ARABIC </w:instrText>
      </w:r>
      <w:r w:rsidR="0012254C">
        <w:fldChar w:fldCharType="separate"/>
      </w:r>
      <w:r w:rsidR="00525087">
        <w:rPr>
          <w:noProof/>
        </w:rPr>
        <w:t>58</w:t>
      </w:r>
      <w:r w:rsidR="0012254C">
        <w:rPr>
          <w:noProof/>
        </w:rPr>
        <w:fldChar w:fldCharType="end"/>
      </w:r>
      <w:bookmarkEnd w:id="163"/>
      <w:r>
        <w:t>.</w:t>
      </w:r>
      <w:r w:rsidR="00611355">
        <w:t xml:space="preserve"> Banco de resistencias.</w:t>
      </w:r>
      <w:bookmarkEnd w:id="162"/>
      <w:bookmarkEnd w:id="164"/>
    </w:p>
    <w:p w:rsidR="00AD139C" w:rsidRDefault="00AD139C" w:rsidP="00AD139C">
      <w:pPr>
        <w:jc w:val="center"/>
      </w:pPr>
      <w:r>
        <w:rPr>
          <w:noProof/>
          <w:lang w:eastAsia="es-CO"/>
        </w:rPr>
        <w:drawing>
          <wp:inline distT="0" distB="0" distL="0" distR="0" wp14:anchorId="55CA6CC2" wp14:editId="51BB361A">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65">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525087">
        <w:t xml:space="preserve">Figura </w:t>
      </w:r>
      <w:r w:rsidR="00525087">
        <w:rPr>
          <w:noProof/>
        </w:rPr>
        <w:t>59</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165" w:name="_Ref514265194"/>
      <w:bookmarkStart w:id="166" w:name="_Toc514508175"/>
      <w:r>
        <w:lastRenderedPageBreak/>
        <w:t xml:space="preserve">Figura </w:t>
      </w:r>
      <w:r w:rsidR="0012254C">
        <w:fldChar w:fldCharType="begin"/>
      </w:r>
      <w:r w:rsidR="0012254C">
        <w:instrText xml:space="preserve"> SEQ Figura \* ARABIC </w:instrText>
      </w:r>
      <w:r w:rsidR="0012254C">
        <w:fldChar w:fldCharType="separate"/>
      </w:r>
      <w:r w:rsidR="00525087">
        <w:rPr>
          <w:noProof/>
        </w:rPr>
        <w:t>59</w:t>
      </w:r>
      <w:r w:rsidR="0012254C">
        <w:rPr>
          <w:noProof/>
        </w:rPr>
        <w:fldChar w:fldCharType="end"/>
      </w:r>
      <w:bookmarkEnd w:id="165"/>
      <w:r>
        <w:t>. Etapa de prueba de potencia.</w:t>
      </w:r>
      <w:bookmarkEnd w:id="166"/>
    </w:p>
    <w:p w:rsidR="0005763E" w:rsidRDefault="00B51E5B" w:rsidP="00A605D3">
      <w:pPr>
        <w:jc w:val="center"/>
      </w:pPr>
      <w:r>
        <w:rPr>
          <w:noProof/>
          <w:lang w:eastAsia="es-CO"/>
        </w:rPr>
        <w:drawing>
          <wp:inline distT="0" distB="0" distL="0" distR="0" wp14:anchorId="1617654E" wp14:editId="1A961D5B">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66">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w:t>
      </w:r>
      <w:r w:rsidR="00FF68CB">
        <w:t xml:space="preserve"> con zoom</w:t>
      </w:r>
      <w:r>
        <w:t xml:space="preserve"> x100 para el osciloscopio, ni se contaba con trasformador de aislamiento para hacer las pruebas de forma segura, se decidió no hacer las pruebas a máxima potencia</w:t>
      </w:r>
      <w:r w:rsidR="00DA1CE1">
        <w:t xml:space="preserve"> y sólo en modo de corte puro</w:t>
      </w:r>
      <w:r>
        <w:t>.</w:t>
      </w:r>
    </w:p>
    <w:p w:rsidR="007C6F7A" w:rsidRDefault="007C6F7A" w:rsidP="00AE5E7F">
      <w:r>
        <w:t xml:space="preserve">Para las pruebas se escoge la carga,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525087">
        <w:rPr>
          <w:rFonts w:cs="Times New Roman"/>
        </w:rPr>
        <w:t>3.3.6</w:t>
      </w:r>
      <w:r w:rsidR="002F22A8">
        <w:rPr>
          <w:rFonts w:cs="Times New Roman"/>
        </w:rPr>
        <w:fldChar w:fldCharType="end"/>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525087">
        <w:t xml:space="preserve">Figura </w:t>
      </w:r>
      <w:r w:rsidR="00525087">
        <w:rPr>
          <w:noProof/>
        </w:rPr>
        <w:t>60</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167" w:name="_Ref514267064"/>
      <w:bookmarkStart w:id="168" w:name="_Toc514508176"/>
      <w:r>
        <w:lastRenderedPageBreak/>
        <w:t xml:space="preserve">Figura </w:t>
      </w:r>
      <w:r w:rsidR="0012254C">
        <w:fldChar w:fldCharType="begin"/>
      </w:r>
      <w:r w:rsidR="0012254C">
        <w:instrText xml:space="preserve"> SEQ Figura \* ARABIC </w:instrText>
      </w:r>
      <w:r w:rsidR="0012254C">
        <w:fldChar w:fldCharType="separate"/>
      </w:r>
      <w:r w:rsidR="00525087">
        <w:rPr>
          <w:noProof/>
        </w:rPr>
        <w:t>60</w:t>
      </w:r>
      <w:r w:rsidR="0012254C">
        <w:rPr>
          <w:noProof/>
        </w:rPr>
        <w:fldChar w:fldCharType="end"/>
      </w:r>
      <w:bookmarkEnd w:id="167"/>
      <w:r>
        <w:t>. Forma de señal de salida de la etapa de potencia.</w:t>
      </w:r>
      <w:bookmarkEnd w:id="168"/>
    </w:p>
    <w:p w:rsidR="005E102C" w:rsidRDefault="005E102C" w:rsidP="00AE5E7F">
      <w:r>
        <w:rPr>
          <w:noProof/>
          <w:lang w:eastAsia="es-CO"/>
        </w:rPr>
        <w:drawing>
          <wp:inline distT="0" distB="0" distL="0" distR="0" wp14:anchorId="0BF0F27F" wp14:editId="35939BB9">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67">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525087">
        <w:t xml:space="preserve">Figura </w:t>
      </w:r>
      <w:r w:rsidR="00525087">
        <w:rPr>
          <w:noProof/>
        </w:rPr>
        <w:t>61</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525087">
        <w:t xml:space="preserve">Figura </w:t>
      </w:r>
      <w:r w:rsidR="00525087">
        <w:rPr>
          <w:noProof/>
        </w:rPr>
        <w:t>62</w:t>
      </w:r>
      <w:r w:rsidR="006D1A4E">
        <w:fldChar w:fldCharType="end"/>
      </w:r>
      <w:r w:rsidR="00A95A58">
        <w:t xml:space="preserve"> se presenta la misma curva pero a 44 Watts.</w:t>
      </w:r>
    </w:p>
    <w:p w:rsidR="005D6A0B" w:rsidRDefault="005D6A0B" w:rsidP="005D6A0B">
      <w:pPr>
        <w:pStyle w:val="Descripcin"/>
        <w:keepNext/>
        <w:jc w:val="center"/>
      </w:pPr>
      <w:bookmarkStart w:id="169" w:name="_Ref514267365"/>
      <w:bookmarkStart w:id="170" w:name="_Toc514508177"/>
      <w:r>
        <w:t xml:space="preserve">Figura </w:t>
      </w:r>
      <w:r w:rsidR="0012254C">
        <w:fldChar w:fldCharType="begin"/>
      </w:r>
      <w:r w:rsidR="0012254C">
        <w:instrText xml:space="preserve"> SEQ Figura \* ARABIC </w:instrText>
      </w:r>
      <w:r w:rsidR="0012254C">
        <w:fldChar w:fldCharType="separate"/>
      </w:r>
      <w:r w:rsidR="00525087">
        <w:rPr>
          <w:noProof/>
        </w:rPr>
        <w:t>61</w:t>
      </w:r>
      <w:r w:rsidR="0012254C">
        <w:rPr>
          <w:noProof/>
        </w:rPr>
        <w:fldChar w:fldCharType="end"/>
      </w:r>
      <w:bookmarkEnd w:id="169"/>
      <w:r>
        <w:t>. Curva de potencia corte puro 30 Watts</w:t>
      </w:r>
      <w:bookmarkEnd w:id="170"/>
    </w:p>
    <w:p w:rsidR="00F94C93" w:rsidRDefault="005D6A0B" w:rsidP="00F12774">
      <w:pPr>
        <w:jc w:val="center"/>
      </w:pPr>
      <w:r>
        <w:rPr>
          <w:noProof/>
          <w:lang w:eastAsia="es-CO"/>
        </w:rPr>
        <w:drawing>
          <wp:inline distT="0" distB="0" distL="0" distR="0" wp14:anchorId="7AC9DAC6" wp14:editId="2CDAE494">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FE22A5" w:rsidRDefault="00733A84" w:rsidP="00143450">
      <w:r>
        <w:lastRenderedPageBreak/>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parecido al comportamiento de las curvas de electrobisturis comerciales.</w:t>
      </w:r>
    </w:p>
    <w:p w:rsidR="00464C94" w:rsidRDefault="00464C94" w:rsidP="00464C94">
      <w:pPr>
        <w:pStyle w:val="Descripcin"/>
        <w:keepNext/>
        <w:jc w:val="center"/>
      </w:pPr>
      <w:bookmarkStart w:id="171" w:name="_Ref514267463"/>
      <w:bookmarkStart w:id="172" w:name="_Toc514508178"/>
      <w:r>
        <w:t xml:space="preserve">Figura </w:t>
      </w:r>
      <w:r w:rsidR="0012254C">
        <w:fldChar w:fldCharType="begin"/>
      </w:r>
      <w:r w:rsidR="0012254C">
        <w:instrText xml:space="preserve"> SEQ Figura \* ARABIC </w:instrText>
      </w:r>
      <w:r w:rsidR="0012254C">
        <w:fldChar w:fldCharType="separate"/>
      </w:r>
      <w:r w:rsidR="00525087">
        <w:rPr>
          <w:noProof/>
        </w:rPr>
        <w:t>62</w:t>
      </w:r>
      <w:r w:rsidR="0012254C">
        <w:rPr>
          <w:noProof/>
        </w:rPr>
        <w:fldChar w:fldCharType="end"/>
      </w:r>
      <w:bookmarkEnd w:id="171"/>
      <w:r>
        <w:t>. Curva de potencia corte puro 40 Watts</w:t>
      </w:r>
      <w:bookmarkEnd w:id="172"/>
    </w:p>
    <w:p w:rsidR="00B77930" w:rsidRPr="00CD00AD" w:rsidRDefault="00B35A02" w:rsidP="00B35A02">
      <w:pPr>
        <w:jc w:val="center"/>
      </w:pPr>
      <w:r>
        <w:rPr>
          <w:noProof/>
          <w:lang w:eastAsia="es-CO"/>
        </w:rPr>
        <w:drawing>
          <wp:inline distT="0" distB="0" distL="0" distR="0" wp14:anchorId="647FC4F9" wp14:editId="14B4820A">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6021FF">
      <w:pPr>
        <w:pStyle w:val="Descripcin"/>
        <w:keepNext/>
        <w:jc w:val="center"/>
      </w:pPr>
      <w:bookmarkStart w:id="173" w:name="_Toc514508179"/>
      <w:r>
        <w:t xml:space="preserve">Figura </w:t>
      </w:r>
      <w:r w:rsidR="0012254C">
        <w:fldChar w:fldCharType="begin"/>
      </w:r>
      <w:r w:rsidR="0012254C">
        <w:instrText xml:space="preserve"> SEQ Figura \* ARABIC </w:instrText>
      </w:r>
      <w:r w:rsidR="0012254C">
        <w:fldChar w:fldCharType="separate"/>
      </w:r>
      <w:r w:rsidR="00525087">
        <w:rPr>
          <w:noProof/>
        </w:rPr>
        <w:t>63</w:t>
      </w:r>
      <w:r w:rsidR="0012254C">
        <w:rPr>
          <w:noProof/>
        </w:rPr>
        <w:fldChar w:fldCharType="end"/>
      </w:r>
      <w:r w:rsidR="00E32FA2">
        <w:t>. Analizador de electrobisturi F</w:t>
      </w:r>
      <w:r w:rsidR="00E32FA2" w:rsidRPr="00E32FA2">
        <w:t>luke QA-ES II</w:t>
      </w:r>
      <w:r w:rsidR="008E29E4">
        <w:t>.</w:t>
      </w:r>
      <w:bookmarkEnd w:id="173"/>
    </w:p>
    <w:p w:rsidR="003E255D" w:rsidRDefault="003E255D" w:rsidP="002B0073">
      <w:r w:rsidRPr="003E255D">
        <w:rPr>
          <w:noProof/>
          <w:lang w:eastAsia="es-CO"/>
        </w:rPr>
        <w:drawing>
          <wp:inline distT="0" distB="0" distL="0" distR="0" wp14:anchorId="6BED7D97" wp14:editId="10F80065">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70">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bookmarkStart w:id="174" w:name="_Toc514508180"/>
      <w:r>
        <w:lastRenderedPageBreak/>
        <w:t xml:space="preserve">Figura </w:t>
      </w:r>
      <w:r w:rsidR="0012254C">
        <w:fldChar w:fldCharType="begin"/>
      </w:r>
      <w:r w:rsidR="0012254C">
        <w:instrText xml:space="preserve"> SEQ Figura \* ARABIC </w:instrText>
      </w:r>
      <w:r w:rsidR="0012254C">
        <w:fldChar w:fldCharType="separate"/>
      </w:r>
      <w:r w:rsidR="00525087">
        <w:rPr>
          <w:noProof/>
        </w:rPr>
        <w:t>64</w:t>
      </w:r>
      <w:r w:rsidR="0012254C">
        <w:rPr>
          <w:noProof/>
        </w:rPr>
        <w:fldChar w:fldCharType="end"/>
      </w:r>
      <w:r w:rsidR="00067F45">
        <w:t xml:space="preserve">. Electrobisturí conectado a </w:t>
      </w:r>
      <w:r w:rsidR="00067F45" w:rsidRPr="00067F45">
        <w:t>QA-ES II Electrosurgery Analyzer</w:t>
      </w:r>
      <w:r w:rsidR="00067F45">
        <w:t xml:space="preserve"> para pruebas de potencia.</w:t>
      </w:r>
      <w:bookmarkEnd w:id="174"/>
    </w:p>
    <w:p w:rsidR="005135BF" w:rsidRDefault="00297859" w:rsidP="002B0073">
      <w:r w:rsidRPr="00297859">
        <w:rPr>
          <w:noProof/>
          <w:lang w:eastAsia="es-CO"/>
        </w:rPr>
        <w:drawing>
          <wp:inline distT="0" distB="0" distL="0" distR="0" wp14:anchorId="1533E3F5" wp14:editId="02BCE980">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525087">
        <w:t xml:space="preserve">Figura </w:t>
      </w:r>
      <w:r w:rsidR="00525087">
        <w:rPr>
          <w:noProof/>
        </w:rPr>
        <w:t>65</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Default="00A11DDB" w:rsidP="006021FF">
      <w:pPr>
        <w:pStyle w:val="Descripcin"/>
        <w:keepNext/>
        <w:jc w:val="center"/>
      </w:pPr>
      <w:bookmarkStart w:id="175" w:name="_Ref514268666"/>
      <w:bookmarkStart w:id="176" w:name="_Toc514508181"/>
      <w:r>
        <w:t xml:space="preserve">Figura </w:t>
      </w:r>
      <w:r w:rsidR="0012254C">
        <w:fldChar w:fldCharType="begin"/>
      </w:r>
      <w:r w:rsidR="0012254C">
        <w:instrText xml:space="preserve"> SEQ Figura \* ARABIC </w:instrText>
      </w:r>
      <w:r w:rsidR="0012254C">
        <w:fldChar w:fldCharType="separate"/>
      </w:r>
      <w:r w:rsidR="00525087">
        <w:rPr>
          <w:noProof/>
        </w:rPr>
        <w:t>65</w:t>
      </w:r>
      <w:r w:rsidR="0012254C">
        <w:rPr>
          <w:noProof/>
        </w:rPr>
        <w:fldChar w:fldCharType="end"/>
      </w:r>
      <w:bookmarkEnd w:id="175"/>
      <w:r w:rsidR="00952141">
        <w:t>. Resultado en pantalla de potencia para 25 Watts.</w:t>
      </w:r>
      <w:bookmarkEnd w:id="176"/>
    </w:p>
    <w:p w:rsidR="00BC7A9F" w:rsidRDefault="00A11DDB" w:rsidP="002B0073">
      <w:r>
        <w:rPr>
          <w:noProof/>
          <w:lang w:eastAsia="es-CO"/>
        </w:rPr>
        <w:drawing>
          <wp:inline distT="0" distB="0" distL="0" distR="0" wp14:anchorId="24568F85" wp14:editId="27CCA7C1">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72">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525087">
        <w:t xml:space="preserve">Figura </w:t>
      </w:r>
      <w:r w:rsidR="00525087">
        <w:rPr>
          <w:noProof/>
        </w:rPr>
        <w:t>66</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177" w:name="_Ref514268896"/>
      <w:bookmarkStart w:id="178" w:name="_Toc514508182"/>
      <w:r>
        <w:t xml:space="preserve">Figura </w:t>
      </w:r>
      <w:r w:rsidR="0012254C">
        <w:fldChar w:fldCharType="begin"/>
      </w:r>
      <w:r w:rsidR="0012254C">
        <w:instrText xml:space="preserve"> SEQ Figura \* ARABIC </w:instrText>
      </w:r>
      <w:r w:rsidR="0012254C">
        <w:fldChar w:fldCharType="separate"/>
      </w:r>
      <w:r w:rsidR="00525087">
        <w:rPr>
          <w:noProof/>
        </w:rPr>
        <w:t>66</w:t>
      </w:r>
      <w:r w:rsidR="0012254C">
        <w:rPr>
          <w:noProof/>
        </w:rPr>
        <w:fldChar w:fldCharType="end"/>
      </w:r>
      <w:bookmarkEnd w:id="177"/>
      <w:r>
        <w:t>. Resultado en pantalla de potencia para 35 Watts.</w:t>
      </w:r>
      <w:bookmarkEnd w:id="178"/>
    </w:p>
    <w:p w:rsidR="00456244" w:rsidRDefault="00921161" w:rsidP="002B0073">
      <w:r>
        <w:rPr>
          <w:noProof/>
          <w:lang w:eastAsia="es-CO"/>
        </w:rPr>
        <w:drawing>
          <wp:inline distT="0" distB="0" distL="0" distR="0" wp14:anchorId="714C57B3" wp14:editId="18CD5DE6">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73">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2B0073" w:rsidRDefault="00297D4C" w:rsidP="002B0073">
      <w:pPr>
        <w:pStyle w:val="Ttulo2"/>
      </w:pPr>
      <w:bookmarkStart w:id="179" w:name="_Toc514508110"/>
      <w:r>
        <w:t>Prueba de generador</w:t>
      </w:r>
      <w:r w:rsidR="00CD7354">
        <w:t xml:space="preserve"> de señales</w:t>
      </w:r>
      <w:bookmarkEnd w:id="179"/>
    </w:p>
    <w:p w:rsidR="0013288D" w:rsidRDefault="0013288D" w:rsidP="0013288D">
      <w:r>
        <w:rPr>
          <w:sz w:val="23"/>
          <w:szCs w:val="23"/>
        </w:rPr>
        <w:t>La fase de prueba de este módulo se realizó en los laboratorios de alta tensión de la Universidad Industrial de Santander, donde se evaluó el funcionamiento del generador de ondas electroquirúrgicas en unión con el Control de Mínimo Sangrado.</w:t>
      </w:r>
    </w:p>
    <w:p w:rsidR="0013288D" w:rsidRDefault="0013288D" w:rsidP="0013288D">
      <w:r>
        <w:t>Una característica importante que se estará mencionado durante el trascurso de la validación de las ondas del electrobisturí es el ciclo de trabajo (“Duty Cycle”), el cual hace referencia al porcentaje de corriente eléctrica que en realidad es entregada al tejido, en relación al tiempo total. Esto depende de la frecuencia y duración de las pausas que están programados en el ciclo.</w:t>
      </w:r>
    </w:p>
    <w:p w:rsidR="0013288D" w:rsidRDefault="0013288D" w:rsidP="0013288D">
      <w:r>
        <w:t xml:space="preserve">Una forma de onda continua con una tensión alta, transmitida a través de la punta del lápiz (Electrodo Activo), puede producir rápidamente densidades de corriente muy altas, que generen un estallido celular produciendo el corte en el tejido. </w:t>
      </w:r>
    </w:p>
    <w:p w:rsidR="0013288D" w:rsidRPr="0013288D" w:rsidRDefault="0013288D" w:rsidP="0013288D">
      <w:pPr>
        <w:pStyle w:val="Ttulo3"/>
        <w:rPr>
          <w:rFonts w:eastAsiaTheme="minorHAnsi" w:cstheme="minorBidi"/>
          <w:b w:val="0"/>
          <w:color w:val="auto"/>
          <w:szCs w:val="22"/>
        </w:rPr>
      </w:pPr>
      <w:bookmarkStart w:id="180" w:name="_Toc514508111"/>
      <w:r>
        <w:lastRenderedPageBreak/>
        <w:t>FORMAS DE ONDA ELECTRICA</w:t>
      </w:r>
      <w:bookmarkEnd w:id="180"/>
    </w:p>
    <w:p w:rsidR="0013288D" w:rsidRPr="00400548" w:rsidRDefault="0013288D" w:rsidP="0013288D">
      <w:pPr>
        <w:rPr>
          <w:highlight w:val="yellow"/>
        </w:rPr>
      </w:pPr>
      <w:r w:rsidRPr="00400548">
        <w:rPr>
          <w:highlight w:val="yellow"/>
        </w:rPr>
        <w:t xml:space="preserve">Es necesario que los médicos que manipulen un electrobisturí tengan una compresión adecuada de las formas de onda eléctrica que está seleccionando, y los paramentos que esta trae, con esto tendrá conocimiento de los diversos modos de funcionamiento del electrobisturí. </w:t>
      </w:r>
    </w:p>
    <w:p w:rsidR="0013288D" w:rsidRDefault="0013288D" w:rsidP="009A49EB">
      <w:r w:rsidRPr="00400548">
        <w:rPr>
          <w:highlight w:val="yellow"/>
        </w:rPr>
        <w:t>Se efectuaron las respectivas pruebas mediante el panel frontal del equipo, verificando así el corte puro, el corte misto y los 3 tipos de coagulación.</w:t>
      </w:r>
    </w:p>
    <w:p w:rsidR="0013288D" w:rsidRDefault="0013288D" w:rsidP="0013288D"/>
    <w:p w:rsidR="0013288D" w:rsidRDefault="0013288D" w:rsidP="0013288D">
      <w:pPr>
        <w:pStyle w:val="Ttulo4"/>
      </w:pPr>
      <w:r>
        <w:t>MODO CORTE PURO</w:t>
      </w:r>
    </w:p>
    <w:p w:rsidR="0013288D" w:rsidRPr="004A61DF" w:rsidRDefault="0013288D" w:rsidP="0013288D">
      <w:pPr>
        <w:pStyle w:val="Textoindependiente"/>
      </w:pPr>
    </w:p>
    <w:p w:rsidR="0013288D" w:rsidRDefault="0013288D" w:rsidP="0013288D">
      <w:r>
        <w:t>Este tipo de corte se obtiene con una onda cuadrada de alta 300 KHz</w:t>
      </w:r>
      <w:r w:rsidR="004A3E91">
        <w:t xml:space="preserve"> </w:t>
      </w:r>
      <w:r>
        <w:t xml:space="preserve">con una </w:t>
      </w:r>
      <w:r w:rsidR="00885F66">
        <w:t>amplitud de 5</w:t>
      </w:r>
      <w:r>
        <w:t xml:space="preserve"> [v] </w:t>
      </w:r>
      <w:r w:rsidRPr="00D6316B">
        <w:rPr>
          <w:highlight w:val="yellow"/>
        </w:rPr>
        <w:t>suficiente para suministrar la energía necesaria.</w:t>
      </w:r>
      <w:r>
        <w:t xml:space="preserve"> </w:t>
      </w:r>
    </w:p>
    <w:p w:rsidR="0013288D" w:rsidRDefault="0013288D" w:rsidP="0013288D">
      <w:pPr>
        <w:pStyle w:val="Descripcin"/>
        <w:keepNext/>
        <w:jc w:val="center"/>
      </w:pPr>
      <w:bookmarkStart w:id="181" w:name="_Toc514508183"/>
      <w:r>
        <w:t xml:space="preserve">Figura </w:t>
      </w:r>
      <w:r w:rsidR="003B531E">
        <w:fldChar w:fldCharType="begin"/>
      </w:r>
      <w:r w:rsidR="003B531E">
        <w:instrText xml:space="preserve"> SEQ Figura \* ARABIC </w:instrText>
      </w:r>
      <w:r w:rsidR="003B531E">
        <w:fldChar w:fldCharType="separate"/>
      </w:r>
      <w:r w:rsidR="00525087">
        <w:rPr>
          <w:noProof/>
        </w:rPr>
        <w:t>67</w:t>
      </w:r>
      <w:r w:rsidR="003B531E">
        <w:rPr>
          <w:noProof/>
        </w:rPr>
        <w:fldChar w:fldCharType="end"/>
      </w:r>
      <w:r>
        <w:rPr>
          <w:noProof/>
        </w:rPr>
        <w:t>9. Onda de Corte Puro</w:t>
      </w:r>
      <w:bookmarkEnd w:id="181"/>
    </w:p>
    <w:p w:rsidR="0013288D" w:rsidRDefault="0013288D" w:rsidP="0013288D">
      <w:r>
        <w:rPr>
          <w:noProof/>
          <w:lang w:eastAsia="es-CO"/>
        </w:rPr>
        <w:drawing>
          <wp:inline distT="0" distB="0" distL="0" distR="0" wp14:anchorId="1997FB60" wp14:editId="76935BE7">
            <wp:extent cx="5412105" cy="3028950"/>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P001.BMP"/>
                    <pic:cNvPicPr/>
                  </pic:nvPicPr>
                  <pic:blipFill rotWithShape="1">
                    <a:blip r:embed="rId74">
                      <a:extLst>
                        <a:ext uri="{28A0092B-C50C-407E-A947-70E740481C1C}">
                          <a14:useLocalDpi xmlns:a14="http://schemas.microsoft.com/office/drawing/2010/main" val="0"/>
                        </a:ext>
                      </a:extLst>
                    </a:blip>
                    <a:srcRect l="3564" t="5374" b="4676"/>
                    <a:stretch/>
                  </pic:blipFill>
                  <pic:spPr bwMode="auto">
                    <a:xfrm>
                      <a:off x="0" y="0"/>
                      <a:ext cx="5412105" cy="3028950"/>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r w:rsidRPr="008C70D3">
        <w:rPr>
          <w:highlight w:val="yellow"/>
        </w:rPr>
        <w:t>Las corrientes que se entregan de forma continua durante todo el período de activación (es decir, sin pausas) son las que tienen un ciclo de trabajo del 100%.</w:t>
      </w:r>
      <w:r>
        <w:t xml:space="preserve"> </w:t>
      </w:r>
    </w:p>
    <w:p w:rsidR="0013288D" w:rsidRDefault="0013288D" w:rsidP="0013288D">
      <w:pPr>
        <w:pStyle w:val="Textoindependiente"/>
        <w:ind w:firstLine="0"/>
      </w:pPr>
    </w:p>
    <w:p w:rsidR="0013288D" w:rsidRDefault="0013288D" w:rsidP="0013288D">
      <w:pPr>
        <w:pStyle w:val="Ttulo4"/>
      </w:pPr>
      <w:r>
        <w:lastRenderedPageBreak/>
        <w:t>MODO CORTE MIXTO</w:t>
      </w:r>
    </w:p>
    <w:p w:rsidR="0013288D" w:rsidRPr="003E7CEC" w:rsidRDefault="0013288D" w:rsidP="0013288D">
      <w:pPr>
        <w:pStyle w:val="Textoindependiente"/>
      </w:pPr>
      <w:r w:rsidRPr="00613FF0">
        <w:rPr>
          <w:highlight w:val="yellow"/>
        </w:rPr>
        <w:t>En el caso de corte mixto se refiere a una forma de onda con ciclos de trabajo entre 20% y 80%, el objetivo del modo mixto es poder agregar al corte un porcentaje de coagulación.</w:t>
      </w:r>
      <w:r>
        <w:t xml:space="preserve"> </w:t>
      </w:r>
    </w:p>
    <w:p w:rsidR="0013288D" w:rsidRDefault="0013288D" w:rsidP="0013288D">
      <w:pPr>
        <w:pStyle w:val="Descripcin"/>
        <w:keepNext/>
        <w:jc w:val="center"/>
        <w:rPr>
          <w:noProof/>
          <w:lang w:eastAsia="es-CO"/>
        </w:rPr>
      </w:pPr>
      <w:r>
        <w:t>Figura 60</w:t>
      </w:r>
      <w:r>
        <w:rPr>
          <w:noProof/>
        </w:rPr>
        <w:t>. Onda de Corte Mixto</w:t>
      </w:r>
    </w:p>
    <w:p w:rsidR="0013288D" w:rsidRDefault="0013288D" w:rsidP="0013288D">
      <w:pPr>
        <w:pStyle w:val="Textoindependiente"/>
      </w:pPr>
      <w:r>
        <w:rPr>
          <w:noProof/>
          <w:lang w:eastAsia="es-CO"/>
        </w:rPr>
        <w:drawing>
          <wp:inline distT="0" distB="0" distL="0" distR="0" wp14:anchorId="0E399872" wp14:editId="5299F3B4">
            <wp:extent cx="5421630" cy="2990850"/>
            <wp:effectExtent l="0" t="0" r="762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P002.BMP"/>
                    <pic:cNvPicPr/>
                  </pic:nvPicPr>
                  <pic:blipFill rotWithShape="1">
                    <a:blip r:embed="rId75">
                      <a:extLst>
                        <a:ext uri="{28A0092B-C50C-407E-A947-70E740481C1C}">
                          <a14:useLocalDpi xmlns:a14="http://schemas.microsoft.com/office/drawing/2010/main" val="0"/>
                        </a:ext>
                      </a:extLst>
                    </a:blip>
                    <a:srcRect l="3395" t="6223" b="4960"/>
                    <a:stretch/>
                  </pic:blipFill>
                  <pic:spPr bwMode="auto">
                    <a:xfrm>
                      <a:off x="0" y="0"/>
                      <a:ext cx="5421630" cy="2990850"/>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Pr>
        <w:pStyle w:val="Textoindependiente"/>
      </w:pPr>
      <w:r>
        <w:t>La onda de corte mixto es generada con una frecuencia de 300 KHz, un ciclo de trabajo del 50%, y con frecuencia de repetición de 4 KHz.</w:t>
      </w:r>
    </w:p>
    <w:p w:rsidR="00D328CC" w:rsidRDefault="0013288D" w:rsidP="00D328CC">
      <w:pPr>
        <w:pStyle w:val="Ttulo4"/>
      </w:pPr>
      <w:r>
        <w:t>MODO COAGULACION</w:t>
      </w:r>
    </w:p>
    <w:p w:rsidR="0013288D" w:rsidRDefault="0013288D" w:rsidP="00D328CC">
      <w:r w:rsidRPr="00E34C3A">
        <w:rPr>
          <w:highlight w:val="yellow"/>
        </w:rPr>
        <w:t>Una corriente con un ciclo de trabajo menor del 20% (es decir, que el 20% del tiempo se encuentra activo y el 80% apagado). Este corte varía dependiendo de las necesidades del cirujano, si se desea una baja, mediana o mayor coagulación asociada con el corte.</w:t>
      </w:r>
      <w:r>
        <w:t xml:space="preserve"> </w:t>
      </w:r>
    </w:p>
    <w:p w:rsidR="0013288D" w:rsidRDefault="0013288D" w:rsidP="0013288D">
      <w:pPr>
        <w:pStyle w:val="Prrafodelista"/>
        <w:numPr>
          <w:ilvl w:val="0"/>
          <w:numId w:val="28"/>
        </w:numPr>
        <w:rPr>
          <w:i/>
        </w:rPr>
      </w:pPr>
      <w:r w:rsidRPr="006B4E29">
        <w:rPr>
          <w:i/>
        </w:rPr>
        <w:t>Coagulación Alta:</w:t>
      </w:r>
    </w:p>
    <w:p w:rsidR="0013288D" w:rsidRDefault="0013288D" w:rsidP="0013288D">
      <w:pPr>
        <w:ind w:left="644" w:firstLine="0"/>
      </w:pPr>
      <w:r>
        <w:t>La onda de coagulación alta es generada con una frecuencia de 300KHz, un ciclo de trabajo del 20%, y una frecuencia de repetición de 4KHz.</w:t>
      </w:r>
    </w:p>
    <w:p w:rsidR="0013288D" w:rsidRPr="006B4E29" w:rsidRDefault="0013288D" w:rsidP="0013288D">
      <w:pPr>
        <w:ind w:left="644" w:firstLine="0"/>
      </w:pPr>
    </w:p>
    <w:p w:rsidR="0013288D" w:rsidRDefault="0013288D" w:rsidP="0013288D">
      <w:pPr>
        <w:pStyle w:val="Descripcin"/>
        <w:keepNext/>
        <w:jc w:val="center"/>
        <w:rPr>
          <w:noProof/>
          <w:lang w:eastAsia="es-CO"/>
        </w:rPr>
      </w:pPr>
      <w:r>
        <w:lastRenderedPageBreak/>
        <w:t>Figura 61</w:t>
      </w:r>
      <w:r>
        <w:rPr>
          <w:noProof/>
        </w:rPr>
        <w:t>. Onda de Coagulacion Alta</w:t>
      </w:r>
    </w:p>
    <w:p w:rsidR="0013288D" w:rsidRDefault="0013288D" w:rsidP="0013288D">
      <w:pPr>
        <w:ind w:firstLine="0"/>
      </w:pPr>
      <w:r>
        <w:rPr>
          <w:noProof/>
          <w:lang w:eastAsia="es-CO"/>
        </w:rPr>
        <w:drawing>
          <wp:inline distT="0" distB="0" distL="0" distR="0" wp14:anchorId="77271342" wp14:editId="311AC722">
            <wp:extent cx="5421630" cy="3190875"/>
            <wp:effectExtent l="0" t="0" r="7620" b="952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MAP006.BMP"/>
                    <pic:cNvPicPr/>
                  </pic:nvPicPr>
                  <pic:blipFill rotWithShape="1">
                    <a:blip r:embed="rId76">
                      <a:extLst>
                        <a:ext uri="{28A0092B-C50C-407E-A947-70E740481C1C}">
                          <a14:useLocalDpi xmlns:a14="http://schemas.microsoft.com/office/drawing/2010/main" val="0"/>
                        </a:ext>
                      </a:extLst>
                    </a:blip>
                    <a:srcRect l="3395" b="5242"/>
                    <a:stretch/>
                  </pic:blipFill>
                  <pic:spPr bwMode="auto">
                    <a:xfrm>
                      <a:off x="0" y="0"/>
                      <a:ext cx="5421630" cy="3190875"/>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Pr>
        <w:pStyle w:val="Prrafodelista"/>
        <w:numPr>
          <w:ilvl w:val="0"/>
          <w:numId w:val="28"/>
        </w:numPr>
      </w:pPr>
      <w:r>
        <w:t>Coagulación Media:</w:t>
      </w:r>
    </w:p>
    <w:p w:rsidR="0013288D" w:rsidRDefault="0013288D" w:rsidP="0013288D">
      <w:r w:rsidRPr="001E48B5">
        <w:rPr>
          <w:highlight w:val="yellow"/>
        </w:rPr>
        <w:t>La onda de coagulación alta es generada con una frecuencia de 300KHz, un ciclo de trabajo del 12%, y una frecuencia de repetición de 4KHz.</w:t>
      </w:r>
    </w:p>
    <w:p w:rsidR="0013288D" w:rsidRDefault="0013288D" w:rsidP="0013288D">
      <w:pPr>
        <w:pStyle w:val="Descripcin"/>
        <w:keepNext/>
        <w:jc w:val="center"/>
      </w:pPr>
      <w:r>
        <w:t>Figura 62</w:t>
      </w:r>
      <w:r>
        <w:rPr>
          <w:noProof/>
        </w:rPr>
        <w:t>. Onda de Coagulacion Media</w:t>
      </w:r>
    </w:p>
    <w:p w:rsidR="0013288D" w:rsidRDefault="0013288D" w:rsidP="0013288D">
      <w:r>
        <w:rPr>
          <w:noProof/>
          <w:lang w:eastAsia="es-CO"/>
        </w:rPr>
        <w:drawing>
          <wp:inline distT="0" distB="0" distL="0" distR="0" wp14:anchorId="6B563C70" wp14:editId="665993C4">
            <wp:extent cx="5431155" cy="3181350"/>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P008.BMP"/>
                    <pic:cNvPicPr/>
                  </pic:nvPicPr>
                  <pic:blipFill rotWithShape="1">
                    <a:blip r:embed="rId77">
                      <a:extLst>
                        <a:ext uri="{28A0092B-C50C-407E-A947-70E740481C1C}">
                          <a14:useLocalDpi xmlns:a14="http://schemas.microsoft.com/office/drawing/2010/main" val="0"/>
                        </a:ext>
                      </a:extLst>
                    </a:blip>
                    <a:srcRect l="3225" b="5525"/>
                    <a:stretch/>
                  </pic:blipFill>
                  <pic:spPr bwMode="auto">
                    <a:xfrm>
                      <a:off x="0" y="0"/>
                      <a:ext cx="5431155" cy="3181350"/>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 w:rsidR="0013288D" w:rsidRDefault="0013288D" w:rsidP="0013288D">
      <w:pPr>
        <w:pStyle w:val="Prrafodelista"/>
        <w:numPr>
          <w:ilvl w:val="0"/>
          <w:numId w:val="28"/>
        </w:numPr>
      </w:pPr>
      <w:r>
        <w:t>Coagulación Baja:</w:t>
      </w:r>
    </w:p>
    <w:p w:rsidR="0013288D" w:rsidRDefault="0013288D" w:rsidP="0013288D">
      <w:r w:rsidRPr="001E48B5">
        <w:rPr>
          <w:highlight w:val="yellow"/>
        </w:rPr>
        <w:t>La onda de coagulación alta es generada con una frecuencia de 300KHz, un ciclo de trabajo del 6%, y una frecuencia de repetición de 4KHz.</w:t>
      </w:r>
    </w:p>
    <w:p w:rsidR="0013288D" w:rsidRDefault="0013288D" w:rsidP="0013288D">
      <w:pPr>
        <w:pStyle w:val="Descripcin"/>
        <w:keepNext/>
        <w:jc w:val="center"/>
      </w:pPr>
      <w:r>
        <w:t>Figura 63</w:t>
      </w:r>
      <w:r>
        <w:rPr>
          <w:noProof/>
        </w:rPr>
        <w:t>. Onda de Coagulacion Baja</w:t>
      </w:r>
    </w:p>
    <w:p w:rsidR="0013288D" w:rsidRDefault="0013288D" w:rsidP="0013288D">
      <w:pPr>
        <w:ind w:firstLine="0"/>
        <w:rPr>
          <w:highlight w:val="yellow"/>
        </w:rPr>
      </w:pPr>
      <w:r>
        <w:rPr>
          <w:noProof/>
          <w:lang w:eastAsia="es-CO"/>
        </w:rPr>
        <w:drawing>
          <wp:inline distT="0" distB="0" distL="0" distR="0" wp14:anchorId="1586A271" wp14:editId="69129387">
            <wp:extent cx="5421630" cy="3190875"/>
            <wp:effectExtent l="0" t="0" r="7620" b="952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P010.BMP"/>
                    <pic:cNvPicPr/>
                  </pic:nvPicPr>
                  <pic:blipFill rotWithShape="1">
                    <a:blip r:embed="rId78">
                      <a:extLst>
                        <a:ext uri="{28A0092B-C50C-407E-A947-70E740481C1C}">
                          <a14:useLocalDpi xmlns:a14="http://schemas.microsoft.com/office/drawing/2010/main" val="0"/>
                        </a:ext>
                      </a:extLst>
                    </a:blip>
                    <a:srcRect l="3395" b="5242"/>
                    <a:stretch/>
                  </pic:blipFill>
                  <pic:spPr bwMode="auto">
                    <a:xfrm>
                      <a:off x="0" y="0"/>
                      <a:ext cx="5421630" cy="3190875"/>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ED4367" w:rsidP="0013288D">
      <w:pPr>
        <w:pStyle w:val="Ttulo3"/>
        <w:rPr>
          <w:noProof/>
          <w:lang w:eastAsia="es-CO"/>
        </w:rPr>
      </w:pPr>
      <w:bookmarkStart w:id="182" w:name="_Toc514508112"/>
      <w:r>
        <w:rPr>
          <w:noProof/>
          <w:lang w:eastAsia="es-CO"/>
        </w:rPr>
        <w:lastRenderedPageBreak/>
        <w:t>Señal MinDO</w:t>
      </w:r>
      <w:bookmarkEnd w:id="182"/>
    </w:p>
    <w:p w:rsidR="0013288D" w:rsidRDefault="0013288D" w:rsidP="0013288D">
      <w:pPr>
        <w:rPr>
          <w:sz w:val="23"/>
          <w:szCs w:val="23"/>
        </w:rPr>
      </w:pPr>
      <w:r>
        <w:rPr>
          <w:sz w:val="23"/>
          <w:szCs w:val="23"/>
        </w:rPr>
        <w:t xml:space="preserve">Las señales originadas para el </w:t>
      </w:r>
      <w:r w:rsidRPr="00CA4C1E">
        <w:rPr>
          <w:sz w:val="23"/>
          <w:szCs w:val="23"/>
          <w:highlight w:val="yellow"/>
        </w:rPr>
        <w:t>Control</w:t>
      </w:r>
      <w:r>
        <w:rPr>
          <w:sz w:val="23"/>
          <w:szCs w:val="23"/>
        </w:rPr>
        <w:t xml:space="preserve"> de Mínimo Sangrado, </w:t>
      </w:r>
      <w:r w:rsidRPr="00845306">
        <w:rPr>
          <w:sz w:val="23"/>
          <w:szCs w:val="23"/>
          <w:highlight w:val="yellow"/>
        </w:rPr>
        <w:t>fueron tomas</w:t>
      </w:r>
      <w:r>
        <w:rPr>
          <w:sz w:val="23"/>
          <w:szCs w:val="23"/>
        </w:rPr>
        <w:t xml:space="preserve"> de voluntarios </w:t>
      </w:r>
      <w:r w:rsidRPr="0040466F">
        <w:rPr>
          <w:sz w:val="23"/>
          <w:szCs w:val="23"/>
          <w:highlight w:val="yellow"/>
        </w:rPr>
        <w:t>estabilizad</w:t>
      </w:r>
      <w:r w:rsidRPr="003B299B">
        <w:rPr>
          <w:sz w:val="23"/>
          <w:szCs w:val="23"/>
          <w:highlight w:val="yellow"/>
        </w:rPr>
        <w:t>os con una frecuencia cardiaca entre 60 y 80 bpm (pulsos por minuto) en edades de 25 a 30 años.</w:t>
      </w:r>
    </w:p>
    <w:p w:rsidR="0013288D" w:rsidRDefault="0013288D" w:rsidP="0013288D">
      <w:pPr>
        <w:pStyle w:val="Descripcin"/>
        <w:keepNext/>
        <w:jc w:val="center"/>
        <w:rPr>
          <w:sz w:val="23"/>
          <w:szCs w:val="23"/>
        </w:rPr>
      </w:pPr>
      <w:r>
        <w:t>Figura 64</w:t>
      </w:r>
      <w:r>
        <w:rPr>
          <w:noProof/>
        </w:rPr>
        <w:t xml:space="preserve">. </w:t>
      </w:r>
      <w:r w:rsidRPr="00C54557">
        <w:rPr>
          <w:noProof/>
        </w:rPr>
        <w:t>Señal ECG de un voluntario</w:t>
      </w:r>
    </w:p>
    <w:p w:rsidR="0013288D" w:rsidRDefault="0013288D" w:rsidP="0013288D">
      <w:pPr>
        <w:rPr>
          <w:sz w:val="23"/>
          <w:szCs w:val="23"/>
        </w:rPr>
      </w:pPr>
      <w:r>
        <w:rPr>
          <w:noProof/>
          <w:sz w:val="23"/>
          <w:szCs w:val="23"/>
          <w:lang w:eastAsia="es-CO"/>
        </w:rPr>
        <w:drawing>
          <wp:inline distT="0" distB="0" distL="0" distR="0" wp14:anchorId="08B29104" wp14:editId="4571FA4E">
            <wp:extent cx="5612130" cy="2148205"/>
            <wp:effectExtent l="0" t="0" r="7620" b="444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eñal_validacion.jpg"/>
                    <pic:cNvPicPr/>
                  </pic:nvPicPr>
                  <pic:blipFill>
                    <a:blip r:embed="rId79">
                      <a:extLst>
                        <a:ext uri="{28A0092B-C50C-407E-A947-70E740481C1C}">
                          <a14:useLocalDpi xmlns:a14="http://schemas.microsoft.com/office/drawing/2010/main" val="0"/>
                        </a:ext>
                      </a:extLst>
                    </a:blip>
                    <a:stretch>
                      <a:fillRect/>
                    </a:stretch>
                  </pic:blipFill>
                  <pic:spPr>
                    <a:xfrm>
                      <a:off x="0" y="0"/>
                      <a:ext cx="5612130" cy="2148205"/>
                    </a:xfrm>
                    <a:prstGeom prst="rect">
                      <a:avLst/>
                    </a:prstGeom>
                  </pic:spPr>
                </pic:pic>
              </a:graphicData>
            </a:graphic>
          </wp:inline>
        </w:drawing>
      </w:r>
    </w:p>
    <w:p w:rsidR="0013288D" w:rsidRDefault="0013288D" w:rsidP="0013288D">
      <w:pPr>
        <w:rPr>
          <w:sz w:val="23"/>
          <w:szCs w:val="23"/>
        </w:rPr>
      </w:pPr>
      <w:r>
        <w:rPr>
          <w:sz w:val="23"/>
          <w:szCs w:val="23"/>
        </w:rPr>
        <w:t xml:space="preserve">El resultado final de este sistema se puede apreciar en la Figura 64, </w:t>
      </w:r>
      <w:r w:rsidRPr="00030932">
        <w:rPr>
          <w:sz w:val="23"/>
          <w:szCs w:val="23"/>
          <w:highlight w:val="yellow"/>
        </w:rPr>
        <w:t>la cual muestra el debido procesamiento de la señal ECG</w:t>
      </w:r>
      <w:r w:rsidRPr="00F66786">
        <w:rPr>
          <w:sz w:val="23"/>
          <w:szCs w:val="23"/>
          <w:highlight w:val="yellow"/>
        </w:rPr>
        <w:t>, para de ella obtener un pulso equivalente a la fase sistólic</w:t>
      </w:r>
      <w:r w:rsidRPr="00570BA2">
        <w:rPr>
          <w:sz w:val="23"/>
          <w:szCs w:val="23"/>
          <w:highlight w:val="yellow"/>
        </w:rPr>
        <w:t>a, y de esta forma sincronizarlo con el generador, obteniendo una onda de corte personalizada,</w:t>
      </w:r>
      <w:r>
        <w:rPr>
          <w:sz w:val="23"/>
          <w:szCs w:val="23"/>
        </w:rPr>
        <w:t xml:space="preserve"> la cual solo estará activa en fase diastólica como se aprecia en la figura 65.</w:t>
      </w:r>
    </w:p>
    <w:p w:rsidR="0013288D" w:rsidRDefault="0013288D" w:rsidP="0013288D">
      <w:pPr>
        <w:pStyle w:val="Descripcin"/>
        <w:keepNext/>
        <w:jc w:val="center"/>
        <w:rPr>
          <w:sz w:val="23"/>
          <w:szCs w:val="23"/>
        </w:rPr>
      </w:pPr>
      <w:r>
        <w:t>Figura 65</w:t>
      </w:r>
      <w:r>
        <w:rPr>
          <w:noProof/>
        </w:rPr>
        <w:t xml:space="preserve">. </w:t>
      </w:r>
      <w:r w:rsidRPr="004B26B9">
        <w:rPr>
          <w:noProof/>
        </w:rPr>
        <w:t>Sincronización fase diastólica con onda de corte</w:t>
      </w:r>
      <w:r>
        <w:rPr>
          <w:noProof/>
        </w:rPr>
        <w:t xml:space="preserve"> por ECG</w:t>
      </w:r>
    </w:p>
    <w:p w:rsidR="0013288D" w:rsidRDefault="0013288D" w:rsidP="0013288D">
      <w:pPr>
        <w:rPr>
          <w:sz w:val="23"/>
          <w:szCs w:val="23"/>
        </w:rPr>
      </w:pPr>
      <w:r>
        <w:rPr>
          <w:noProof/>
          <w:sz w:val="23"/>
          <w:szCs w:val="23"/>
          <w:lang w:eastAsia="es-CO"/>
        </w:rPr>
        <w:drawing>
          <wp:inline distT="0" distB="0" distL="0" distR="0" wp14:anchorId="409C507D" wp14:editId="47C89032">
            <wp:extent cx="5612130" cy="2133600"/>
            <wp:effectExtent l="0" t="0" r="762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wm_ecg2.PNG"/>
                    <pic:cNvPicPr/>
                  </pic:nvPicPr>
                  <pic:blipFill>
                    <a:blip r:embed="rId80">
                      <a:extLst>
                        <a:ext uri="{28A0092B-C50C-407E-A947-70E740481C1C}">
                          <a14:useLocalDpi xmlns:a14="http://schemas.microsoft.com/office/drawing/2010/main" val="0"/>
                        </a:ext>
                      </a:extLst>
                    </a:blip>
                    <a:stretch>
                      <a:fillRect/>
                    </a:stretch>
                  </pic:blipFill>
                  <pic:spPr>
                    <a:xfrm>
                      <a:off x="0" y="0"/>
                      <a:ext cx="5612130" cy="2133600"/>
                    </a:xfrm>
                    <a:prstGeom prst="rect">
                      <a:avLst/>
                    </a:prstGeom>
                  </pic:spPr>
                </pic:pic>
              </a:graphicData>
            </a:graphic>
          </wp:inline>
        </w:drawing>
      </w:r>
    </w:p>
    <w:p w:rsidR="0013288D" w:rsidRDefault="0013288D" w:rsidP="0013288D">
      <w:pPr>
        <w:rPr>
          <w:sz w:val="23"/>
          <w:szCs w:val="23"/>
        </w:rPr>
      </w:pPr>
      <w:r w:rsidRPr="004C7E15">
        <w:rPr>
          <w:sz w:val="23"/>
          <w:szCs w:val="23"/>
          <w:highlight w:val="yellow"/>
        </w:rPr>
        <w:lastRenderedPageBreak/>
        <w:t>Si observamos solo nuestra señal de mínimo sangrado ver figura 66 en ella apreciamos que tiene un periodo de sístole de aproximadamente 220 ms con una amplitud de 4.5 [v] aproximadamente.</w:t>
      </w:r>
    </w:p>
    <w:p w:rsidR="0013288D" w:rsidRDefault="0013288D" w:rsidP="0013288D">
      <w:pPr>
        <w:pStyle w:val="Descripcin"/>
        <w:keepNext/>
        <w:jc w:val="center"/>
        <w:rPr>
          <w:noProof/>
          <w:sz w:val="23"/>
          <w:szCs w:val="23"/>
          <w:lang w:eastAsia="es-CO"/>
        </w:rPr>
      </w:pPr>
      <w:r>
        <w:t>Figura 66</w:t>
      </w:r>
      <w:r>
        <w:rPr>
          <w:noProof/>
        </w:rPr>
        <w:t xml:space="preserve">. Onda </w:t>
      </w:r>
      <w:r w:rsidR="006864C2">
        <w:rPr>
          <w:noProof/>
        </w:rPr>
        <w:t>de corte MinDo</w:t>
      </w:r>
    </w:p>
    <w:p w:rsidR="002F12B7" w:rsidRDefault="002F12B7" w:rsidP="0013288D">
      <w:pPr>
        <w:rPr>
          <w:noProof/>
          <w:sz w:val="23"/>
          <w:szCs w:val="23"/>
          <w:lang w:eastAsia="es-CO"/>
        </w:rPr>
      </w:pPr>
    </w:p>
    <w:p w:rsidR="0013288D" w:rsidRDefault="0013288D" w:rsidP="002F12B7">
      <w:pPr>
        <w:jc w:val="center"/>
        <w:rPr>
          <w:sz w:val="23"/>
          <w:szCs w:val="23"/>
        </w:rPr>
      </w:pPr>
      <w:r>
        <w:rPr>
          <w:noProof/>
          <w:sz w:val="23"/>
          <w:szCs w:val="23"/>
          <w:lang w:eastAsia="es-CO"/>
        </w:rPr>
        <w:drawing>
          <wp:inline distT="0" distB="0" distL="0" distR="0" wp14:anchorId="74509E42" wp14:editId="53D450D9">
            <wp:extent cx="5709417" cy="3372298"/>
            <wp:effectExtent l="0" t="0" r="5715"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alida pwm.jpg"/>
                    <pic:cNvPicPr/>
                  </pic:nvPicPr>
                  <pic:blipFill rotWithShape="1">
                    <a:blip r:embed="rId81">
                      <a:extLst>
                        <a:ext uri="{28A0092B-C50C-407E-A947-70E740481C1C}">
                          <a14:useLocalDpi xmlns:a14="http://schemas.microsoft.com/office/drawing/2010/main" val="0"/>
                        </a:ext>
                      </a:extLst>
                    </a:blip>
                    <a:srcRect r="37366"/>
                    <a:stretch/>
                  </pic:blipFill>
                  <pic:spPr bwMode="auto">
                    <a:xfrm>
                      <a:off x="0" y="0"/>
                      <a:ext cx="5783509" cy="3416061"/>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Pr>
        <w:rPr>
          <w:sz w:val="23"/>
          <w:szCs w:val="23"/>
        </w:rPr>
      </w:pPr>
      <w:r>
        <w:rPr>
          <w:sz w:val="23"/>
          <w:szCs w:val="23"/>
        </w:rPr>
        <w:t>Lo mismo sucede si partimos de la señal de oximetría muestra una buena generación de onda de mínimo sangrado.</w:t>
      </w:r>
      <w:r w:rsidR="000B1CF3">
        <w:rPr>
          <w:sz w:val="23"/>
          <w:szCs w:val="23"/>
        </w:rPr>
        <w:t xml:space="preserve"> </w:t>
      </w:r>
      <w:r w:rsidR="000B1CF3" w:rsidRPr="000B1CF3">
        <w:rPr>
          <w:sz w:val="23"/>
          <w:szCs w:val="23"/>
          <w:highlight w:val="yellow"/>
        </w:rPr>
        <w:t>Ojo! Con lo de periodo sístole</w:t>
      </w:r>
    </w:p>
    <w:p w:rsidR="002243B0" w:rsidRDefault="002243B0" w:rsidP="0013288D">
      <w:pPr>
        <w:rPr>
          <w:sz w:val="23"/>
          <w:szCs w:val="23"/>
        </w:rPr>
      </w:pPr>
    </w:p>
    <w:p w:rsidR="002243B0" w:rsidRDefault="002243B0" w:rsidP="0013288D">
      <w:pPr>
        <w:rPr>
          <w:sz w:val="23"/>
          <w:szCs w:val="23"/>
        </w:rPr>
      </w:pPr>
    </w:p>
    <w:p w:rsidR="002243B0" w:rsidRDefault="002243B0" w:rsidP="0013288D">
      <w:pPr>
        <w:rPr>
          <w:sz w:val="23"/>
          <w:szCs w:val="23"/>
        </w:rPr>
      </w:pPr>
    </w:p>
    <w:p w:rsidR="002243B0" w:rsidRDefault="002243B0" w:rsidP="0013288D">
      <w:pPr>
        <w:rPr>
          <w:sz w:val="23"/>
          <w:szCs w:val="23"/>
        </w:rPr>
      </w:pPr>
    </w:p>
    <w:p w:rsidR="002243B0" w:rsidRDefault="002243B0" w:rsidP="0013288D">
      <w:pPr>
        <w:rPr>
          <w:sz w:val="23"/>
          <w:szCs w:val="23"/>
        </w:rPr>
      </w:pPr>
    </w:p>
    <w:p w:rsidR="002243B0" w:rsidRDefault="002243B0" w:rsidP="0013288D">
      <w:pPr>
        <w:rPr>
          <w:sz w:val="23"/>
          <w:szCs w:val="23"/>
        </w:rPr>
      </w:pPr>
    </w:p>
    <w:p w:rsidR="002243B0" w:rsidRDefault="002243B0" w:rsidP="0013288D">
      <w:pPr>
        <w:rPr>
          <w:sz w:val="23"/>
          <w:szCs w:val="23"/>
        </w:rPr>
      </w:pPr>
    </w:p>
    <w:p w:rsidR="0013288D" w:rsidRDefault="0013288D" w:rsidP="0013288D">
      <w:pPr>
        <w:pStyle w:val="Descripcin"/>
        <w:keepNext/>
        <w:jc w:val="center"/>
        <w:rPr>
          <w:sz w:val="23"/>
          <w:szCs w:val="23"/>
        </w:rPr>
      </w:pPr>
      <w:r>
        <w:lastRenderedPageBreak/>
        <w:t>Figura 67</w:t>
      </w:r>
      <w:r>
        <w:rPr>
          <w:noProof/>
        </w:rPr>
        <w:t xml:space="preserve">. </w:t>
      </w:r>
      <w:r w:rsidRPr="004B26B9">
        <w:rPr>
          <w:noProof/>
        </w:rPr>
        <w:t>Sincronización fase diastólica con onda de corte</w:t>
      </w:r>
      <w:r>
        <w:rPr>
          <w:noProof/>
        </w:rPr>
        <w:t xml:space="preserve"> por oximetria</w:t>
      </w:r>
    </w:p>
    <w:p w:rsidR="002F12B7" w:rsidRDefault="002F12B7" w:rsidP="0013288D">
      <w:pPr>
        <w:jc w:val="center"/>
        <w:rPr>
          <w:noProof/>
          <w:sz w:val="23"/>
          <w:szCs w:val="23"/>
          <w:lang w:eastAsia="es-CO"/>
        </w:rPr>
      </w:pPr>
    </w:p>
    <w:p w:rsidR="0013288D" w:rsidRDefault="0013288D" w:rsidP="0013288D">
      <w:pPr>
        <w:jc w:val="center"/>
        <w:rPr>
          <w:sz w:val="23"/>
          <w:szCs w:val="23"/>
        </w:rPr>
      </w:pPr>
      <w:r>
        <w:rPr>
          <w:noProof/>
          <w:sz w:val="23"/>
          <w:szCs w:val="23"/>
          <w:lang w:eastAsia="es-CO"/>
        </w:rPr>
        <w:drawing>
          <wp:inline distT="0" distB="0" distL="0" distR="0" wp14:anchorId="132E6CE0" wp14:editId="77139142">
            <wp:extent cx="5474525" cy="3039645"/>
            <wp:effectExtent l="0" t="0" r="0" b="889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wm_oximetro.PNG"/>
                    <pic:cNvPicPr/>
                  </pic:nvPicPr>
                  <pic:blipFill rotWithShape="1">
                    <a:blip r:embed="rId82">
                      <a:extLst>
                        <a:ext uri="{28A0092B-C50C-407E-A947-70E740481C1C}">
                          <a14:useLocalDpi xmlns:a14="http://schemas.microsoft.com/office/drawing/2010/main" val="0"/>
                        </a:ext>
                      </a:extLst>
                    </a:blip>
                    <a:srcRect r="19803" b="70"/>
                    <a:stretch/>
                  </pic:blipFill>
                  <pic:spPr bwMode="auto">
                    <a:xfrm>
                      <a:off x="0" y="0"/>
                      <a:ext cx="5532538" cy="3071856"/>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Pr>
        <w:ind w:firstLine="0"/>
        <w:rPr>
          <w:sz w:val="23"/>
          <w:szCs w:val="23"/>
        </w:rPr>
      </w:pPr>
      <w:r>
        <w:rPr>
          <w:sz w:val="23"/>
          <w:szCs w:val="23"/>
        </w:rPr>
        <w:t>Un argumento de gran peso para el uso de la señal de oximetría por encima de la señal de electrocardiografía es, como ya se mencionó en el capítulo de generador de onda exactamente en señal de mínimo sangrado, la oximetría censa la oxigenación de la sangre en cada ciclo cardiaco y la señal de ECG mira los pequeños biopotenciales emitidos por el corazón. Esta última se va ver afectada en gran medida a la hora de la activación de potencia emitiendo interferencia de EMI, dañando así nuestra señal de mínimo sangra.</w:t>
      </w:r>
    </w:p>
    <w:p w:rsidR="0013288D" w:rsidRDefault="0013288D" w:rsidP="0013288D">
      <w:pPr>
        <w:ind w:firstLine="0"/>
        <w:rPr>
          <w:sz w:val="23"/>
          <w:szCs w:val="23"/>
        </w:rPr>
      </w:pPr>
      <w:r>
        <w:rPr>
          <w:sz w:val="23"/>
          <w:szCs w:val="23"/>
        </w:rPr>
        <w:t>Por el contrario, con la señal de oximetría la interesencia no es tan alta y no se pierde los picos de esta misma. Esto se puede observar en la figura 68.</w:t>
      </w:r>
    </w:p>
    <w:p w:rsidR="0013288D" w:rsidRPr="0053103B" w:rsidRDefault="0013288D" w:rsidP="0013288D">
      <w:pPr>
        <w:pStyle w:val="Descripcin"/>
        <w:keepNext/>
        <w:jc w:val="center"/>
        <w:rPr>
          <w:highlight w:val="yellow"/>
        </w:rPr>
      </w:pPr>
      <w:r>
        <w:lastRenderedPageBreak/>
        <w:t>Figura 68</w:t>
      </w:r>
      <w:r>
        <w:rPr>
          <w:noProof/>
        </w:rPr>
        <w:t xml:space="preserve">. </w:t>
      </w:r>
      <w:r w:rsidRPr="004B26B9">
        <w:rPr>
          <w:noProof/>
        </w:rPr>
        <w:t>onda de</w:t>
      </w:r>
      <w:r>
        <w:rPr>
          <w:noProof/>
        </w:rPr>
        <w:t xml:space="preserve"> la señal oximetria en presencia de interferencia</w:t>
      </w:r>
    </w:p>
    <w:p w:rsidR="0013288D" w:rsidRDefault="0013288D" w:rsidP="0013288D">
      <w:pPr>
        <w:ind w:firstLine="0"/>
        <w:rPr>
          <w:highlight w:val="yellow"/>
        </w:rPr>
      </w:pPr>
      <w:r>
        <w:rPr>
          <w:noProof/>
          <w:lang w:eastAsia="es-CO"/>
        </w:rPr>
        <w:drawing>
          <wp:inline distT="0" distB="0" distL="0" distR="0" wp14:anchorId="44B8808B" wp14:editId="7528402A">
            <wp:extent cx="5612130" cy="3176905"/>
            <wp:effectExtent l="0" t="0" r="7620" b="4445"/>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AP016.BMP"/>
                    <pic:cNvPicPr/>
                  </pic:nvPicPr>
                  <pic:blipFill rotWithShape="1">
                    <a:blip r:embed="rId83">
                      <a:extLst>
                        <a:ext uri="{28A0092B-C50C-407E-A947-70E740481C1C}">
                          <a14:useLocalDpi xmlns:a14="http://schemas.microsoft.com/office/drawing/2010/main" val="0"/>
                        </a:ext>
                      </a:extLst>
                    </a:blip>
                    <a:srcRect t="5657"/>
                    <a:stretch/>
                  </pic:blipFill>
                  <pic:spPr bwMode="auto">
                    <a:xfrm>
                      <a:off x="0" y="0"/>
                      <a:ext cx="5612130" cy="3176905"/>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53103B" w:rsidRDefault="0013288D" w:rsidP="0013288D">
      <w:pPr>
        <w:pStyle w:val="Descripcin"/>
        <w:keepNext/>
        <w:jc w:val="center"/>
        <w:rPr>
          <w:highlight w:val="yellow"/>
        </w:rPr>
      </w:pPr>
      <w:r>
        <w:t>Figura 68</w:t>
      </w:r>
      <w:r>
        <w:rPr>
          <w:noProof/>
        </w:rPr>
        <w:t xml:space="preserve">. </w:t>
      </w:r>
      <w:r w:rsidRPr="00EB25CE">
        <w:rPr>
          <w:noProof/>
          <w:highlight w:val="yellow"/>
        </w:rPr>
        <w:t>Corte con oximetría en carne de cerdo</w:t>
      </w:r>
    </w:p>
    <w:p w:rsidR="0013288D" w:rsidRPr="00FC1519" w:rsidRDefault="0013288D" w:rsidP="0013288D">
      <w:pPr>
        <w:ind w:firstLine="0"/>
      </w:pPr>
      <w:r>
        <w:rPr>
          <w:noProof/>
          <w:lang w:eastAsia="es-CO"/>
        </w:rPr>
        <w:drawing>
          <wp:inline distT="0" distB="0" distL="0" distR="0" wp14:anchorId="24328C23" wp14:editId="4236DE60">
            <wp:extent cx="5612130" cy="3159760"/>
            <wp:effectExtent l="0" t="0" r="7620" b="254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hatsApp Image 2018-05-19 at 11.10.53 AM.jpeg"/>
                    <pic:cNvPicPr/>
                  </pic:nvPicPr>
                  <pic:blipFill>
                    <a:blip r:embed="rId84">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13288D" w:rsidRPr="0013288D" w:rsidRDefault="0013288D" w:rsidP="0013288D"/>
    <w:p w:rsidR="002B0073" w:rsidRDefault="006A195E" w:rsidP="002B0073">
      <w:pPr>
        <w:pStyle w:val="Ttulo2"/>
      </w:pPr>
      <w:bookmarkStart w:id="183" w:name="_Toc514508113"/>
      <w:r>
        <w:lastRenderedPageBreak/>
        <w:t>Seguridad del equipo.</w:t>
      </w:r>
      <w:bookmarkEnd w:id="183"/>
    </w:p>
    <w:p w:rsidR="00A3008E" w:rsidRDefault="00477402" w:rsidP="00A3008E">
      <w:r>
        <w:t>Como se viene recalcando</w:t>
      </w:r>
      <w:r w:rsidR="006660C3">
        <w:t xml:space="preserve"> a lo largo del documento,</w:t>
      </w:r>
      <w:r w:rsidR="002210C1">
        <w:t xml:space="preserve"> conservar la integridad del paciente debe ser la premisa más importante de cualquier equipo electrónico, en especial un equipo </w:t>
      </w:r>
      <w:r w:rsidR="00FB2686">
        <w:t>electro médico</w:t>
      </w:r>
      <w:r w:rsidR="002210C1">
        <w:t>.</w:t>
      </w:r>
      <w:r w:rsidR="006569A3">
        <w:t xml:space="preserve"> Por ello </w:t>
      </w:r>
      <w:r w:rsidR="00971342">
        <w:t>es importante cumplir con algunos requerimientos bás</w:t>
      </w:r>
      <w:r w:rsidR="004933D0">
        <w:t xml:space="preserve">icos de seguridad para este tipo de equipos, </w:t>
      </w:r>
      <w:r w:rsidR="009862B0">
        <w:t>en el desar</w:t>
      </w:r>
      <w:r w:rsidR="008C02C2">
        <w:t>rolló del equipo siempre se tiene</w:t>
      </w:r>
      <w:r w:rsidR="009862B0">
        <w:t xml:space="preserve"> esta premisa en me</w:t>
      </w:r>
      <w:r w:rsidR="008C7BA0">
        <w:t xml:space="preserve">nte, </w:t>
      </w:r>
      <w:r w:rsidR="00EF3AD7">
        <w:t>las fuentes de alimentación, el material del que está hecha la carcasa y la distribución de los elementos dentro del equipo están pensados e</w:t>
      </w:r>
      <w:r w:rsidR="00D80B64">
        <w:t>n pro del buen funcionamiento del equipo y protección al paciente.</w:t>
      </w:r>
      <w:r w:rsidR="00F9589C">
        <w:t xml:space="preserve"> </w:t>
      </w:r>
      <w:r w:rsidR="005917D4">
        <w:t xml:space="preserve">Los equipos electro médicos se clasifican </w:t>
      </w:r>
      <w:r w:rsidR="002E32CA">
        <w:t>de varias formas y cada uno de ellos debe cumplir con estándares</w:t>
      </w:r>
      <w:r w:rsidR="00064C71">
        <w:t xml:space="preserve"> técnicos </w:t>
      </w:r>
      <w:r w:rsidR="002E32CA">
        <w:t xml:space="preserve">como dicta la </w:t>
      </w:r>
      <w:r w:rsidR="002E32CA" w:rsidRPr="002E32CA">
        <w:t>norma internacional IEC-60601-1</w:t>
      </w:r>
      <w:r w:rsidR="00C50740">
        <w:t xml:space="preserve"> (</w:t>
      </w:r>
      <w:r w:rsidR="00A720CD">
        <w:t xml:space="preserve">ver capitulo </w:t>
      </w:r>
      <w:r w:rsidR="00A720CD" w:rsidRPr="00A720CD">
        <w:rPr>
          <w:b/>
        </w:rPr>
        <w:fldChar w:fldCharType="begin"/>
      </w:r>
      <w:r w:rsidR="00A720CD" w:rsidRPr="00A720CD">
        <w:rPr>
          <w:b/>
        </w:rPr>
        <w:instrText xml:space="preserve"> REF _Ref514489161 \h </w:instrText>
      </w:r>
      <w:r w:rsidR="00A720CD">
        <w:rPr>
          <w:b/>
        </w:rPr>
        <w:instrText xml:space="preserve"> \* MERGEFORMAT </w:instrText>
      </w:r>
      <w:r w:rsidR="00A720CD" w:rsidRPr="00A720CD">
        <w:rPr>
          <w:b/>
        </w:rPr>
      </w:r>
      <w:r w:rsidR="00A720CD" w:rsidRPr="00A720CD">
        <w:rPr>
          <w:b/>
        </w:rPr>
        <w:fldChar w:fldCharType="separate"/>
      </w:r>
      <w:r w:rsidR="00525087" w:rsidRPr="00525087">
        <w:rPr>
          <w:b/>
        </w:rPr>
        <w:t>Seguridad Eléctrica de los Procedimientos Electro quirúrgicos</w:t>
      </w:r>
      <w:r w:rsidR="00A720CD" w:rsidRPr="00A720CD">
        <w:rPr>
          <w:b/>
        </w:rPr>
        <w:fldChar w:fldCharType="end"/>
      </w:r>
      <w:r w:rsidR="00C50740">
        <w:t xml:space="preserve"> ).</w:t>
      </w:r>
    </w:p>
    <w:p w:rsidR="007E3B48" w:rsidRDefault="00380EAC" w:rsidP="00A3008E">
      <w:pPr>
        <w:rPr>
          <w:noProof/>
          <w:lang w:eastAsia="es-CO"/>
        </w:rPr>
      </w:pPr>
      <w:r>
        <w:t xml:space="preserve">Para </w:t>
      </w:r>
      <w:r w:rsidR="00840739">
        <w:t>hacer métricas</w:t>
      </w:r>
      <w:r w:rsidR="00C7102D">
        <w:t xml:space="preserve"> confiables</w:t>
      </w:r>
      <w:r w:rsidR="00840739">
        <w:t xml:space="preserve"> </w:t>
      </w:r>
      <w:r w:rsidR="002F3111">
        <w:t>en</w:t>
      </w:r>
      <w:r w:rsidR="00840739">
        <w:t xml:space="preserve"> equipo electro médico </w:t>
      </w:r>
      <w:r w:rsidR="00B152CF">
        <w:t xml:space="preserve">existen equipos especializados, </w:t>
      </w:r>
      <w:r w:rsidR="002912FE">
        <w:t xml:space="preserve">como se vio en la sección </w:t>
      </w:r>
      <w:r w:rsidR="00B915EE">
        <w:fldChar w:fldCharType="begin"/>
      </w:r>
      <w:r w:rsidR="00B915EE">
        <w:instrText xml:space="preserve"> REF _Ref514490265 \r \h </w:instrText>
      </w:r>
      <w:r w:rsidR="00B915EE">
        <w:fldChar w:fldCharType="separate"/>
      </w:r>
      <w:r w:rsidR="00525087">
        <w:t>4.1</w:t>
      </w:r>
      <w:r w:rsidR="00B915EE">
        <w:fldChar w:fldCharType="end"/>
      </w:r>
      <w:r w:rsidR="00701750">
        <w:t xml:space="preserve">, </w:t>
      </w:r>
      <w:r w:rsidR="00C9487D">
        <w:t xml:space="preserve">se usó un analizador de electrobisturis. En este caso el equipo encargado </w:t>
      </w:r>
      <w:r w:rsidR="009D03D7">
        <w:t>de realizar las pruebas técnicas que dicta la norma IEC-60601-1 es llamado</w:t>
      </w:r>
      <w:r w:rsidR="00153E65">
        <w:t xml:space="preserve"> analizador eléctrico de seguridad.</w:t>
      </w:r>
    </w:p>
    <w:p w:rsidR="00D46812" w:rsidRDefault="00D46812" w:rsidP="00D46812">
      <w:pPr>
        <w:pStyle w:val="Descripcin"/>
        <w:keepNext/>
        <w:jc w:val="center"/>
      </w:pPr>
      <w:bookmarkStart w:id="184" w:name="_Toc514508184"/>
      <w:r>
        <w:lastRenderedPageBreak/>
        <w:t xml:space="preserve">Figura </w:t>
      </w:r>
      <w:r w:rsidR="0012254C">
        <w:fldChar w:fldCharType="begin"/>
      </w:r>
      <w:r w:rsidR="0012254C">
        <w:instrText xml:space="preserve"> SEQ Figura \* ARABIC </w:instrText>
      </w:r>
      <w:r w:rsidR="0012254C">
        <w:fldChar w:fldCharType="separate"/>
      </w:r>
      <w:r w:rsidR="00525087">
        <w:rPr>
          <w:noProof/>
        </w:rPr>
        <w:t>68</w:t>
      </w:r>
      <w:r w:rsidR="0012254C">
        <w:rPr>
          <w:noProof/>
        </w:rPr>
        <w:fldChar w:fldCharType="end"/>
      </w:r>
      <w:r>
        <w:t xml:space="preserve">. </w:t>
      </w:r>
      <w:r w:rsidR="008A167A">
        <w:t xml:space="preserve">Fluke </w:t>
      </w:r>
      <w:r w:rsidR="00C15063" w:rsidRPr="00C15063">
        <w:t>ESA615 Electrical Safety Analyzer</w:t>
      </w:r>
      <w:bookmarkEnd w:id="184"/>
    </w:p>
    <w:p w:rsidR="00741B48" w:rsidRDefault="007E3B48" w:rsidP="007E3B48">
      <w:pPr>
        <w:jc w:val="center"/>
      </w:pPr>
      <w:r>
        <w:rPr>
          <w:noProof/>
          <w:lang w:eastAsia="es-CO"/>
        </w:rPr>
        <w:drawing>
          <wp:inline distT="0" distB="0" distL="0" distR="0" wp14:anchorId="4DFDE38A" wp14:editId="200EF6BB">
            <wp:extent cx="2101909" cy="332117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20180303-WA0054.jpg"/>
                    <pic:cNvPicPr/>
                  </pic:nvPicPr>
                  <pic:blipFill rotWithShape="1">
                    <a:blip r:embed="rId85">
                      <a:extLst>
                        <a:ext uri="{28A0092B-C50C-407E-A947-70E740481C1C}">
                          <a14:useLocalDpi xmlns:a14="http://schemas.microsoft.com/office/drawing/2010/main" val="0"/>
                        </a:ext>
                      </a:extLst>
                    </a:blip>
                    <a:srcRect l="16328" t="15667" r="13906" b="22272"/>
                    <a:stretch/>
                  </pic:blipFill>
                  <pic:spPr bwMode="auto">
                    <a:xfrm>
                      <a:off x="0" y="0"/>
                      <a:ext cx="2106660" cy="3328677"/>
                    </a:xfrm>
                    <a:prstGeom prst="rect">
                      <a:avLst/>
                    </a:prstGeom>
                    <a:ln>
                      <a:noFill/>
                    </a:ln>
                    <a:extLst>
                      <a:ext uri="{53640926-AAD7-44D8-BBD7-CCE9431645EC}">
                        <a14:shadowObscured xmlns:a14="http://schemas.microsoft.com/office/drawing/2010/main"/>
                      </a:ext>
                    </a:extLst>
                  </pic:spPr>
                </pic:pic>
              </a:graphicData>
            </a:graphic>
          </wp:inline>
        </w:drawing>
      </w:r>
    </w:p>
    <w:p w:rsidR="00263CB5" w:rsidRDefault="00AF353C" w:rsidP="00C976CD">
      <w:pPr>
        <w:rPr>
          <w:noProof/>
          <w:lang w:eastAsia="es-CO"/>
        </w:rPr>
      </w:pPr>
      <w:r>
        <w:t>En este caso las pruebas</w:t>
      </w:r>
      <w:r w:rsidR="004B7C0E">
        <w:t xml:space="preserve"> </w:t>
      </w:r>
      <w:r>
        <w:t>técnicas</w:t>
      </w:r>
      <w:r w:rsidR="004B7C0E">
        <w:t xml:space="preserve"> se llevan a cabo con el analizador de seguridad eléctrica Fluke </w:t>
      </w:r>
      <w:r w:rsidR="004B7C0E" w:rsidRPr="004B7C0E">
        <w:t>E</w:t>
      </w:r>
      <w:r w:rsidR="004B7C0E">
        <w:t>SA615</w:t>
      </w:r>
      <w:r w:rsidR="00752EEA">
        <w:t xml:space="preserve"> dentro de las instalaciones de SOLUMED</w:t>
      </w:r>
      <w:r w:rsidR="00CE4A5E">
        <w:t xml:space="preserve">, </w:t>
      </w:r>
      <w:r w:rsidR="00CE1F46">
        <w:t xml:space="preserve">el cual </w:t>
      </w:r>
      <w:r w:rsidR="00AA1C81">
        <w:t>se puede configurar para</w:t>
      </w:r>
      <w:r w:rsidR="00CE1F46">
        <w:t xml:space="preserve"> realizar pruebas específicas que dicta la norma</w:t>
      </w:r>
      <w:r w:rsidR="00A60A63">
        <w:t xml:space="preserve"> IEC-60601-1, como se muestra en la </w:t>
      </w:r>
      <w:r w:rsidR="00A60A63">
        <w:fldChar w:fldCharType="begin"/>
      </w:r>
      <w:r w:rsidR="00A60A63">
        <w:instrText xml:space="preserve"> REF _Ref514490926 \h </w:instrText>
      </w:r>
      <w:r w:rsidR="00A60A63">
        <w:fldChar w:fldCharType="separate"/>
      </w:r>
      <w:r w:rsidR="00525087">
        <w:t xml:space="preserve">Figura </w:t>
      </w:r>
      <w:r w:rsidR="00525087">
        <w:rPr>
          <w:noProof/>
        </w:rPr>
        <w:t>69</w:t>
      </w:r>
      <w:r w:rsidR="00525087">
        <w:t>.</w:t>
      </w:r>
      <w:r w:rsidR="00A60A63">
        <w:fldChar w:fldCharType="end"/>
      </w:r>
    </w:p>
    <w:p w:rsidR="0056364D" w:rsidRDefault="0056364D" w:rsidP="0056364D">
      <w:pPr>
        <w:pStyle w:val="Descripcin"/>
        <w:keepNext/>
        <w:jc w:val="center"/>
      </w:pPr>
      <w:bookmarkStart w:id="185" w:name="_Ref514490926"/>
      <w:bookmarkStart w:id="186" w:name="_Toc514508185"/>
      <w:r>
        <w:t xml:space="preserve">Figura </w:t>
      </w:r>
      <w:r w:rsidR="0012254C">
        <w:fldChar w:fldCharType="begin"/>
      </w:r>
      <w:r w:rsidR="0012254C">
        <w:instrText xml:space="preserve"> SEQ Figura \* ARABIC </w:instrText>
      </w:r>
      <w:r w:rsidR="0012254C">
        <w:fldChar w:fldCharType="separate"/>
      </w:r>
      <w:r w:rsidR="00525087">
        <w:rPr>
          <w:noProof/>
        </w:rPr>
        <w:t>69</w:t>
      </w:r>
      <w:r w:rsidR="0012254C">
        <w:rPr>
          <w:noProof/>
        </w:rPr>
        <w:fldChar w:fldCharType="end"/>
      </w:r>
      <w:r>
        <w:t>.</w:t>
      </w:r>
      <w:bookmarkEnd w:id="185"/>
      <w:r w:rsidR="00EE4BBF">
        <w:t xml:space="preserve"> Configuración del Fluke ESA615 para pruebas </w:t>
      </w:r>
      <w:r w:rsidR="0091292F">
        <w:t>técnicas</w:t>
      </w:r>
      <w:r w:rsidR="00EE4BBF">
        <w:t xml:space="preserve"> de norma IEC60601-1</w:t>
      </w:r>
      <w:r w:rsidR="007E1325">
        <w:t>.</w:t>
      </w:r>
      <w:bookmarkEnd w:id="186"/>
      <w:r>
        <w:t xml:space="preserve"> </w:t>
      </w:r>
    </w:p>
    <w:p w:rsidR="00447D1E" w:rsidRDefault="00263CB5" w:rsidP="00263CB5">
      <w:pPr>
        <w:jc w:val="center"/>
      </w:pPr>
      <w:r>
        <w:rPr>
          <w:noProof/>
          <w:lang w:eastAsia="es-CO"/>
        </w:rPr>
        <w:drawing>
          <wp:inline distT="0" distB="0" distL="0" distR="0" wp14:anchorId="791C365A" wp14:editId="4A5E1368">
            <wp:extent cx="4649470" cy="310515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20180303-WA0049.jpg"/>
                    <pic:cNvPicPr/>
                  </pic:nvPicPr>
                  <pic:blipFill rotWithShape="1">
                    <a:blip r:embed="rId86">
                      <a:extLst>
                        <a:ext uri="{28A0092B-C50C-407E-A947-70E740481C1C}">
                          <a14:useLocalDpi xmlns:a14="http://schemas.microsoft.com/office/drawing/2010/main" val="0"/>
                        </a:ext>
                      </a:extLst>
                    </a:blip>
                    <a:srcRect t="5536" b="56866"/>
                    <a:stretch/>
                  </pic:blipFill>
                  <pic:spPr bwMode="auto">
                    <a:xfrm>
                      <a:off x="0" y="0"/>
                      <a:ext cx="4649470" cy="3105150"/>
                    </a:xfrm>
                    <a:prstGeom prst="rect">
                      <a:avLst/>
                    </a:prstGeom>
                    <a:ln>
                      <a:noFill/>
                    </a:ln>
                    <a:extLst>
                      <a:ext uri="{53640926-AAD7-44D8-BBD7-CCE9431645EC}">
                        <a14:shadowObscured xmlns:a14="http://schemas.microsoft.com/office/drawing/2010/main"/>
                      </a:ext>
                    </a:extLst>
                  </pic:spPr>
                </pic:pic>
              </a:graphicData>
            </a:graphic>
          </wp:inline>
        </w:drawing>
      </w:r>
    </w:p>
    <w:p w:rsidR="00751B23" w:rsidRDefault="00FA75D1" w:rsidP="004C6E86">
      <w:r>
        <w:lastRenderedPageBreak/>
        <w:t xml:space="preserve">En el momento </w:t>
      </w:r>
      <w:r w:rsidR="00F93104">
        <w:t xml:space="preserve">que se </w:t>
      </w:r>
      <w:r w:rsidR="005C4BB1">
        <w:t>hacen</w:t>
      </w:r>
      <w:r w:rsidR="00F93104">
        <w:t xml:space="preserve"> las pruebas </w:t>
      </w:r>
      <w:r w:rsidR="000D462E">
        <w:t>con el analizador de seguridad, el especialista que maneja el equipo se encontraba fuera de la ciudad, y las pruebas técni</w:t>
      </w:r>
      <w:r w:rsidR="00C75BCB">
        <w:t>cas IEC60601-1 no se realizan</w:t>
      </w:r>
      <w:r w:rsidR="000D462E">
        <w:t xml:space="preserve"> a menudo</w:t>
      </w:r>
      <w:r w:rsidR="008A16CF">
        <w:t>. Aunque se si</w:t>
      </w:r>
      <w:r w:rsidR="004D2ABB">
        <w:t>g</w:t>
      </w:r>
      <w:r w:rsidR="008A16CF">
        <w:t>uieron los pasos recomendados en el manual del fabricante</w:t>
      </w:r>
      <w:r w:rsidR="001B3866">
        <w:t>,</w:t>
      </w:r>
      <w:r w:rsidR="00DC404D">
        <w:t xml:space="preserve"> </w:t>
      </w:r>
      <w:r w:rsidR="00D21D02">
        <w:t xml:space="preserve">las medidas tomadas </w:t>
      </w:r>
      <w:r w:rsidR="00483C1B">
        <w:t xml:space="preserve">con el equipo resultaban </w:t>
      </w:r>
      <w:r w:rsidR="0068094B">
        <w:t xml:space="preserve">erróneas </w:t>
      </w:r>
      <w:r w:rsidR="001B3866">
        <w:t>o nulas.</w:t>
      </w:r>
      <w:r w:rsidR="00094839">
        <w:t xml:space="preserve"> </w:t>
      </w:r>
    </w:p>
    <w:p w:rsidR="00F14906" w:rsidRPr="00450C16" w:rsidRDefault="00F14906" w:rsidP="00450C16">
      <w:pPr>
        <w:pStyle w:val="Descripcin"/>
        <w:keepNext/>
      </w:pPr>
      <w:bookmarkStart w:id="187" w:name="_Toc514508186"/>
      <w:r>
        <w:t xml:space="preserve">Figura </w:t>
      </w:r>
      <w:r w:rsidR="0012254C">
        <w:fldChar w:fldCharType="begin"/>
      </w:r>
      <w:r w:rsidR="0012254C">
        <w:instrText xml:space="preserve"> SEQ Figura \* ARABIC </w:instrText>
      </w:r>
      <w:r w:rsidR="0012254C">
        <w:fldChar w:fldCharType="separate"/>
      </w:r>
      <w:r w:rsidR="00525087">
        <w:rPr>
          <w:noProof/>
        </w:rPr>
        <w:t>70</w:t>
      </w:r>
      <w:r w:rsidR="0012254C">
        <w:rPr>
          <w:noProof/>
        </w:rPr>
        <w:fldChar w:fldCharType="end"/>
      </w:r>
      <w:r w:rsidR="00B24574">
        <w:t xml:space="preserve">. </w:t>
      </w:r>
      <w:r w:rsidR="00450C16">
        <w:t xml:space="preserve">Equipo de electrocirugía conectado a </w:t>
      </w:r>
      <w:r w:rsidR="00450C16" w:rsidRPr="00450C16">
        <w:t>Fluke ESA615</w:t>
      </w:r>
      <w:bookmarkEnd w:id="187"/>
    </w:p>
    <w:p w:rsidR="00C75BCB" w:rsidRDefault="00C75BCB" w:rsidP="004C6E86">
      <w:r>
        <w:rPr>
          <w:noProof/>
          <w:lang w:eastAsia="es-CO"/>
        </w:rPr>
        <w:drawing>
          <wp:inline distT="0" distB="0" distL="0" distR="0" wp14:anchorId="161B483D" wp14:editId="2FAEFC44">
            <wp:extent cx="5612130" cy="2847975"/>
            <wp:effectExtent l="0" t="0" r="7620" b="952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20180303-WA0052.jpg"/>
                    <pic:cNvPicPr/>
                  </pic:nvPicPr>
                  <pic:blipFill>
                    <a:blip r:embed="rId87">
                      <a:extLst>
                        <a:ext uri="{28A0092B-C50C-407E-A947-70E740481C1C}">
                          <a14:useLocalDpi xmlns:a14="http://schemas.microsoft.com/office/drawing/2010/main" val="0"/>
                        </a:ext>
                      </a:extLst>
                    </a:blip>
                    <a:stretch>
                      <a:fillRect/>
                    </a:stretch>
                  </pic:blipFill>
                  <pic:spPr>
                    <a:xfrm>
                      <a:off x="0" y="0"/>
                      <a:ext cx="5612130" cy="2847975"/>
                    </a:xfrm>
                    <a:prstGeom prst="rect">
                      <a:avLst/>
                    </a:prstGeom>
                  </pic:spPr>
                </pic:pic>
              </a:graphicData>
            </a:graphic>
          </wp:inline>
        </w:drawing>
      </w:r>
    </w:p>
    <w:p w:rsidR="004C4CC9" w:rsidRDefault="00D500DC" w:rsidP="00D44F57">
      <w:r>
        <w:t xml:space="preserve">Por ello recolectar datos </w:t>
      </w:r>
      <w:r w:rsidR="00A27A25">
        <w:t xml:space="preserve">técnicos para verificar </w:t>
      </w:r>
      <w:r w:rsidR="000B4C80">
        <w:t xml:space="preserve">que se encuentran en los rangos recomendados por la </w:t>
      </w:r>
      <w:r w:rsidR="000B4C80" w:rsidRPr="000B4C80">
        <w:t>IEC60601-1</w:t>
      </w:r>
      <w:r w:rsidR="000B4C80">
        <w:t xml:space="preserve"> no fue posible, </w:t>
      </w:r>
      <w:r w:rsidR="00427D7E">
        <w:t xml:space="preserve">ya que en Bucaramanga hay pocos laboratorios con </w:t>
      </w:r>
      <w:r w:rsidR="00216128">
        <w:t>esta clase de equipos debido al alto costo de estos.</w:t>
      </w:r>
      <w:r w:rsidR="00A94F58">
        <w:t xml:space="preserve"> </w:t>
      </w:r>
      <w:r w:rsidR="00176C2B">
        <w:t xml:space="preserve">Sin </w:t>
      </w:r>
      <w:r w:rsidR="008E041D">
        <w:t>embargo,</w:t>
      </w:r>
      <w:r w:rsidR="00176C2B">
        <w:t xml:space="preserve"> </w:t>
      </w:r>
      <w:r w:rsidR="00FB4273">
        <w:t>la prueba de corte realizada</w:t>
      </w:r>
      <w:r w:rsidR="002B40C6">
        <w:t xml:space="preserve"> sobre un trozo de carne en la mano de uno de los autores del proyecto nos permitió</w:t>
      </w:r>
      <w:r w:rsidR="00171D04">
        <w:t xml:space="preserve"> </w:t>
      </w:r>
      <w:r w:rsidR="002B40C6">
        <w:t>corroborar</w:t>
      </w:r>
      <w:r w:rsidR="004F777E">
        <w:t xml:space="preserve"> que el equipo cumple con el</w:t>
      </w:r>
      <w:r w:rsidR="00BA24E4">
        <w:t xml:space="preserve"> cometido sin</w:t>
      </w:r>
      <w:r w:rsidR="00650C62">
        <w:t xml:space="preserve"> causar daños</w:t>
      </w:r>
      <w:r w:rsidR="00BA24E4">
        <w:t xml:space="preserve"> al paciente.</w:t>
      </w:r>
    </w:p>
    <w:p w:rsidR="00D44F57" w:rsidRDefault="00D44F57" w:rsidP="00D44F57">
      <w:pPr>
        <w:pStyle w:val="Descripcin"/>
        <w:keepNext/>
      </w:pPr>
      <w:bookmarkStart w:id="188" w:name="_Toc514508187"/>
      <w:r>
        <w:lastRenderedPageBreak/>
        <w:t xml:space="preserve">Figura </w:t>
      </w:r>
      <w:r w:rsidR="0012254C">
        <w:fldChar w:fldCharType="begin"/>
      </w:r>
      <w:r w:rsidR="0012254C">
        <w:instrText xml:space="preserve"> SEQ Figura \* ARABIC </w:instrText>
      </w:r>
      <w:r w:rsidR="0012254C">
        <w:fldChar w:fldCharType="separate"/>
      </w:r>
      <w:r w:rsidR="00525087">
        <w:rPr>
          <w:noProof/>
        </w:rPr>
        <w:t>71</w:t>
      </w:r>
      <w:r w:rsidR="0012254C">
        <w:rPr>
          <w:noProof/>
        </w:rPr>
        <w:fldChar w:fldCharType="end"/>
      </w:r>
      <w:r w:rsidR="000F7281">
        <w:t>. Autores del proyecto con equipo de SOLUMED en el laboratorio haciendo pruebas de potencia y seguridad.</w:t>
      </w:r>
      <w:bookmarkEnd w:id="188"/>
    </w:p>
    <w:p w:rsidR="00852A47" w:rsidRPr="00844B75" w:rsidRDefault="00852A47" w:rsidP="00844B75">
      <w:r>
        <w:rPr>
          <w:noProof/>
          <w:lang w:eastAsia="es-CO"/>
        </w:rPr>
        <w:drawing>
          <wp:inline distT="0" distB="0" distL="0" distR="0" wp14:anchorId="671087B4" wp14:editId="0032FDC7">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88">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tabs>
          <w:tab w:val="left" w:pos="5550"/>
        </w:tabs>
      </w:pPr>
    </w:p>
    <w:p w:rsidR="002B0073" w:rsidRDefault="002B0073" w:rsidP="002B0073">
      <w:pPr>
        <w:pStyle w:val="Ttulo1"/>
      </w:pPr>
      <w:bookmarkStart w:id="189" w:name="_Toc514508114"/>
      <w:r>
        <w:t>Conclusiones</w:t>
      </w:r>
      <w:bookmarkEnd w:id="189"/>
    </w:p>
    <w:p w:rsidR="003627E6" w:rsidRDefault="001A5A4A" w:rsidP="00AA43C8">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r w:rsidR="00A219E0">
        <w:t>ponderable de</w:t>
      </w:r>
      <w:r w:rsidR="00F42CA1">
        <w:t xml:space="preserve"> </w:t>
      </w:r>
      <w:r w:rsidR="00AA43C8">
        <w:t>calidad de corte y coagulación.</w:t>
      </w:r>
    </w:p>
    <w:p w:rsidR="002265B0" w:rsidRDefault="00F42CA1" w:rsidP="00AA43C8">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w:t>
      </w:r>
      <w:r w:rsidR="003D7474">
        <w:t xml:space="preserve">ncionamiento no interfiera con </w:t>
      </w:r>
      <w:r>
        <w:t>el rendimiento general del equipo.</w:t>
      </w:r>
      <w:r w:rsidR="002265B0">
        <w:t xml:space="preserve"> La latencia presentada en esta etapa fue la razón principal para descartar temporalmente el control de potencia mediante el </w:t>
      </w:r>
      <w:r w:rsidR="00B76262">
        <w:t>censado</w:t>
      </w:r>
      <w:r w:rsidR="002265B0">
        <w:t xml:space="preserve"> de bioimpedancia. </w:t>
      </w:r>
    </w:p>
    <w:p w:rsidR="002265B0" w:rsidRDefault="002265B0" w:rsidP="0030767C">
      <w:pPr>
        <w:tabs>
          <w:tab w:val="left" w:pos="5550"/>
        </w:tabs>
      </w:pPr>
      <w:r>
        <w:t xml:space="preserve">La señal cardiaca necesaria para generar el tipo de corte llamado Mínimo Sangrado puede ser obtenida, tanto mediante un ECG como mediante de un oxímetro. La diferencia radica en la </w:t>
      </w:r>
      <w:r>
        <w:lastRenderedPageBreak/>
        <w:t>interferencia producto de la señal de alta frecuencia utilizada a la salida del equipo, sobre las señales analógicas de los dispositivos mencionados.</w:t>
      </w:r>
    </w:p>
    <w:p w:rsidR="003627E6" w:rsidRDefault="003627E6" w:rsidP="006706E1">
      <w:pPr>
        <w:tabs>
          <w:tab w:val="left" w:pos="5550"/>
        </w:tabs>
      </w:pPr>
      <w:r>
        <w:t xml:space="preserve">La señal Cardiaca capturada para obtener el tipo de corte llamado Mínimo </w:t>
      </w:r>
      <w:r w:rsidR="00AC4CE6">
        <w:t>Sangrado puede</w:t>
      </w:r>
      <w:r>
        <w:t xml:space="preserv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190" w:name="_Toc514508115"/>
      <w:r>
        <w:t>Recomendaciones</w:t>
      </w:r>
      <w:bookmarkEnd w:id="190"/>
    </w:p>
    <w:p w:rsidR="002B0073" w:rsidRDefault="002B0073" w:rsidP="002B0073">
      <w:pPr>
        <w:tabs>
          <w:tab w:val="left" w:pos="5550"/>
        </w:tabs>
      </w:pPr>
    </w:p>
    <w:p w:rsidR="00D857BD" w:rsidRDefault="002B0073" w:rsidP="00B24941">
      <w:pPr>
        <w:pStyle w:val="Ttulo1"/>
      </w:pPr>
      <w:bookmarkStart w:id="191" w:name="_Toc514508116"/>
      <w:r>
        <w:t>Anexos</w:t>
      </w:r>
      <w:bookmarkEnd w:id="191"/>
    </w:p>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 xml:space="preserve">British </w:t>
      </w:r>
      <w:r w:rsidRPr="00596381">
        <w:rPr>
          <w:rFonts w:cs="Times New Roman"/>
          <w:i/>
          <w:iCs/>
          <w:noProof/>
          <w:szCs w:val="24"/>
          <w:lang w:val="en-US"/>
        </w:rPr>
        <w:lastRenderedPageBreak/>
        <w:t>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lastRenderedPageBreak/>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rsidSect="007D3ED3">
      <w:headerReference w:type="default" r:id="rId89"/>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B531E" w:rsidRDefault="003B531E" w:rsidP="00EA6F92">
      <w:pPr>
        <w:spacing w:line="240" w:lineRule="auto"/>
      </w:pPr>
      <w:r>
        <w:separator/>
      </w:r>
    </w:p>
  </w:endnote>
  <w:endnote w:type="continuationSeparator" w:id="0">
    <w:p w:rsidR="003B531E" w:rsidRDefault="003B531E"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B531E" w:rsidRDefault="003B531E" w:rsidP="00EA6F92">
      <w:pPr>
        <w:spacing w:line="240" w:lineRule="auto"/>
      </w:pPr>
      <w:r>
        <w:separator/>
      </w:r>
    </w:p>
  </w:footnote>
  <w:footnote w:type="continuationSeparator" w:id="0">
    <w:p w:rsidR="003B531E" w:rsidRDefault="003B531E"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3226EC" w:rsidRDefault="003226EC">
        <w:pPr>
          <w:pStyle w:val="Encabezado"/>
          <w:jc w:val="right"/>
        </w:pPr>
        <w:r>
          <w:fldChar w:fldCharType="begin"/>
        </w:r>
        <w:r>
          <w:instrText>PAGE   \* MERGEFORMAT</w:instrText>
        </w:r>
        <w:r>
          <w:fldChar w:fldCharType="separate"/>
        </w:r>
        <w:r w:rsidR="002121B4" w:rsidRPr="002121B4">
          <w:rPr>
            <w:noProof/>
            <w:lang w:val="es-ES"/>
          </w:rPr>
          <w:t>60</w:t>
        </w:r>
        <w:r>
          <w:fldChar w:fldCharType="end"/>
        </w:r>
      </w:p>
    </w:sdtContent>
  </w:sdt>
  <w:p w:rsidR="003226EC" w:rsidRDefault="003226EC">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D423165"/>
    <w:multiLevelType w:val="hybridMultilevel"/>
    <w:tmpl w:val="5AF0159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2"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4"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5"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6"/>
  </w:num>
  <w:num w:numId="2">
    <w:abstractNumId w:val="9"/>
  </w:num>
  <w:num w:numId="3">
    <w:abstractNumId w:val="16"/>
  </w:num>
  <w:num w:numId="4">
    <w:abstractNumId w:val="15"/>
  </w:num>
  <w:num w:numId="5">
    <w:abstractNumId w:val="8"/>
  </w:num>
  <w:num w:numId="6">
    <w:abstractNumId w:val="17"/>
  </w:num>
  <w:num w:numId="7">
    <w:abstractNumId w:val="1"/>
  </w:num>
  <w:num w:numId="8">
    <w:abstractNumId w:val="25"/>
  </w:num>
  <w:num w:numId="9">
    <w:abstractNumId w:val="10"/>
  </w:num>
  <w:num w:numId="10">
    <w:abstractNumId w:val="23"/>
  </w:num>
  <w:num w:numId="11">
    <w:abstractNumId w:val="4"/>
  </w:num>
  <w:num w:numId="12">
    <w:abstractNumId w:val="6"/>
  </w:num>
  <w:num w:numId="13">
    <w:abstractNumId w:val="18"/>
  </w:num>
  <w:num w:numId="14">
    <w:abstractNumId w:val="20"/>
  </w:num>
  <w:num w:numId="15">
    <w:abstractNumId w:val="7"/>
  </w:num>
  <w:num w:numId="16">
    <w:abstractNumId w:val="2"/>
  </w:num>
  <w:num w:numId="17">
    <w:abstractNumId w:val="22"/>
  </w:num>
  <w:num w:numId="18">
    <w:abstractNumId w:val="21"/>
  </w:num>
  <w:num w:numId="19">
    <w:abstractNumId w:val="24"/>
  </w:num>
  <w:num w:numId="20">
    <w:abstractNumId w:val="0"/>
  </w:num>
  <w:num w:numId="21">
    <w:abstractNumId w:val="13"/>
  </w:num>
  <w:num w:numId="22">
    <w:abstractNumId w:val="19"/>
  </w:num>
  <w:num w:numId="23">
    <w:abstractNumId w:val="14"/>
  </w:num>
  <w:num w:numId="24">
    <w:abstractNumId w:val="5"/>
  </w:num>
  <w:num w:numId="25">
    <w:abstractNumId w:val="3"/>
  </w:num>
  <w:num w:numId="26">
    <w:abstractNumId w:val="27"/>
  </w:num>
  <w:num w:numId="27">
    <w:abstractNumId w:val="12"/>
  </w:num>
  <w:num w:numId="2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0CCD"/>
    <w:rsid w:val="0000188B"/>
    <w:rsid w:val="000019FD"/>
    <w:rsid w:val="00001BC8"/>
    <w:rsid w:val="00001E27"/>
    <w:rsid w:val="00001EF4"/>
    <w:rsid w:val="00002503"/>
    <w:rsid w:val="000025C1"/>
    <w:rsid w:val="00003167"/>
    <w:rsid w:val="00003389"/>
    <w:rsid w:val="00004A65"/>
    <w:rsid w:val="00005E2E"/>
    <w:rsid w:val="00006B07"/>
    <w:rsid w:val="00006F14"/>
    <w:rsid w:val="0000729F"/>
    <w:rsid w:val="00007ECB"/>
    <w:rsid w:val="000100D8"/>
    <w:rsid w:val="00011260"/>
    <w:rsid w:val="00011344"/>
    <w:rsid w:val="000113AB"/>
    <w:rsid w:val="00011BFA"/>
    <w:rsid w:val="00011CAF"/>
    <w:rsid w:val="00012076"/>
    <w:rsid w:val="000127BB"/>
    <w:rsid w:val="000129F0"/>
    <w:rsid w:val="00012EF9"/>
    <w:rsid w:val="000131C6"/>
    <w:rsid w:val="00013CC9"/>
    <w:rsid w:val="00013EA5"/>
    <w:rsid w:val="00013F7D"/>
    <w:rsid w:val="00014047"/>
    <w:rsid w:val="00016B4E"/>
    <w:rsid w:val="00016BE5"/>
    <w:rsid w:val="00017122"/>
    <w:rsid w:val="00017EDE"/>
    <w:rsid w:val="00020BDC"/>
    <w:rsid w:val="00020C5D"/>
    <w:rsid w:val="000221C3"/>
    <w:rsid w:val="00022327"/>
    <w:rsid w:val="0002327D"/>
    <w:rsid w:val="000233B0"/>
    <w:rsid w:val="00023F22"/>
    <w:rsid w:val="00024D9B"/>
    <w:rsid w:val="0002535D"/>
    <w:rsid w:val="000255C5"/>
    <w:rsid w:val="000257AB"/>
    <w:rsid w:val="00025DBD"/>
    <w:rsid w:val="00026248"/>
    <w:rsid w:val="00026530"/>
    <w:rsid w:val="000268E4"/>
    <w:rsid w:val="0002697F"/>
    <w:rsid w:val="00026C26"/>
    <w:rsid w:val="00027204"/>
    <w:rsid w:val="00027AB9"/>
    <w:rsid w:val="00030714"/>
    <w:rsid w:val="00030932"/>
    <w:rsid w:val="00030AD3"/>
    <w:rsid w:val="0003109A"/>
    <w:rsid w:val="00031CCD"/>
    <w:rsid w:val="00032147"/>
    <w:rsid w:val="00033366"/>
    <w:rsid w:val="000343AC"/>
    <w:rsid w:val="00034666"/>
    <w:rsid w:val="00034775"/>
    <w:rsid w:val="000357F6"/>
    <w:rsid w:val="00035F19"/>
    <w:rsid w:val="000369DD"/>
    <w:rsid w:val="0003703B"/>
    <w:rsid w:val="000374F4"/>
    <w:rsid w:val="0003780D"/>
    <w:rsid w:val="000378D8"/>
    <w:rsid w:val="00040ED1"/>
    <w:rsid w:val="00040FC3"/>
    <w:rsid w:val="00041868"/>
    <w:rsid w:val="00042AF6"/>
    <w:rsid w:val="00042E3B"/>
    <w:rsid w:val="0004397C"/>
    <w:rsid w:val="00043B2B"/>
    <w:rsid w:val="00044318"/>
    <w:rsid w:val="0004449D"/>
    <w:rsid w:val="000444CC"/>
    <w:rsid w:val="00044BC0"/>
    <w:rsid w:val="00045990"/>
    <w:rsid w:val="000469E7"/>
    <w:rsid w:val="0004771D"/>
    <w:rsid w:val="00050695"/>
    <w:rsid w:val="0005128D"/>
    <w:rsid w:val="0005191F"/>
    <w:rsid w:val="00051AE6"/>
    <w:rsid w:val="00051D68"/>
    <w:rsid w:val="00052444"/>
    <w:rsid w:val="00053437"/>
    <w:rsid w:val="0005351B"/>
    <w:rsid w:val="00053BB4"/>
    <w:rsid w:val="00053FFE"/>
    <w:rsid w:val="00054798"/>
    <w:rsid w:val="00054AC2"/>
    <w:rsid w:val="00054C2E"/>
    <w:rsid w:val="00054DBD"/>
    <w:rsid w:val="00054ECD"/>
    <w:rsid w:val="00055185"/>
    <w:rsid w:val="0005763E"/>
    <w:rsid w:val="00057ACD"/>
    <w:rsid w:val="000605EE"/>
    <w:rsid w:val="0006080E"/>
    <w:rsid w:val="000609CD"/>
    <w:rsid w:val="00061C15"/>
    <w:rsid w:val="00061C3A"/>
    <w:rsid w:val="00062743"/>
    <w:rsid w:val="00062761"/>
    <w:rsid w:val="00062845"/>
    <w:rsid w:val="0006422C"/>
    <w:rsid w:val="00064271"/>
    <w:rsid w:val="00064C71"/>
    <w:rsid w:val="00064F46"/>
    <w:rsid w:val="000651A5"/>
    <w:rsid w:val="00066D76"/>
    <w:rsid w:val="00066E28"/>
    <w:rsid w:val="00067A92"/>
    <w:rsid w:val="00067EFD"/>
    <w:rsid w:val="00067F2C"/>
    <w:rsid w:val="00067F45"/>
    <w:rsid w:val="00070D96"/>
    <w:rsid w:val="0007134E"/>
    <w:rsid w:val="00071D8C"/>
    <w:rsid w:val="00071F62"/>
    <w:rsid w:val="000727B9"/>
    <w:rsid w:val="0007293D"/>
    <w:rsid w:val="00072C3D"/>
    <w:rsid w:val="00073409"/>
    <w:rsid w:val="000739A3"/>
    <w:rsid w:val="00073A24"/>
    <w:rsid w:val="000741D8"/>
    <w:rsid w:val="000746FD"/>
    <w:rsid w:val="00074A75"/>
    <w:rsid w:val="00074E44"/>
    <w:rsid w:val="00075949"/>
    <w:rsid w:val="00076394"/>
    <w:rsid w:val="0007710D"/>
    <w:rsid w:val="00077167"/>
    <w:rsid w:val="00080333"/>
    <w:rsid w:val="000805F0"/>
    <w:rsid w:val="000813B5"/>
    <w:rsid w:val="000818D0"/>
    <w:rsid w:val="0008226D"/>
    <w:rsid w:val="000823C4"/>
    <w:rsid w:val="0008247B"/>
    <w:rsid w:val="000827B3"/>
    <w:rsid w:val="00082DE3"/>
    <w:rsid w:val="0008359D"/>
    <w:rsid w:val="00084429"/>
    <w:rsid w:val="0008452A"/>
    <w:rsid w:val="00084B70"/>
    <w:rsid w:val="00084E9B"/>
    <w:rsid w:val="0008531A"/>
    <w:rsid w:val="000853E1"/>
    <w:rsid w:val="000864C8"/>
    <w:rsid w:val="00086952"/>
    <w:rsid w:val="0008719F"/>
    <w:rsid w:val="00087337"/>
    <w:rsid w:val="00087531"/>
    <w:rsid w:val="00087687"/>
    <w:rsid w:val="000876CD"/>
    <w:rsid w:val="0008781D"/>
    <w:rsid w:val="0009030A"/>
    <w:rsid w:val="00090C0C"/>
    <w:rsid w:val="0009129A"/>
    <w:rsid w:val="000913CA"/>
    <w:rsid w:val="0009149F"/>
    <w:rsid w:val="000920A7"/>
    <w:rsid w:val="000921A4"/>
    <w:rsid w:val="000932FB"/>
    <w:rsid w:val="00093706"/>
    <w:rsid w:val="00093CD7"/>
    <w:rsid w:val="00094140"/>
    <w:rsid w:val="00094518"/>
    <w:rsid w:val="00094839"/>
    <w:rsid w:val="00095456"/>
    <w:rsid w:val="00095AB6"/>
    <w:rsid w:val="00095D1E"/>
    <w:rsid w:val="00096D8F"/>
    <w:rsid w:val="00096DB8"/>
    <w:rsid w:val="000970F4"/>
    <w:rsid w:val="00097AC4"/>
    <w:rsid w:val="00097DC2"/>
    <w:rsid w:val="000A003D"/>
    <w:rsid w:val="000A0281"/>
    <w:rsid w:val="000A045D"/>
    <w:rsid w:val="000A0C14"/>
    <w:rsid w:val="000A12F7"/>
    <w:rsid w:val="000A2B6E"/>
    <w:rsid w:val="000A4050"/>
    <w:rsid w:val="000A47D0"/>
    <w:rsid w:val="000A5790"/>
    <w:rsid w:val="000A5912"/>
    <w:rsid w:val="000A5E5D"/>
    <w:rsid w:val="000A6345"/>
    <w:rsid w:val="000A7698"/>
    <w:rsid w:val="000A7B03"/>
    <w:rsid w:val="000A7D70"/>
    <w:rsid w:val="000A7EE5"/>
    <w:rsid w:val="000B05F3"/>
    <w:rsid w:val="000B066D"/>
    <w:rsid w:val="000B0AC8"/>
    <w:rsid w:val="000B1063"/>
    <w:rsid w:val="000B120C"/>
    <w:rsid w:val="000B1322"/>
    <w:rsid w:val="000B19A7"/>
    <w:rsid w:val="000B1CCB"/>
    <w:rsid w:val="000B1CF3"/>
    <w:rsid w:val="000B2120"/>
    <w:rsid w:val="000B26AA"/>
    <w:rsid w:val="000B27DB"/>
    <w:rsid w:val="000B37FE"/>
    <w:rsid w:val="000B3F01"/>
    <w:rsid w:val="000B4932"/>
    <w:rsid w:val="000B4C80"/>
    <w:rsid w:val="000B4DE5"/>
    <w:rsid w:val="000B5219"/>
    <w:rsid w:val="000B582B"/>
    <w:rsid w:val="000B5A10"/>
    <w:rsid w:val="000B608D"/>
    <w:rsid w:val="000B664C"/>
    <w:rsid w:val="000B7290"/>
    <w:rsid w:val="000B7EBD"/>
    <w:rsid w:val="000B7F27"/>
    <w:rsid w:val="000C07F1"/>
    <w:rsid w:val="000C0973"/>
    <w:rsid w:val="000C0DC7"/>
    <w:rsid w:val="000C2546"/>
    <w:rsid w:val="000C2D0C"/>
    <w:rsid w:val="000C31BE"/>
    <w:rsid w:val="000C3486"/>
    <w:rsid w:val="000C4F22"/>
    <w:rsid w:val="000C699D"/>
    <w:rsid w:val="000D01D7"/>
    <w:rsid w:val="000D0398"/>
    <w:rsid w:val="000D07E4"/>
    <w:rsid w:val="000D22BE"/>
    <w:rsid w:val="000D33C8"/>
    <w:rsid w:val="000D35B2"/>
    <w:rsid w:val="000D462E"/>
    <w:rsid w:val="000D4E04"/>
    <w:rsid w:val="000D51C9"/>
    <w:rsid w:val="000D5C18"/>
    <w:rsid w:val="000D5CF7"/>
    <w:rsid w:val="000D5D68"/>
    <w:rsid w:val="000D6BD7"/>
    <w:rsid w:val="000E05EF"/>
    <w:rsid w:val="000E12FC"/>
    <w:rsid w:val="000E1CDF"/>
    <w:rsid w:val="000E1D9E"/>
    <w:rsid w:val="000E1EDC"/>
    <w:rsid w:val="000E29F2"/>
    <w:rsid w:val="000E2B32"/>
    <w:rsid w:val="000E3419"/>
    <w:rsid w:val="000E3448"/>
    <w:rsid w:val="000E3576"/>
    <w:rsid w:val="000E35CB"/>
    <w:rsid w:val="000E3D0F"/>
    <w:rsid w:val="000E43C6"/>
    <w:rsid w:val="000E44F3"/>
    <w:rsid w:val="000E4A0F"/>
    <w:rsid w:val="000E4AF6"/>
    <w:rsid w:val="000E4DB2"/>
    <w:rsid w:val="000E4E1B"/>
    <w:rsid w:val="000E4E5A"/>
    <w:rsid w:val="000E561C"/>
    <w:rsid w:val="000E57C3"/>
    <w:rsid w:val="000E58B5"/>
    <w:rsid w:val="000E6AF4"/>
    <w:rsid w:val="000E7278"/>
    <w:rsid w:val="000F022F"/>
    <w:rsid w:val="000F0303"/>
    <w:rsid w:val="000F10AA"/>
    <w:rsid w:val="000F12F4"/>
    <w:rsid w:val="000F152F"/>
    <w:rsid w:val="000F170F"/>
    <w:rsid w:val="000F1AEC"/>
    <w:rsid w:val="000F1AFD"/>
    <w:rsid w:val="000F237A"/>
    <w:rsid w:val="000F28A8"/>
    <w:rsid w:val="000F3166"/>
    <w:rsid w:val="000F31D3"/>
    <w:rsid w:val="000F341F"/>
    <w:rsid w:val="000F4EED"/>
    <w:rsid w:val="000F4F91"/>
    <w:rsid w:val="000F55FE"/>
    <w:rsid w:val="000F5AB9"/>
    <w:rsid w:val="000F687E"/>
    <w:rsid w:val="000F6E9E"/>
    <w:rsid w:val="000F7281"/>
    <w:rsid w:val="000F748D"/>
    <w:rsid w:val="000F75A6"/>
    <w:rsid w:val="000F78AC"/>
    <w:rsid w:val="001013CE"/>
    <w:rsid w:val="0010238D"/>
    <w:rsid w:val="00102BFC"/>
    <w:rsid w:val="0010360B"/>
    <w:rsid w:val="00103664"/>
    <w:rsid w:val="00103804"/>
    <w:rsid w:val="0010420C"/>
    <w:rsid w:val="00104948"/>
    <w:rsid w:val="00105DB1"/>
    <w:rsid w:val="00106A04"/>
    <w:rsid w:val="001075A6"/>
    <w:rsid w:val="001079E7"/>
    <w:rsid w:val="00107EE0"/>
    <w:rsid w:val="00110850"/>
    <w:rsid w:val="00110BA1"/>
    <w:rsid w:val="00110E22"/>
    <w:rsid w:val="00111DA4"/>
    <w:rsid w:val="0011229E"/>
    <w:rsid w:val="00112779"/>
    <w:rsid w:val="00112D79"/>
    <w:rsid w:val="00112DC1"/>
    <w:rsid w:val="00114125"/>
    <w:rsid w:val="00114211"/>
    <w:rsid w:val="00114215"/>
    <w:rsid w:val="00115367"/>
    <w:rsid w:val="00115AAB"/>
    <w:rsid w:val="001168DB"/>
    <w:rsid w:val="00117198"/>
    <w:rsid w:val="0011729A"/>
    <w:rsid w:val="001200CF"/>
    <w:rsid w:val="00120535"/>
    <w:rsid w:val="00120FBA"/>
    <w:rsid w:val="00121307"/>
    <w:rsid w:val="0012210B"/>
    <w:rsid w:val="0012254C"/>
    <w:rsid w:val="00122ECD"/>
    <w:rsid w:val="00122F17"/>
    <w:rsid w:val="001234BD"/>
    <w:rsid w:val="001240A6"/>
    <w:rsid w:val="00124DD5"/>
    <w:rsid w:val="00124E17"/>
    <w:rsid w:val="001251F1"/>
    <w:rsid w:val="0012654B"/>
    <w:rsid w:val="00126B8F"/>
    <w:rsid w:val="00126F4C"/>
    <w:rsid w:val="00127099"/>
    <w:rsid w:val="00127806"/>
    <w:rsid w:val="00127A94"/>
    <w:rsid w:val="00130670"/>
    <w:rsid w:val="001317E2"/>
    <w:rsid w:val="0013288D"/>
    <w:rsid w:val="00132A72"/>
    <w:rsid w:val="001333B8"/>
    <w:rsid w:val="00133858"/>
    <w:rsid w:val="001344E4"/>
    <w:rsid w:val="00134B46"/>
    <w:rsid w:val="00135C3E"/>
    <w:rsid w:val="00136132"/>
    <w:rsid w:val="00136C2E"/>
    <w:rsid w:val="0013731B"/>
    <w:rsid w:val="00137A81"/>
    <w:rsid w:val="00137C32"/>
    <w:rsid w:val="00137D25"/>
    <w:rsid w:val="00140E96"/>
    <w:rsid w:val="001412E6"/>
    <w:rsid w:val="001417CD"/>
    <w:rsid w:val="00141E67"/>
    <w:rsid w:val="001425D4"/>
    <w:rsid w:val="00142C86"/>
    <w:rsid w:val="00142DCB"/>
    <w:rsid w:val="001430BD"/>
    <w:rsid w:val="001432AD"/>
    <w:rsid w:val="00143450"/>
    <w:rsid w:val="00143515"/>
    <w:rsid w:val="00144A9C"/>
    <w:rsid w:val="001456E0"/>
    <w:rsid w:val="00145F21"/>
    <w:rsid w:val="0014638E"/>
    <w:rsid w:val="00146A3B"/>
    <w:rsid w:val="00146ADC"/>
    <w:rsid w:val="00146D1B"/>
    <w:rsid w:val="00147867"/>
    <w:rsid w:val="00147F40"/>
    <w:rsid w:val="001503D1"/>
    <w:rsid w:val="00151291"/>
    <w:rsid w:val="00151684"/>
    <w:rsid w:val="00152395"/>
    <w:rsid w:val="00152EB5"/>
    <w:rsid w:val="001538ED"/>
    <w:rsid w:val="00153DDC"/>
    <w:rsid w:val="00153E65"/>
    <w:rsid w:val="00153FE9"/>
    <w:rsid w:val="001548A2"/>
    <w:rsid w:val="00154981"/>
    <w:rsid w:val="00154CC1"/>
    <w:rsid w:val="001557B0"/>
    <w:rsid w:val="00156271"/>
    <w:rsid w:val="00157056"/>
    <w:rsid w:val="001570B8"/>
    <w:rsid w:val="00157736"/>
    <w:rsid w:val="00157DAF"/>
    <w:rsid w:val="001603C4"/>
    <w:rsid w:val="00160CDF"/>
    <w:rsid w:val="001618B4"/>
    <w:rsid w:val="0016227C"/>
    <w:rsid w:val="00162A9A"/>
    <w:rsid w:val="00163CB1"/>
    <w:rsid w:val="00163E69"/>
    <w:rsid w:val="00163EA9"/>
    <w:rsid w:val="0016433B"/>
    <w:rsid w:val="001643EC"/>
    <w:rsid w:val="001645A3"/>
    <w:rsid w:val="00164892"/>
    <w:rsid w:val="00164C9D"/>
    <w:rsid w:val="00164E33"/>
    <w:rsid w:val="0016511A"/>
    <w:rsid w:val="0016545D"/>
    <w:rsid w:val="00165828"/>
    <w:rsid w:val="00165949"/>
    <w:rsid w:val="00167306"/>
    <w:rsid w:val="001673D0"/>
    <w:rsid w:val="001678C8"/>
    <w:rsid w:val="0017008A"/>
    <w:rsid w:val="00170D49"/>
    <w:rsid w:val="00171D04"/>
    <w:rsid w:val="00172E0C"/>
    <w:rsid w:val="0017390B"/>
    <w:rsid w:val="00174151"/>
    <w:rsid w:val="0017476E"/>
    <w:rsid w:val="00174B21"/>
    <w:rsid w:val="0017522C"/>
    <w:rsid w:val="00175A41"/>
    <w:rsid w:val="00176756"/>
    <w:rsid w:val="00176765"/>
    <w:rsid w:val="00176C2B"/>
    <w:rsid w:val="001779EF"/>
    <w:rsid w:val="00177ACB"/>
    <w:rsid w:val="001801A3"/>
    <w:rsid w:val="0018158F"/>
    <w:rsid w:val="00182096"/>
    <w:rsid w:val="001821B9"/>
    <w:rsid w:val="001824AF"/>
    <w:rsid w:val="00182D0D"/>
    <w:rsid w:val="0018389F"/>
    <w:rsid w:val="00183C12"/>
    <w:rsid w:val="00184796"/>
    <w:rsid w:val="00184C84"/>
    <w:rsid w:val="0018560C"/>
    <w:rsid w:val="001871A9"/>
    <w:rsid w:val="0018739B"/>
    <w:rsid w:val="0018784B"/>
    <w:rsid w:val="00190417"/>
    <w:rsid w:val="00190559"/>
    <w:rsid w:val="00190CE9"/>
    <w:rsid w:val="00190F27"/>
    <w:rsid w:val="00191BDC"/>
    <w:rsid w:val="00191C82"/>
    <w:rsid w:val="00191DB5"/>
    <w:rsid w:val="0019201F"/>
    <w:rsid w:val="00192079"/>
    <w:rsid w:val="001931D8"/>
    <w:rsid w:val="001934B9"/>
    <w:rsid w:val="00193544"/>
    <w:rsid w:val="001937E5"/>
    <w:rsid w:val="00193804"/>
    <w:rsid w:val="00193955"/>
    <w:rsid w:val="0019398B"/>
    <w:rsid w:val="00193F81"/>
    <w:rsid w:val="00194A3F"/>
    <w:rsid w:val="00194AC9"/>
    <w:rsid w:val="001951B5"/>
    <w:rsid w:val="0019582E"/>
    <w:rsid w:val="00195B45"/>
    <w:rsid w:val="00195FC4"/>
    <w:rsid w:val="0019609C"/>
    <w:rsid w:val="001965E1"/>
    <w:rsid w:val="00197606"/>
    <w:rsid w:val="001A06BF"/>
    <w:rsid w:val="001A0909"/>
    <w:rsid w:val="001A1AA5"/>
    <w:rsid w:val="001A290D"/>
    <w:rsid w:val="001A2D49"/>
    <w:rsid w:val="001A306E"/>
    <w:rsid w:val="001A30AA"/>
    <w:rsid w:val="001A35FB"/>
    <w:rsid w:val="001A3B0B"/>
    <w:rsid w:val="001A3C79"/>
    <w:rsid w:val="001A45A0"/>
    <w:rsid w:val="001A52F7"/>
    <w:rsid w:val="001A5771"/>
    <w:rsid w:val="001A5A4A"/>
    <w:rsid w:val="001A6B65"/>
    <w:rsid w:val="001A6DD8"/>
    <w:rsid w:val="001A74F8"/>
    <w:rsid w:val="001A75CE"/>
    <w:rsid w:val="001B024C"/>
    <w:rsid w:val="001B02F4"/>
    <w:rsid w:val="001B0481"/>
    <w:rsid w:val="001B0B4E"/>
    <w:rsid w:val="001B1464"/>
    <w:rsid w:val="001B1691"/>
    <w:rsid w:val="001B1790"/>
    <w:rsid w:val="001B3056"/>
    <w:rsid w:val="001B3866"/>
    <w:rsid w:val="001B39DD"/>
    <w:rsid w:val="001B3B6A"/>
    <w:rsid w:val="001B3DE8"/>
    <w:rsid w:val="001B4004"/>
    <w:rsid w:val="001B4337"/>
    <w:rsid w:val="001B447F"/>
    <w:rsid w:val="001B49C1"/>
    <w:rsid w:val="001B49FC"/>
    <w:rsid w:val="001B561F"/>
    <w:rsid w:val="001B563A"/>
    <w:rsid w:val="001B7232"/>
    <w:rsid w:val="001B7606"/>
    <w:rsid w:val="001B7723"/>
    <w:rsid w:val="001B793A"/>
    <w:rsid w:val="001C21C1"/>
    <w:rsid w:val="001C21E1"/>
    <w:rsid w:val="001C2991"/>
    <w:rsid w:val="001C2C24"/>
    <w:rsid w:val="001C36FF"/>
    <w:rsid w:val="001C392D"/>
    <w:rsid w:val="001C44D9"/>
    <w:rsid w:val="001C4649"/>
    <w:rsid w:val="001C5120"/>
    <w:rsid w:val="001C5540"/>
    <w:rsid w:val="001C5616"/>
    <w:rsid w:val="001C5990"/>
    <w:rsid w:val="001C68DD"/>
    <w:rsid w:val="001C68F6"/>
    <w:rsid w:val="001C78DD"/>
    <w:rsid w:val="001C7EBB"/>
    <w:rsid w:val="001D0F4C"/>
    <w:rsid w:val="001D103E"/>
    <w:rsid w:val="001D1307"/>
    <w:rsid w:val="001D14C2"/>
    <w:rsid w:val="001D243F"/>
    <w:rsid w:val="001D2513"/>
    <w:rsid w:val="001D2641"/>
    <w:rsid w:val="001D32AE"/>
    <w:rsid w:val="001D34CC"/>
    <w:rsid w:val="001D3927"/>
    <w:rsid w:val="001D3A47"/>
    <w:rsid w:val="001D3A56"/>
    <w:rsid w:val="001D4121"/>
    <w:rsid w:val="001D4140"/>
    <w:rsid w:val="001D4302"/>
    <w:rsid w:val="001D452A"/>
    <w:rsid w:val="001D4683"/>
    <w:rsid w:val="001D48D4"/>
    <w:rsid w:val="001D5080"/>
    <w:rsid w:val="001D5374"/>
    <w:rsid w:val="001D5DC4"/>
    <w:rsid w:val="001D605D"/>
    <w:rsid w:val="001D7D0A"/>
    <w:rsid w:val="001E164C"/>
    <w:rsid w:val="001E2294"/>
    <w:rsid w:val="001E3735"/>
    <w:rsid w:val="001E4186"/>
    <w:rsid w:val="001E4693"/>
    <w:rsid w:val="001E46E4"/>
    <w:rsid w:val="001E48B5"/>
    <w:rsid w:val="001E4906"/>
    <w:rsid w:val="001E52ED"/>
    <w:rsid w:val="001E6055"/>
    <w:rsid w:val="001E6113"/>
    <w:rsid w:val="001E620D"/>
    <w:rsid w:val="001E6587"/>
    <w:rsid w:val="001E6A2A"/>
    <w:rsid w:val="001E6B98"/>
    <w:rsid w:val="001E72CB"/>
    <w:rsid w:val="001E749D"/>
    <w:rsid w:val="001E7528"/>
    <w:rsid w:val="001F04B8"/>
    <w:rsid w:val="001F2050"/>
    <w:rsid w:val="001F2867"/>
    <w:rsid w:val="001F2935"/>
    <w:rsid w:val="001F2C3D"/>
    <w:rsid w:val="001F2D39"/>
    <w:rsid w:val="001F303C"/>
    <w:rsid w:val="001F3602"/>
    <w:rsid w:val="001F404C"/>
    <w:rsid w:val="001F43BF"/>
    <w:rsid w:val="001F462D"/>
    <w:rsid w:val="001F4D3B"/>
    <w:rsid w:val="001F51F9"/>
    <w:rsid w:val="001F5864"/>
    <w:rsid w:val="001F5C9F"/>
    <w:rsid w:val="001F5D1F"/>
    <w:rsid w:val="001F64E7"/>
    <w:rsid w:val="001F68CA"/>
    <w:rsid w:val="001F7844"/>
    <w:rsid w:val="00200D0F"/>
    <w:rsid w:val="002011AF"/>
    <w:rsid w:val="0020225B"/>
    <w:rsid w:val="00203517"/>
    <w:rsid w:val="002039A6"/>
    <w:rsid w:val="00204036"/>
    <w:rsid w:val="002048F5"/>
    <w:rsid w:val="00205069"/>
    <w:rsid w:val="002050B2"/>
    <w:rsid w:val="002050CF"/>
    <w:rsid w:val="00205273"/>
    <w:rsid w:val="0020593D"/>
    <w:rsid w:val="00205B60"/>
    <w:rsid w:val="00205DEE"/>
    <w:rsid w:val="002060B1"/>
    <w:rsid w:val="00206991"/>
    <w:rsid w:val="002109D7"/>
    <w:rsid w:val="00210A6F"/>
    <w:rsid w:val="00210E87"/>
    <w:rsid w:val="0021103E"/>
    <w:rsid w:val="00211BD8"/>
    <w:rsid w:val="00212094"/>
    <w:rsid w:val="002121B4"/>
    <w:rsid w:val="00212A91"/>
    <w:rsid w:val="002131B9"/>
    <w:rsid w:val="0021382E"/>
    <w:rsid w:val="002143BF"/>
    <w:rsid w:val="002147BB"/>
    <w:rsid w:val="002147C6"/>
    <w:rsid w:val="002158F0"/>
    <w:rsid w:val="00216128"/>
    <w:rsid w:val="0021697D"/>
    <w:rsid w:val="00217B17"/>
    <w:rsid w:val="00217B90"/>
    <w:rsid w:val="00220789"/>
    <w:rsid w:val="00220B39"/>
    <w:rsid w:val="002210C1"/>
    <w:rsid w:val="0022189E"/>
    <w:rsid w:val="00221ED1"/>
    <w:rsid w:val="00223B0B"/>
    <w:rsid w:val="002243B0"/>
    <w:rsid w:val="00224518"/>
    <w:rsid w:val="0022474E"/>
    <w:rsid w:val="002261D8"/>
    <w:rsid w:val="002265B0"/>
    <w:rsid w:val="00226A8E"/>
    <w:rsid w:val="00226BBF"/>
    <w:rsid w:val="00226F30"/>
    <w:rsid w:val="0022737E"/>
    <w:rsid w:val="00227EEB"/>
    <w:rsid w:val="002301B9"/>
    <w:rsid w:val="00231A39"/>
    <w:rsid w:val="00231C5A"/>
    <w:rsid w:val="00232BBD"/>
    <w:rsid w:val="002349E2"/>
    <w:rsid w:val="00234A93"/>
    <w:rsid w:val="0023577A"/>
    <w:rsid w:val="00235FAF"/>
    <w:rsid w:val="00236C0F"/>
    <w:rsid w:val="00237392"/>
    <w:rsid w:val="002373DD"/>
    <w:rsid w:val="0023776F"/>
    <w:rsid w:val="00237A1B"/>
    <w:rsid w:val="00237CCD"/>
    <w:rsid w:val="00240041"/>
    <w:rsid w:val="002400A7"/>
    <w:rsid w:val="002401EB"/>
    <w:rsid w:val="0024049F"/>
    <w:rsid w:val="00240C51"/>
    <w:rsid w:val="00241162"/>
    <w:rsid w:val="0024196B"/>
    <w:rsid w:val="00242031"/>
    <w:rsid w:val="00243742"/>
    <w:rsid w:val="00243AE1"/>
    <w:rsid w:val="00243F69"/>
    <w:rsid w:val="00244157"/>
    <w:rsid w:val="002445C5"/>
    <w:rsid w:val="00244F0A"/>
    <w:rsid w:val="00245528"/>
    <w:rsid w:val="00245F1E"/>
    <w:rsid w:val="00246A4F"/>
    <w:rsid w:val="00246DB9"/>
    <w:rsid w:val="00246F2F"/>
    <w:rsid w:val="00247A78"/>
    <w:rsid w:val="002506C3"/>
    <w:rsid w:val="00250B97"/>
    <w:rsid w:val="00250BE9"/>
    <w:rsid w:val="00250E90"/>
    <w:rsid w:val="002512ED"/>
    <w:rsid w:val="00251411"/>
    <w:rsid w:val="00251717"/>
    <w:rsid w:val="0025257D"/>
    <w:rsid w:val="00252606"/>
    <w:rsid w:val="00252847"/>
    <w:rsid w:val="002529F8"/>
    <w:rsid w:val="00252A1E"/>
    <w:rsid w:val="002538B5"/>
    <w:rsid w:val="00253C71"/>
    <w:rsid w:val="00253E58"/>
    <w:rsid w:val="002543E4"/>
    <w:rsid w:val="00254DD7"/>
    <w:rsid w:val="00255832"/>
    <w:rsid w:val="0025594D"/>
    <w:rsid w:val="00255F23"/>
    <w:rsid w:val="00255F25"/>
    <w:rsid w:val="002568E6"/>
    <w:rsid w:val="00256B1F"/>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572"/>
    <w:rsid w:val="00263BD1"/>
    <w:rsid w:val="00263CB5"/>
    <w:rsid w:val="00263DC7"/>
    <w:rsid w:val="0026403B"/>
    <w:rsid w:val="002641D3"/>
    <w:rsid w:val="00264F9E"/>
    <w:rsid w:val="00264FAA"/>
    <w:rsid w:val="00265C0F"/>
    <w:rsid w:val="002663A3"/>
    <w:rsid w:val="00267235"/>
    <w:rsid w:val="00267505"/>
    <w:rsid w:val="00267548"/>
    <w:rsid w:val="0026756D"/>
    <w:rsid w:val="00267684"/>
    <w:rsid w:val="002705E9"/>
    <w:rsid w:val="00270978"/>
    <w:rsid w:val="0027120A"/>
    <w:rsid w:val="00271C5B"/>
    <w:rsid w:val="00272D57"/>
    <w:rsid w:val="0027337A"/>
    <w:rsid w:val="002735EF"/>
    <w:rsid w:val="00273931"/>
    <w:rsid w:val="002744EC"/>
    <w:rsid w:val="002761DE"/>
    <w:rsid w:val="002763FA"/>
    <w:rsid w:val="0027697D"/>
    <w:rsid w:val="00276EF0"/>
    <w:rsid w:val="00277295"/>
    <w:rsid w:val="002773A9"/>
    <w:rsid w:val="00277851"/>
    <w:rsid w:val="002800EB"/>
    <w:rsid w:val="002805C1"/>
    <w:rsid w:val="00281BFB"/>
    <w:rsid w:val="00282CC8"/>
    <w:rsid w:val="00282D1C"/>
    <w:rsid w:val="0028332B"/>
    <w:rsid w:val="002833E3"/>
    <w:rsid w:val="0028415D"/>
    <w:rsid w:val="002844BB"/>
    <w:rsid w:val="002845B5"/>
    <w:rsid w:val="00284733"/>
    <w:rsid w:val="00284748"/>
    <w:rsid w:val="00285116"/>
    <w:rsid w:val="00285DA1"/>
    <w:rsid w:val="00286692"/>
    <w:rsid w:val="00286792"/>
    <w:rsid w:val="002876E8"/>
    <w:rsid w:val="00287F7F"/>
    <w:rsid w:val="00290516"/>
    <w:rsid w:val="00290992"/>
    <w:rsid w:val="002912FE"/>
    <w:rsid w:val="00291A63"/>
    <w:rsid w:val="00291BCA"/>
    <w:rsid w:val="00292533"/>
    <w:rsid w:val="00292C26"/>
    <w:rsid w:val="002935A2"/>
    <w:rsid w:val="002950AE"/>
    <w:rsid w:val="002956D5"/>
    <w:rsid w:val="00295B9B"/>
    <w:rsid w:val="00295DF2"/>
    <w:rsid w:val="00296F13"/>
    <w:rsid w:val="0029720C"/>
    <w:rsid w:val="0029740F"/>
    <w:rsid w:val="00297618"/>
    <w:rsid w:val="00297859"/>
    <w:rsid w:val="00297D4C"/>
    <w:rsid w:val="002A0212"/>
    <w:rsid w:val="002A06DC"/>
    <w:rsid w:val="002A07E8"/>
    <w:rsid w:val="002A09B2"/>
    <w:rsid w:val="002A0A7E"/>
    <w:rsid w:val="002A0C9C"/>
    <w:rsid w:val="002A0E49"/>
    <w:rsid w:val="002A0F4B"/>
    <w:rsid w:val="002A1F89"/>
    <w:rsid w:val="002A2B9E"/>
    <w:rsid w:val="002A2BD2"/>
    <w:rsid w:val="002A2C48"/>
    <w:rsid w:val="002A31B7"/>
    <w:rsid w:val="002A3953"/>
    <w:rsid w:val="002A47FB"/>
    <w:rsid w:val="002A515C"/>
    <w:rsid w:val="002A54BE"/>
    <w:rsid w:val="002A5D26"/>
    <w:rsid w:val="002A7E1B"/>
    <w:rsid w:val="002B0073"/>
    <w:rsid w:val="002B0868"/>
    <w:rsid w:val="002B0BD2"/>
    <w:rsid w:val="002B1068"/>
    <w:rsid w:val="002B3B4F"/>
    <w:rsid w:val="002B3BE7"/>
    <w:rsid w:val="002B3CD2"/>
    <w:rsid w:val="002B3F97"/>
    <w:rsid w:val="002B40C6"/>
    <w:rsid w:val="002B4334"/>
    <w:rsid w:val="002B49F8"/>
    <w:rsid w:val="002B5321"/>
    <w:rsid w:val="002B58A9"/>
    <w:rsid w:val="002B5B80"/>
    <w:rsid w:val="002B6221"/>
    <w:rsid w:val="002B67C3"/>
    <w:rsid w:val="002B683A"/>
    <w:rsid w:val="002B711D"/>
    <w:rsid w:val="002B753B"/>
    <w:rsid w:val="002C0612"/>
    <w:rsid w:val="002C06E5"/>
    <w:rsid w:val="002C0A23"/>
    <w:rsid w:val="002C0C5C"/>
    <w:rsid w:val="002C167F"/>
    <w:rsid w:val="002C179A"/>
    <w:rsid w:val="002C1B1C"/>
    <w:rsid w:val="002C20D4"/>
    <w:rsid w:val="002C29B5"/>
    <w:rsid w:val="002C2A77"/>
    <w:rsid w:val="002C33A5"/>
    <w:rsid w:val="002C4056"/>
    <w:rsid w:val="002C434B"/>
    <w:rsid w:val="002C4565"/>
    <w:rsid w:val="002C4A4D"/>
    <w:rsid w:val="002C517F"/>
    <w:rsid w:val="002C6313"/>
    <w:rsid w:val="002C6E05"/>
    <w:rsid w:val="002C701C"/>
    <w:rsid w:val="002C7568"/>
    <w:rsid w:val="002C79B9"/>
    <w:rsid w:val="002D04C8"/>
    <w:rsid w:val="002D0997"/>
    <w:rsid w:val="002D0E3E"/>
    <w:rsid w:val="002D134C"/>
    <w:rsid w:val="002D157C"/>
    <w:rsid w:val="002D1748"/>
    <w:rsid w:val="002D1E01"/>
    <w:rsid w:val="002D24F2"/>
    <w:rsid w:val="002D2A92"/>
    <w:rsid w:val="002D3C37"/>
    <w:rsid w:val="002D3EBF"/>
    <w:rsid w:val="002D3FA0"/>
    <w:rsid w:val="002D45A2"/>
    <w:rsid w:val="002D500A"/>
    <w:rsid w:val="002D5847"/>
    <w:rsid w:val="002D5C62"/>
    <w:rsid w:val="002E040F"/>
    <w:rsid w:val="002E0720"/>
    <w:rsid w:val="002E0FFD"/>
    <w:rsid w:val="002E1280"/>
    <w:rsid w:val="002E1EB1"/>
    <w:rsid w:val="002E209C"/>
    <w:rsid w:val="002E3054"/>
    <w:rsid w:val="002E32CA"/>
    <w:rsid w:val="002E38F1"/>
    <w:rsid w:val="002E39E5"/>
    <w:rsid w:val="002E3D4D"/>
    <w:rsid w:val="002E46BC"/>
    <w:rsid w:val="002E4BE1"/>
    <w:rsid w:val="002E4D62"/>
    <w:rsid w:val="002E5657"/>
    <w:rsid w:val="002E5E6C"/>
    <w:rsid w:val="002E6406"/>
    <w:rsid w:val="002E6EA1"/>
    <w:rsid w:val="002E72A0"/>
    <w:rsid w:val="002E782B"/>
    <w:rsid w:val="002E79D3"/>
    <w:rsid w:val="002E7A69"/>
    <w:rsid w:val="002E7B83"/>
    <w:rsid w:val="002E7B8C"/>
    <w:rsid w:val="002E7C7F"/>
    <w:rsid w:val="002F01CB"/>
    <w:rsid w:val="002F0624"/>
    <w:rsid w:val="002F0FC8"/>
    <w:rsid w:val="002F12B7"/>
    <w:rsid w:val="002F1447"/>
    <w:rsid w:val="002F1672"/>
    <w:rsid w:val="002F1F46"/>
    <w:rsid w:val="002F22A8"/>
    <w:rsid w:val="002F30F6"/>
    <w:rsid w:val="002F3111"/>
    <w:rsid w:val="002F3279"/>
    <w:rsid w:val="002F3892"/>
    <w:rsid w:val="002F3CB5"/>
    <w:rsid w:val="002F3E00"/>
    <w:rsid w:val="002F4248"/>
    <w:rsid w:val="002F491F"/>
    <w:rsid w:val="002F4BEA"/>
    <w:rsid w:val="002F54A8"/>
    <w:rsid w:val="002F55B2"/>
    <w:rsid w:val="002F5FD6"/>
    <w:rsid w:val="002F63D0"/>
    <w:rsid w:val="002F6B7F"/>
    <w:rsid w:val="002F705D"/>
    <w:rsid w:val="002F7653"/>
    <w:rsid w:val="0030020D"/>
    <w:rsid w:val="0030053D"/>
    <w:rsid w:val="003011E6"/>
    <w:rsid w:val="003028A1"/>
    <w:rsid w:val="003029F8"/>
    <w:rsid w:val="00302E35"/>
    <w:rsid w:val="0030301C"/>
    <w:rsid w:val="00303101"/>
    <w:rsid w:val="003032F8"/>
    <w:rsid w:val="0030356C"/>
    <w:rsid w:val="00303E69"/>
    <w:rsid w:val="00303EEA"/>
    <w:rsid w:val="003045A2"/>
    <w:rsid w:val="00305583"/>
    <w:rsid w:val="0030588B"/>
    <w:rsid w:val="00305C12"/>
    <w:rsid w:val="00306AF1"/>
    <w:rsid w:val="00307009"/>
    <w:rsid w:val="0030767C"/>
    <w:rsid w:val="00307A65"/>
    <w:rsid w:val="003107FB"/>
    <w:rsid w:val="00310AC3"/>
    <w:rsid w:val="00311DF1"/>
    <w:rsid w:val="00312A53"/>
    <w:rsid w:val="0031390A"/>
    <w:rsid w:val="00313BCB"/>
    <w:rsid w:val="00314471"/>
    <w:rsid w:val="003144E0"/>
    <w:rsid w:val="00314853"/>
    <w:rsid w:val="00314895"/>
    <w:rsid w:val="00314F27"/>
    <w:rsid w:val="00315F52"/>
    <w:rsid w:val="00316041"/>
    <w:rsid w:val="00316AB1"/>
    <w:rsid w:val="00316B8D"/>
    <w:rsid w:val="003170D8"/>
    <w:rsid w:val="0031744A"/>
    <w:rsid w:val="00317AB4"/>
    <w:rsid w:val="0032014C"/>
    <w:rsid w:val="0032025B"/>
    <w:rsid w:val="003205C9"/>
    <w:rsid w:val="003205CE"/>
    <w:rsid w:val="00320946"/>
    <w:rsid w:val="00321107"/>
    <w:rsid w:val="003213C1"/>
    <w:rsid w:val="00321D78"/>
    <w:rsid w:val="00322132"/>
    <w:rsid w:val="003226EC"/>
    <w:rsid w:val="0032270A"/>
    <w:rsid w:val="00322764"/>
    <w:rsid w:val="003227C4"/>
    <w:rsid w:val="00322D46"/>
    <w:rsid w:val="00322E98"/>
    <w:rsid w:val="003234A0"/>
    <w:rsid w:val="003242A2"/>
    <w:rsid w:val="003246F1"/>
    <w:rsid w:val="0032474B"/>
    <w:rsid w:val="003254F7"/>
    <w:rsid w:val="003255EF"/>
    <w:rsid w:val="00325942"/>
    <w:rsid w:val="003259A3"/>
    <w:rsid w:val="00325FB6"/>
    <w:rsid w:val="003261B3"/>
    <w:rsid w:val="0032629A"/>
    <w:rsid w:val="003264C0"/>
    <w:rsid w:val="003267C8"/>
    <w:rsid w:val="00326BB4"/>
    <w:rsid w:val="00326C1E"/>
    <w:rsid w:val="00326CAC"/>
    <w:rsid w:val="00327725"/>
    <w:rsid w:val="00327CD9"/>
    <w:rsid w:val="00327DD3"/>
    <w:rsid w:val="0033000F"/>
    <w:rsid w:val="00330591"/>
    <w:rsid w:val="00330C97"/>
    <w:rsid w:val="00330F44"/>
    <w:rsid w:val="00332360"/>
    <w:rsid w:val="00332463"/>
    <w:rsid w:val="00332D13"/>
    <w:rsid w:val="00333C79"/>
    <w:rsid w:val="00334566"/>
    <w:rsid w:val="00334758"/>
    <w:rsid w:val="00334B71"/>
    <w:rsid w:val="00335142"/>
    <w:rsid w:val="003351A3"/>
    <w:rsid w:val="003351A6"/>
    <w:rsid w:val="0033566E"/>
    <w:rsid w:val="00336905"/>
    <w:rsid w:val="00336F1F"/>
    <w:rsid w:val="0033753F"/>
    <w:rsid w:val="0034039D"/>
    <w:rsid w:val="003403E5"/>
    <w:rsid w:val="0034276B"/>
    <w:rsid w:val="003427B1"/>
    <w:rsid w:val="00342DC1"/>
    <w:rsid w:val="003432B0"/>
    <w:rsid w:val="0034347B"/>
    <w:rsid w:val="003441D7"/>
    <w:rsid w:val="0034505A"/>
    <w:rsid w:val="003455F6"/>
    <w:rsid w:val="003462EF"/>
    <w:rsid w:val="003472B9"/>
    <w:rsid w:val="00347407"/>
    <w:rsid w:val="00347DBD"/>
    <w:rsid w:val="00350220"/>
    <w:rsid w:val="003508BE"/>
    <w:rsid w:val="00350E14"/>
    <w:rsid w:val="00351446"/>
    <w:rsid w:val="00351AA1"/>
    <w:rsid w:val="00351EAB"/>
    <w:rsid w:val="003525F7"/>
    <w:rsid w:val="00353048"/>
    <w:rsid w:val="003530AD"/>
    <w:rsid w:val="00353D9C"/>
    <w:rsid w:val="00354D08"/>
    <w:rsid w:val="00355DDF"/>
    <w:rsid w:val="00356212"/>
    <w:rsid w:val="003562E0"/>
    <w:rsid w:val="00356C58"/>
    <w:rsid w:val="003574D6"/>
    <w:rsid w:val="00360010"/>
    <w:rsid w:val="00360C03"/>
    <w:rsid w:val="00361EC8"/>
    <w:rsid w:val="00361F78"/>
    <w:rsid w:val="00361FE6"/>
    <w:rsid w:val="00362589"/>
    <w:rsid w:val="003627E6"/>
    <w:rsid w:val="003629DE"/>
    <w:rsid w:val="00362AFF"/>
    <w:rsid w:val="00363137"/>
    <w:rsid w:val="00363C7C"/>
    <w:rsid w:val="00363CA2"/>
    <w:rsid w:val="00363DF0"/>
    <w:rsid w:val="00364FC1"/>
    <w:rsid w:val="0036512A"/>
    <w:rsid w:val="0036556E"/>
    <w:rsid w:val="00367110"/>
    <w:rsid w:val="003679F8"/>
    <w:rsid w:val="00367AFF"/>
    <w:rsid w:val="00370A38"/>
    <w:rsid w:val="0037122A"/>
    <w:rsid w:val="00371338"/>
    <w:rsid w:val="00371750"/>
    <w:rsid w:val="0037187E"/>
    <w:rsid w:val="003728C1"/>
    <w:rsid w:val="00372DF8"/>
    <w:rsid w:val="003739D2"/>
    <w:rsid w:val="00373B60"/>
    <w:rsid w:val="003741E5"/>
    <w:rsid w:val="003755FC"/>
    <w:rsid w:val="0037566F"/>
    <w:rsid w:val="00375FAD"/>
    <w:rsid w:val="00376899"/>
    <w:rsid w:val="00376BAD"/>
    <w:rsid w:val="00376EBD"/>
    <w:rsid w:val="003803B2"/>
    <w:rsid w:val="003806BA"/>
    <w:rsid w:val="00380E2A"/>
    <w:rsid w:val="00380EAC"/>
    <w:rsid w:val="003818B6"/>
    <w:rsid w:val="00381DEC"/>
    <w:rsid w:val="003825A9"/>
    <w:rsid w:val="00382E47"/>
    <w:rsid w:val="003835D7"/>
    <w:rsid w:val="00383FBA"/>
    <w:rsid w:val="0038420A"/>
    <w:rsid w:val="00385D8A"/>
    <w:rsid w:val="00386150"/>
    <w:rsid w:val="00386707"/>
    <w:rsid w:val="00386F3E"/>
    <w:rsid w:val="0038702C"/>
    <w:rsid w:val="00387C81"/>
    <w:rsid w:val="0039003E"/>
    <w:rsid w:val="0039008C"/>
    <w:rsid w:val="00390974"/>
    <w:rsid w:val="00390CD4"/>
    <w:rsid w:val="003914C2"/>
    <w:rsid w:val="00392252"/>
    <w:rsid w:val="003935FD"/>
    <w:rsid w:val="00393B03"/>
    <w:rsid w:val="00393DEF"/>
    <w:rsid w:val="00394B47"/>
    <w:rsid w:val="00394BAD"/>
    <w:rsid w:val="00394CB5"/>
    <w:rsid w:val="00394EE4"/>
    <w:rsid w:val="00394FE5"/>
    <w:rsid w:val="003968A3"/>
    <w:rsid w:val="00396A01"/>
    <w:rsid w:val="00397154"/>
    <w:rsid w:val="00397642"/>
    <w:rsid w:val="003A0094"/>
    <w:rsid w:val="003A1C7A"/>
    <w:rsid w:val="003A279E"/>
    <w:rsid w:val="003A335B"/>
    <w:rsid w:val="003A3E91"/>
    <w:rsid w:val="003A3EE9"/>
    <w:rsid w:val="003A4574"/>
    <w:rsid w:val="003A4CF0"/>
    <w:rsid w:val="003A4E51"/>
    <w:rsid w:val="003A5025"/>
    <w:rsid w:val="003A5634"/>
    <w:rsid w:val="003A60E3"/>
    <w:rsid w:val="003A65FF"/>
    <w:rsid w:val="003A6909"/>
    <w:rsid w:val="003A6B58"/>
    <w:rsid w:val="003B0494"/>
    <w:rsid w:val="003B0F57"/>
    <w:rsid w:val="003B1A3E"/>
    <w:rsid w:val="003B216A"/>
    <w:rsid w:val="003B224E"/>
    <w:rsid w:val="003B2810"/>
    <w:rsid w:val="003B299B"/>
    <w:rsid w:val="003B2CA4"/>
    <w:rsid w:val="003B3325"/>
    <w:rsid w:val="003B3824"/>
    <w:rsid w:val="003B3833"/>
    <w:rsid w:val="003B41DF"/>
    <w:rsid w:val="003B4477"/>
    <w:rsid w:val="003B531E"/>
    <w:rsid w:val="003B5AFE"/>
    <w:rsid w:val="003B60D5"/>
    <w:rsid w:val="003B658E"/>
    <w:rsid w:val="003B65F2"/>
    <w:rsid w:val="003B6CEE"/>
    <w:rsid w:val="003B6EA5"/>
    <w:rsid w:val="003B73EA"/>
    <w:rsid w:val="003B763A"/>
    <w:rsid w:val="003C11D1"/>
    <w:rsid w:val="003C1326"/>
    <w:rsid w:val="003C18B4"/>
    <w:rsid w:val="003C1D8F"/>
    <w:rsid w:val="003C1F50"/>
    <w:rsid w:val="003C3060"/>
    <w:rsid w:val="003C478C"/>
    <w:rsid w:val="003C4AA5"/>
    <w:rsid w:val="003C5A94"/>
    <w:rsid w:val="003C6805"/>
    <w:rsid w:val="003C68D7"/>
    <w:rsid w:val="003C71AC"/>
    <w:rsid w:val="003C74AD"/>
    <w:rsid w:val="003D079C"/>
    <w:rsid w:val="003D12A0"/>
    <w:rsid w:val="003D16CD"/>
    <w:rsid w:val="003D19C6"/>
    <w:rsid w:val="003D2029"/>
    <w:rsid w:val="003D2A6D"/>
    <w:rsid w:val="003D2F69"/>
    <w:rsid w:val="003D31AC"/>
    <w:rsid w:val="003D3329"/>
    <w:rsid w:val="003D344F"/>
    <w:rsid w:val="003D463E"/>
    <w:rsid w:val="003D4960"/>
    <w:rsid w:val="003D5125"/>
    <w:rsid w:val="003D512E"/>
    <w:rsid w:val="003D52CF"/>
    <w:rsid w:val="003D59BB"/>
    <w:rsid w:val="003D5EE5"/>
    <w:rsid w:val="003D5F29"/>
    <w:rsid w:val="003D64D9"/>
    <w:rsid w:val="003D6846"/>
    <w:rsid w:val="003D6DCD"/>
    <w:rsid w:val="003D7102"/>
    <w:rsid w:val="003D7474"/>
    <w:rsid w:val="003D75BB"/>
    <w:rsid w:val="003D77B0"/>
    <w:rsid w:val="003D7A50"/>
    <w:rsid w:val="003D7FDB"/>
    <w:rsid w:val="003E0021"/>
    <w:rsid w:val="003E060B"/>
    <w:rsid w:val="003E11D6"/>
    <w:rsid w:val="003E188E"/>
    <w:rsid w:val="003E1D38"/>
    <w:rsid w:val="003E23F4"/>
    <w:rsid w:val="003E255D"/>
    <w:rsid w:val="003E2822"/>
    <w:rsid w:val="003E28C2"/>
    <w:rsid w:val="003E2EA3"/>
    <w:rsid w:val="003E35E1"/>
    <w:rsid w:val="003E3A36"/>
    <w:rsid w:val="003E41B3"/>
    <w:rsid w:val="003E4A29"/>
    <w:rsid w:val="003E4FE1"/>
    <w:rsid w:val="003E52F0"/>
    <w:rsid w:val="003E5447"/>
    <w:rsid w:val="003E637A"/>
    <w:rsid w:val="003E6CFA"/>
    <w:rsid w:val="003E7910"/>
    <w:rsid w:val="003F09A9"/>
    <w:rsid w:val="003F0F5B"/>
    <w:rsid w:val="003F0FA2"/>
    <w:rsid w:val="003F1781"/>
    <w:rsid w:val="003F205E"/>
    <w:rsid w:val="003F25A6"/>
    <w:rsid w:val="003F2A80"/>
    <w:rsid w:val="003F2DD0"/>
    <w:rsid w:val="003F2E0C"/>
    <w:rsid w:val="003F34DE"/>
    <w:rsid w:val="003F37DA"/>
    <w:rsid w:val="003F3840"/>
    <w:rsid w:val="003F3CA8"/>
    <w:rsid w:val="003F3EF4"/>
    <w:rsid w:val="003F45FA"/>
    <w:rsid w:val="003F4957"/>
    <w:rsid w:val="003F4B0E"/>
    <w:rsid w:val="003F50FD"/>
    <w:rsid w:val="003F56E9"/>
    <w:rsid w:val="003F5769"/>
    <w:rsid w:val="003F59EE"/>
    <w:rsid w:val="003F5A8B"/>
    <w:rsid w:val="003F6700"/>
    <w:rsid w:val="003F677F"/>
    <w:rsid w:val="003F6ADE"/>
    <w:rsid w:val="003F6CF4"/>
    <w:rsid w:val="003F7086"/>
    <w:rsid w:val="003F74DD"/>
    <w:rsid w:val="003F75A1"/>
    <w:rsid w:val="003F7832"/>
    <w:rsid w:val="003F79FE"/>
    <w:rsid w:val="003F7D56"/>
    <w:rsid w:val="003F7DC2"/>
    <w:rsid w:val="00400012"/>
    <w:rsid w:val="00400548"/>
    <w:rsid w:val="004010EB"/>
    <w:rsid w:val="0040115B"/>
    <w:rsid w:val="00401475"/>
    <w:rsid w:val="00401C11"/>
    <w:rsid w:val="00402D9B"/>
    <w:rsid w:val="004036CF"/>
    <w:rsid w:val="0040466F"/>
    <w:rsid w:val="0040511E"/>
    <w:rsid w:val="004051E1"/>
    <w:rsid w:val="004053E0"/>
    <w:rsid w:val="00405A38"/>
    <w:rsid w:val="00406A5B"/>
    <w:rsid w:val="0040757C"/>
    <w:rsid w:val="004079E7"/>
    <w:rsid w:val="00407A99"/>
    <w:rsid w:val="00407BBF"/>
    <w:rsid w:val="00410ED8"/>
    <w:rsid w:val="004116D6"/>
    <w:rsid w:val="00411DF7"/>
    <w:rsid w:val="00412989"/>
    <w:rsid w:val="004131C5"/>
    <w:rsid w:val="00414414"/>
    <w:rsid w:val="00415AB3"/>
    <w:rsid w:val="00415B4A"/>
    <w:rsid w:val="00416087"/>
    <w:rsid w:val="00416242"/>
    <w:rsid w:val="00416888"/>
    <w:rsid w:val="00417003"/>
    <w:rsid w:val="00417095"/>
    <w:rsid w:val="00417324"/>
    <w:rsid w:val="0041764C"/>
    <w:rsid w:val="004179A1"/>
    <w:rsid w:val="00420F2B"/>
    <w:rsid w:val="00421445"/>
    <w:rsid w:val="0042179F"/>
    <w:rsid w:val="004228D1"/>
    <w:rsid w:val="00422D86"/>
    <w:rsid w:val="00423577"/>
    <w:rsid w:val="0042459F"/>
    <w:rsid w:val="004249F8"/>
    <w:rsid w:val="00424A72"/>
    <w:rsid w:val="004257A1"/>
    <w:rsid w:val="00425B1C"/>
    <w:rsid w:val="00425CED"/>
    <w:rsid w:val="00427677"/>
    <w:rsid w:val="00427D7E"/>
    <w:rsid w:val="00430309"/>
    <w:rsid w:val="00430454"/>
    <w:rsid w:val="004304C5"/>
    <w:rsid w:val="00430D14"/>
    <w:rsid w:val="00430EA0"/>
    <w:rsid w:val="00431314"/>
    <w:rsid w:val="004316BB"/>
    <w:rsid w:val="00431867"/>
    <w:rsid w:val="00431DD2"/>
    <w:rsid w:val="0043276B"/>
    <w:rsid w:val="004336CA"/>
    <w:rsid w:val="004340F3"/>
    <w:rsid w:val="00434E68"/>
    <w:rsid w:val="00435702"/>
    <w:rsid w:val="00436175"/>
    <w:rsid w:val="00436656"/>
    <w:rsid w:val="00436966"/>
    <w:rsid w:val="00437054"/>
    <w:rsid w:val="00437D0E"/>
    <w:rsid w:val="00437EDF"/>
    <w:rsid w:val="004404A0"/>
    <w:rsid w:val="00440C4B"/>
    <w:rsid w:val="00441020"/>
    <w:rsid w:val="0044108E"/>
    <w:rsid w:val="00441157"/>
    <w:rsid w:val="004413CA"/>
    <w:rsid w:val="0044150E"/>
    <w:rsid w:val="00441C0B"/>
    <w:rsid w:val="00442348"/>
    <w:rsid w:val="0044247B"/>
    <w:rsid w:val="00442710"/>
    <w:rsid w:val="00442993"/>
    <w:rsid w:val="00442A84"/>
    <w:rsid w:val="00443169"/>
    <w:rsid w:val="004432BF"/>
    <w:rsid w:val="004443A0"/>
    <w:rsid w:val="00444E1B"/>
    <w:rsid w:val="00444ED0"/>
    <w:rsid w:val="004459AA"/>
    <w:rsid w:val="00445EAB"/>
    <w:rsid w:val="0044634E"/>
    <w:rsid w:val="00446608"/>
    <w:rsid w:val="00446669"/>
    <w:rsid w:val="00446CE4"/>
    <w:rsid w:val="00447581"/>
    <w:rsid w:val="00447D1E"/>
    <w:rsid w:val="00447DC1"/>
    <w:rsid w:val="004501C4"/>
    <w:rsid w:val="00450430"/>
    <w:rsid w:val="00450C16"/>
    <w:rsid w:val="00450D24"/>
    <w:rsid w:val="0045106F"/>
    <w:rsid w:val="004523C3"/>
    <w:rsid w:val="0045323B"/>
    <w:rsid w:val="0045376A"/>
    <w:rsid w:val="004537A8"/>
    <w:rsid w:val="00453F05"/>
    <w:rsid w:val="00454AB1"/>
    <w:rsid w:val="00454C10"/>
    <w:rsid w:val="00454E38"/>
    <w:rsid w:val="00456244"/>
    <w:rsid w:val="004562E6"/>
    <w:rsid w:val="00457680"/>
    <w:rsid w:val="00457D6A"/>
    <w:rsid w:val="0046014D"/>
    <w:rsid w:val="004607C2"/>
    <w:rsid w:val="00460A9F"/>
    <w:rsid w:val="00461585"/>
    <w:rsid w:val="00461639"/>
    <w:rsid w:val="00462159"/>
    <w:rsid w:val="00462488"/>
    <w:rsid w:val="0046251D"/>
    <w:rsid w:val="00462825"/>
    <w:rsid w:val="00463E3A"/>
    <w:rsid w:val="00464034"/>
    <w:rsid w:val="00464A0C"/>
    <w:rsid w:val="00464AB6"/>
    <w:rsid w:val="00464C94"/>
    <w:rsid w:val="00465AC1"/>
    <w:rsid w:val="00465C51"/>
    <w:rsid w:val="00465EB4"/>
    <w:rsid w:val="004661A7"/>
    <w:rsid w:val="00466B79"/>
    <w:rsid w:val="004673E8"/>
    <w:rsid w:val="004677D2"/>
    <w:rsid w:val="00470F01"/>
    <w:rsid w:val="00471607"/>
    <w:rsid w:val="00471734"/>
    <w:rsid w:val="00471790"/>
    <w:rsid w:val="00471F27"/>
    <w:rsid w:val="00472310"/>
    <w:rsid w:val="0047241F"/>
    <w:rsid w:val="00472596"/>
    <w:rsid w:val="00472638"/>
    <w:rsid w:val="004740AE"/>
    <w:rsid w:val="00474486"/>
    <w:rsid w:val="00474D8D"/>
    <w:rsid w:val="00475453"/>
    <w:rsid w:val="00475E47"/>
    <w:rsid w:val="004769CE"/>
    <w:rsid w:val="00477402"/>
    <w:rsid w:val="004802DC"/>
    <w:rsid w:val="00480579"/>
    <w:rsid w:val="00481214"/>
    <w:rsid w:val="00481734"/>
    <w:rsid w:val="00481BA0"/>
    <w:rsid w:val="00481BD3"/>
    <w:rsid w:val="00481E57"/>
    <w:rsid w:val="00481F46"/>
    <w:rsid w:val="004826D7"/>
    <w:rsid w:val="0048287F"/>
    <w:rsid w:val="00482960"/>
    <w:rsid w:val="004829F4"/>
    <w:rsid w:val="00482BBF"/>
    <w:rsid w:val="00482C3A"/>
    <w:rsid w:val="004836BA"/>
    <w:rsid w:val="00483C1B"/>
    <w:rsid w:val="00484057"/>
    <w:rsid w:val="00484CD7"/>
    <w:rsid w:val="00485795"/>
    <w:rsid w:val="004858FF"/>
    <w:rsid w:val="004860E4"/>
    <w:rsid w:val="00487694"/>
    <w:rsid w:val="00487AAE"/>
    <w:rsid w:val="00487EB2"/>
    <w:rsid w:val="00490CAA"/>
    <w:rsid w:val="00492098"/>
    <w:rsid w:val="004924BA"/>
    <w:rsid w:val="00492862"/>
    <w:rsid w:val="004929FB"/>
    <w:rsid w:val="00492D68"/>
    <w:rsid w:val="0049304D"/>
    <w:rsid w:val="0049314D"/>
    <w:rsid w:val="0049330A"/>
    <w:rsid w:val="004933D0"/>
    <w:rsid w:val="004948C3"/>
    <w:rsid w:val="00494CBB"/>
    <w:rsid w:val="00494FE5"/>
    <w:rsid w:val="00495098"/>
    <w:rsid w:val="00495ABC"/>
    <w:rsid w:val="00495BCF"/>
    <w:rsid w:val="00495DCD"/>
    <w:rsid w:val="00495E02"/>
    <w:rsid w:val="00495F99"/>
    <w:rsid w:val="00496ABD"/>
    <w:rsid w:val="00496E8E"/>
    <w:rsid w:val="00497E63"/>
    <w:rsid w:val="004A0985"/>
    <w:rsid w:val="004A0E22"/>
    <w:rsid w:val="004A11FB"/>
    <w:rsid w:val="004A14DE"/>
    <w:rsid w:val="004A18F8"/>
    <w:rsid w:val="004A1B40"/>
    <w:rsid w:val="004A1B6D"/>
    <w:rsid w:val="004A1D6D"/>
    <w:rsid w:val="004A1E2C"/>
    <w:rsid w:val="004A1FC0"/>
    <w:rsid w:val="004A2625"/>
    <w:rsid w:val="004A26A4"/>
    <w:rsid w:val="004A30A6"/>
    <w:rsid w:val="004A3830"/>
    <w:rsid w:val="004A3D23"/>
    <w:rsid w:val="004A3E91"/>
    <w:rsid w:val="004A4FE6"/>
    <w:rsid w:val="004A5375"/>
    <w:rsid w:val="004A65AE"/>
    <w:rsid w:val="004A6955"/>
    <w:rsid w:val="004A715E"/>
    <w:rsid w:val="004A7CEF"/>
    <w:rsid w:val="004B002F"/>
    <w:rsid w:val="004B02F4"/>
    <w:rsid w:val="004B0321"/>
    <w:rsid w:val="004B04E6"/>
    <w:rsid w:val="004B0FB8"/>
    <w:rsid w:val="004B12A7"/>
    <w:rsid w:val="004B14C5"/>
    <w:rsid w:val="004B1588"/>
    <w:rsid w:val="004B1CD8"/>
    <w:rsid w:val="004B1F6F"/>
    <w:rsid w:val="004B1FFB"/>
    <w:rsid w:val="004B2822"/>
    <w:rsid w:val="004B387A"/>
    <w:rsid w:val="004B393A"/>
    <w:rsid w:val="004B3FD1"/>
    <w:rsid w:val="004B457B"/>
    <w:rsid w:val="004B487A"/>
    <w:rsid w:val="004B497A"/>
    <w:rsid w:val="004B4FA0"/>
    <w:rsid w:val="004B594C"/>
    <w:rsid w:val="004B6236"/>
    <w:rsid w:val="004B6827"/>
    <w:rsid w:val="004B7C0E"/>
    <w:rsid w:val="004C0F6B"/>
    <w:rsid w:val="004C1600"/>
    <w:rsid w:val="004C4150"/>
    <w:rsid w:val="004C420C"/>
    <w:rsid w:val="004C46AE"/>
    <w:rsid w:val="004C4CC9"/>
    <w:rsid w:val="004C4D2E"/>
    <w:rsid w:val="004C50A1"/>
    <w:rsid w:val="004C5690"/>
    <w:rsid w:val="004C5856"/>
    <w:rsid w:val="004C5D62"/>
    <w:rsid w:val="004C6122"/>
    <w:rsid w:val="004C63EB"/>
    <w:rsid w:val="004C6A27"/>
    <w:rsid w:val="004C6A79"/>
    <w:rsid w:val="004C6E86"/>
    <w:rsid w:val="004C6FD7"/>
    <w:rsid w:val="004C795E"/>
    <w:rsid w:val="004C7B6C"/>
    <w:rsid w:val="004C7E15"/>
    <w:rsid w:val="004D0F1C"/>
    <w:rsid w:val="004D0F8F"/>
    <w:rsid w:val="004D1A4B"/>
    <w:rsid w:val="004D1B07"/>
    <w:rsid w:val="004D2259"/>
    <w:rsid w:val="004D2ABB"/>
    <w:rsid w:val="004D369C"/>
    <w:rsid w:val="004D4F6B"/>
    <w:rsid w:val="004D5647"/>
    <w:rsid w:val="004D5AEE"/>
    <w:rsid w:val="004D618B"/>
    <w:rsid w:val="004D646D"/>
    <w:rsid w:val="004D6D23"/>
    <w:rsid w:val="004D740A"/>
    <w:rsid w:val="004D7AF8"/>
    <w:rsid w:val="004D7C72"/>
    <w:rsid w:val="004E08EE"/>
    <w:rsid w:val="004E0A2F"/>
    <w:rsid w:val="004E21FB"/>
    <w:rsid w:val="004E256D"/>
    <w:rsid w:val="004E2A5D"/>
    <w:rsid w:val="004E36EE"/>
    <w:rsid w:val="004E4714"/>
    <w:rsid w:val="004E4BB3"/>
    <w:rsid w:val="004E5DB0"/>
    <w:rsid w:val="004E61F9"/>
    <w:rsid w:val="004E6341"/>
    <w:rsid w:val="004E7857"/>
    <w:rsid w:val="004E7C28"/>
    <w:rsid w:val="004F040F"/>
    <w:rsid w:val="004F134D"/>
    <w:rsid w:val="004F210C"/>
    <w:rsid w:val="004F2887"/>
    <w:rsid w:val="004F3225"/>
    <w:rsid w:val="004F341B"/>
    <w:rsid w:val="004F3D2A"/>
    <w:rsid w:val="004F44EC"/>
    <w:rsid w:val="004F46ED"/>
    <w:rsid w:val="004F49DB"/>
    <w:rsid w:val="004F537B"/>
    <w:rsid w:val="004F58DF"/>
    <w:rsid w:val="004F5DB9"/>
    <w:rsid w:val="004F6790"/>
    <w:rsid w:val="004F69BF"/>
    <w:rsid w:val="004F73CB"/>
    <w:rsid w:val="004F777E"/>
    <w:rsid w:val="004F7D69"/>
    <w:rsid w:val="005000D4"/>
    <w:rsid w:val="00500CF7"/>
    <w:rsid w:val="005012C8"/>
    <w:rsid w:val="00501E12"/>
    <w:rsid w:val="00501E8A"/>
    <w:rsid w:val="00501EC7"/>
    <w:rsid w:val="00501EF6"/>
    <w:rsid w:val="005022BA"/>
    <w:rsid w:val="0050297F"/>
    <w:rsid w:val="00502B9E"/>
    <w:rsid w:val="00502C9D"/>
    <w:rsid w:val="00502DA7"/>
    <w:rsid w:val="00502FD3"/>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6C"/>
    <w:rsid w:val="00513B88"/>
    <w:rsid w:val="005140F7"/>
    <w:rsid w:val="005144AC"/>
    <w:rsid w:val="00514A22"/>
    <w:rsid w:val="00514B61"/>
    <w:rsid w:val="00514F0F"/>
    <w:rsid w:val="00515242"/>
    <w:rsid w:val="005154F9"/>
    <w:rsid w:val="0051571A"/>
    <w:rsid w:val="0051592A"/>
    <w:rsid w:val="00515C65"/>
    <w:rsid w:val="00515EAC"/>
    <w:rsid w:val="005161E5"/>
    <w:rsid w:val="00516275"/>
    <w:rsid w:val="0051636C"/>
    <w:rsid w:val="0051660B"/>
    <w:rsid w:val="00516A49"/>
    <w:rsid w:val="00516DC1"/>
    <w:rsid w:val="005178C5"/>
    <w:rsid w:val="005178D3"/>
    <w:rsid w:val="005201A3"/>
    <w:rsid w:val="00520B57"/>
    <w:rsid w:val="00520DF9"/>
    <w:rsid w:val="005216B4"/>
    <w:rsid w:val="00521CD1"/>
    <w:rsid w:val="0052203B"/>
    <w:rsid w:val="005235D8"/>
    <w:rsid w:val="00523D95"/>
    <w:rsid w:val="00524404"/>
    <w:rsid w:val="00524578"/>
    <w:rsid w:val="00524BE4"/>
    <w:rsid w:val="00525087"/>
    <w:rsid w:val="0052537E"/>
    <w:rsid w:val="00525C11"/>
    <w:rsid w:val="00526227"/>
    <w:rsid w:val="00526676"/>
    <w:rsid w:val="0052689D"/>
    <w:rsid w:val="0052709D"/>
    <w:rsid w:val="005271FC"/>
    <w:rsid w:val="005301DF"/>
    <w:rsid w:val="005304EA"/>
    <w:rsid w:val="0053071B"/>
    <w:rsid w:val="00530A39"/>
    <w:rsid w:val="00530EC2"/>
    <w:rsid w:val="00531EC9"/>
    <w:rsid w:val="00531F69"/>
    <w:rsid w:val="005334F1"/>
    <w:rsid w:val="00533543"/>
    <w:rsid w:val="005335A4"/>
    <w:rsid w:val="00533CE1"/>
    <w:rsid w:val="005341F3"/>
    <w:rsid w:val="00534BE9"/>
    <w:rsid w:val="005357A2"/>
    <w:rsid w:val="00535B2B"/>
    <w:rsid w:val="00535DE2"/>
    <w:rsid w:val="0053616A"/>
    <w:rsid w:val="005362A6"/>
    <w:rsid w:val="005365C0"/>
    <w:rsid w:val="005368B2"/>
    <w:rsid w:val="00536EB3"/>
    <w:rsid w:val="005371A7"/>
    <w:rsid w:val="0053744A"/>
    <w:rsid w:val="0053749F"/>
    <w:rsid w:val="0053768B"/>
    <w:rsid w:val="00537D89"/>
    <w:rsid w:val="00540AE2"/>
    <w:rsid w:val="005421F6"/>
    <w:rsid w:val="005423D2"/>
    <w:rsid w:val="00542A15"/>
    <w:rsid w:val="00542B9F"/>
    <w:rsid w:val="00543B70"/>
    <w:rsid w:val="00544076"/>
    <w:rsid w:val="00544A6A"/>
    <w:rsid w:val="00544B1C"/>
    <w:rsid w:val="00544EF7"/>
    <w:rsid w:val="00545089"/>
    <w:rsid w:val="0054514F"/>
    <w:rsid w:val="005459C5"/>
    <w:rsid w:val="00545B9F"/>
    <w:rsid w:val="00545E90"/>
    <w:rsid w:val="005462B1"/>
    <w:rsid w:val="00547C2C"/>
    <w:rsid w:val="005502EE"/>
    <w:rsid w:val="00551B96"/>
    <w:rsid w:val="005525AE"/>
    <w:rsid w:val="005528D2"/>
    <w:rsid w:val="00552D36"/>
    <w:rsid w:val="005548C2"/>
    <w:rsid w:val="0055587D"/>
    <w:rsid w:val="0055629D"/>
    <w:rsid w:val="00556DC9"/>
    <w:rsid w:val="00556DDE"/>
    <w:rsid w:val="00557238"/>
    <w:rsid w:val="00557C10"/>
    <w:rsid w:val="005616B0"/>
    <w:rsid w:val="00561995"/>
    <w:rsid w:val="00561CFD"/>
    <w:rsid w:val="00562B07"/>
    <w:rsid w:val="0056306E"/>
    <w:rsid w:val="0056364D"/>
    <w:rsid w:val="00563686"/>
    <w:rsid w:val="00563A98"/>
    <w:rsid w:val="005654DE"/>
    <w:rsid w:val="005658B5"/>
    <w:rsid w:val="00565A44"/>
    <w:rsid w:val="00565E26"/>
    <w:rsid w:val="00566EED"/>
    <w:rsid w:val="005671DF"/>
    <w:rsid w:val="00567D55"/>
    <w:rsid w:val="005700E4"/>
    <w:rsid w:val="005705BD"/>
    <w:rsid w:val="00570AB3"/>
    <w:rsid w:val="00570BA2"/>
    <w:rsid w:val="00570C54"/>
    <w:rsid w:val="00571C10"/>
    <w:rsid w:val="005732A5"/>
    <w:rsid w:val="0057361A"/>
    <w:rsid w:val="0057381E"/>
    <w:rsid w:val="00573DD5"/>
    <w:rsid w:val="00573E3E"/>
    <w:rsid w:val="00573FF4"/>
    <w:rsid w:val="00574566"/>
    <w:rsid w:val="005746AE"/>
    <w:rsid w:val="00575469"/>
    <w:rsid w:val="005758F1"/>
    <w:rsid w:val="00576D14"/>
    <w:rsid w:val="0057713D"/>
    <w:rsid w:val="0057722A"/>
    <w:rsid w:val="00577326"/>
    <w:rsid w:val="00577478"/>
    <w:rsid w:val="00577626"/>
    <w:rsid w:val="00577934"/>
    <w:rsid w:val="00577DDB"/>
    <w:rsid w:val="0058042C"/>
    <w:rsid w:val="005818FF"/>
    <w:rsid w:val="00581C3F"/>
    <w:rsid w:val="00582278"/>
    <w:rsid w:val="00582B6F"/>
    <w:rsid w:val="005833FB"/>
    <w:rsid w:val="00583586"/>
    <w:rsid w:val="0058411A"/>
    <w:rsid w:val="00584395"/>
    <w:rsid w:val="005843C4"/>
    <w:rsid w:val="005853EE"/>
    <w:rsid w:val="00585632"/>
    <w:rsid w:val="00585AF0"/>
    <w:rsid w:val="00586089"/>
    <w:rsid w:val="005865F4"/>
    <w:rsid w:val="00586CF8"/>
    <w:rsid w:val="005873A0"/>
    <w:rsid w:val="005878A7"/>
    <w:rsid w:val="00590600"/>
    <w:rsid w:val="00590659"/>
    <w:rsid w:val="00590D36"/>
    <w:rsid w:val="00590D6B"/>
    <w:rsid w:val="00591458"/>
    <w:rsid w:val="005917D4"/>
    <w:rsid w:val="00593008"/>
    <w:rsid w:val="005931B3"/>
    <w:rsid w:val="00593C05"/>
    <w:rsid w:val="00593CE9"/>
    <w:rsid w:val="00594A89"/>
    <w:rsid w:val="00594AF4"/>
    <w:rsid w:val="00594CF5"/>
    <w:rsid w:val="005950F4"/>
    <w:rsid w:val="0059522D"/>
    <w:rsid w:val="00595B72"/>
    <w:rsid w:val="00596381"/>
    <w:rsid w:val="00596566"/>
    <w:rsid w:val="00596AD6"/>
    <w:rsid w:val="0059722C"/>
    <w:rsid w:val="0059763C"/>
    <w:rsid w:val="00597693"/>
    <w:rsid w:val="005A0EAD"/>
    <w:rsid w:val="005A144B"/>
    <w:rsid w:val="005A1BA4"/>
    <w:rsid w:val="005A2738"/>
    <w:rsid w:val="005A27F9"/>
    <w:rsid w:val="005A2B82"/>
    <w:rsid w:val="005A2D03"/>
    <w:rsid w:val="005A32D0"/>
    <w:rsid w:val="005A364A"/>
    <w:rsid w:val="005A39F4"/>
    <w:rsid w:val="005A3A26"/>
    <w:rsid w:val="005A4978"/>
    <w:rsid w:val="005A592F"/>
    <w:rsid w:val="005A6606"/>
    <w:rsid w:val="005A6CC1"/>
    <w:rsid w:val="005B0755"/>
    <w:rsid w:val="005B0879"/>
    <w:rsid w:val="005B0A0B"/>
    <w:rsid w:val="005B137B"/>
    <w:rsid w:val="005B20A1"/>
    <w:rsid w:val="005B2362"/>
    <w:rsid w:val="005B242E"/>
    <w:rsid w:val="005B25B4"/>
    <w:rsid w:val="005B2766"/>
    <w:rsid w:val="005B389C"/>
    <w:rsid w:val="005B4090"/>
    <w:rsid w:val="005B41FC"/>
    <w:rsid w:val="005B439A"/>
    <w:rsid w:val="005B471C"/>
    <w:rsid w:val="005B4FFF"/>
    <w:rsid w:val="005B51B0"/>
    <w:rsid w:val="005B6287"/>
    <w:rsid w:val="005B6B50"/>
    <w:rsid w:val="005B7C38"/>
    <w:rsid w:val="005C04AA"/>
    <w:rsid w:val="005C06C2"/>
    <w:rsid w:val="005C09A1"/>
    <w:rsid w:val="005C1086"/>
    <w:rsid w:val="005C13C0"/>
    <w:rsid w:val="005C2C6D"/>
    <w:rsid w:val="005C365F"/>
    <w:rsid w:val="005C3C7F"/>
    <w:rsid w:val="005C4724"/>
    <w:rsid w:val="005C4BB1"/>
    <w:rsid w:val="005C4FB2"/>
    <w:rsid w:val="005C5205"/>
    <w:rsid w:val="005C55DD"/>
    <w:rsid w:val="005C5F1B"/>
    <w:rsid w:val="005C6135"/>
    <w:rsid w:val="005C6A8D"/>
    <w:rsid w:val="005C6DEA"/>
    <w:rsid w:val="005C6F57"/>
    <w:rsid w:val="005D088E"/>
    <w:rsid w:val="005D1082"/>
    <w:rsid w:val="005D1A24"/>
    <w:rsid w:val="005D2110"/>
    <w:rsid w:val="005D2763"/>
    <w:rsid w:val="005D2A69"/>
    <w:rsid w:val="005D3819"/>
    <w:rsid w:val="005D3B25"/>
    <w:rsid w:val="005D4BA4"/>
    <w:rsid w:val="005D4FD5"/>
    <w:rsid w:val="005D5680"/>
    <w:rsid w:val="005D57F6"/>
    <w:rsid w:val="005D6159"/>
    <w:rsid w:val="005D6343"/>
    <w:rsid w:val="005D6854"/>
    <w:rsid w:val="005D693E"/>
    <w:rsid w:val="005D6A04"/>
    <w:rsid w:val="005D6A0B"/>
    <w:rsid w:val="005D7A82"/>
    <w:rsid w:val="005D7CC5"/>
    <w:rsid w:val="005D7E39"/>
    <w:rsid w:val="005E102C"/>
    <w:rsid w:val="005E1180"/>
    <w:rsid w:val="005E148C"/>
    <w:rsid w:val="005E2D1C"/>
    <w:rsid w:val="005E32BE"/>
    <w:rsid w:val="005E3377"/>
    <w:rsid w:val="005E44FA"/>
    <w:rsid w:val="005E4C3A"/>
    <w:rsid w:val="005E527D"/>
    <w:rsid w:val="005E685C"/>
    <w:rsid w:val="005E7215"/>
    <w:rsid w:val="005F0548"/>
    <w:rsid w:val="005F06EB"/>
    <w:rsid w:val="005F1E06"/>
    <w:rsid w:val="005F1FAB"/>
    <w:rsid w:val="005F2372"/>
    <w:rsid w:val="005F23B0"/>
    <w:rsid w:val="005F3212"/>
    <w:rsid w:val="005F35D6"/>
    <w:rsid w:val="005F371A"/>
    <w:rsid w:val="005F46EE"/>
    <w:rsid w:val="005F4746"/>
    <w:rsid w:val="005F4F04"/>
    <w:rsid w:val="005F54A0"/>
    <w:rsid w:val="005F54DA"/>
    <w:rsid w:val="005F558B"/>
    <w:rsid w:val="005F578A"/>
    <w:rsid w:val="005F5B49"/>
    <w:rsid w:val="005F5E14"/>
    <w:rsid w:val="005F7365"/>
    <w:rsid w:val="005F7B63"/>
    <w:rsid w:val="00600DA4"/>
    <w:rsid w:val="00601068"/>
    <w:rsid w:val="006016E0"/>
    <w:rsid w:val="00601841"/>
    <w:rsid w:val="006021FF"/>
    <w:rsid w:val="00602583"/>
    <w:rsid w:val="00602730"/>
    <w:rsid w:val="00602A25"/>
    <w:rsid w:val="00602C2C"/>
    <w:rsid w:val="0060402B"/>
    <w:rsid w:val="00604045"/>
    <w:rsid w:val="0060411C"/>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8E5"/>
    <w:rsid w:val="006139F7"/>
    <w:rsid w:val="00613B1A"/>
    <w:rsid w:val="00613FF0"/>
    <w:rsid w:val="00614A2B"/>
    <w:rsid w:val="00615C65"/>
    <w:rsid w:val="006160A9"/>
    <w:rsid w:val="006161DC"/>
    <w:rsid w:val="006168D5"/>
    <w:rsid w:val="00617077"/>
    <w:rsid w:val="006171F0"/>
    <w:rsid w:val="006177A1"/>
    <w:rsid w:val="0061799C"/>
    <w:rsid w:val="00617C87"/>
    <w:rsid w:val="00617CDF"/>
    <w:rsid w:val="00620059"/>
    <w:rsid w:val="006202F2"/>
    <w:rsid w:val="006206C8"/>
    <w:rsid w:val="00620F50"/>
    <w:rsid w:val="006214DE"/>
    <w:rsid w:val="00621621"/>
    <w:rsid w:val="00622194"/>
    <w:rsid w:val="006222FD"/>
    <w:rsid w:val="00622659"/>
    <w:rsid w:val="00623294"/>
    <w:rsid w:val="0062337D"/>
    <w:rsid w:val="0062415C"/>
    <w:rsid w:val="00624FDA"/>
    <w:rsid w:val="006259B4"/>
    <w:rsid w:val="00625E1B"/>
    <w:rsid w:val="0062603C"/>
    <w:rsid w:val="006264C6"/>
    <w:rsid w:val="00626D6B"/>
    <w:rsid w:val="006272C9"/>
    <w:rsid w:val="00627736"/>
    <w:rsid w:val="00627D93"/>
    <w:rsid w:val="00627E8A"/>
    <w:rsid w:val="00627F73"/>
    <w:rsid w:val="00630C02"/>
    <w:rsid w:val="00631CFE"/>
    <w:rsid w:val="00632398"/>
    <w:rsid w:val="006324E9"/>
    <w:rsid w:val="00632569"/>
    <w:rsid w:val="00632E64"/>
    <w:rsid w:val="00633255"/>
    <w:rsid w:val="006339FF"/>
    <w:rsid w:val="00633AC2"/>
    <w:rsid w:val="00633ACB"/>
    <w:rsid w:val="00633B74"/>
    <w:rsid w:val="006345E5"/>
    <w:rsid w:val="00634D06"/>
    <w:rsid w:val="00634E0C"/>
    <w:rsid w:val="0063595B"/>
    <w:rsid w:val="00636649"/>
    <w:rsid w:val="00637457"/>
    <w:rsid w:val="00637999"/>
    <w:rsid w:val="00640209"/>
    <w:rsid w:val="006404D4"/>
    <w:rsid w:val="00640CC2"/>
    <w:rsid w:val="006412D9"/>
    <w:rsid w:val="00641A74"/>
    <w:rsid w:val="00642CE9"/>
    <w:rsid w:val="00643BC2"/>
    <w:rsid w:val="00644181"/>
    <w:rsid w:val="006442CD"/>
    <w:rsid w:val="006450EE"/>
    <w:rsid w:val="00645B06"/>
    <w:rsid w:val="00645D82"/>
    <w:rsid w:val="006464E7"/>
    <w:rsid w:val="00646C61"/>
    <w:rsid w:val="0064765A"/>
    <w:rsid w:val="00647CCA"/>
    <w:rsid w:val="00650C62"/>
    <w:rsid w:val="00650DC2"/>
    <w:rsid w:val="00651B20"/>
    <w:rsid w:val="006524A0"/>
    <w:rsid w:val="0065374F"/>
    <w:rsid w:val="00654582"/>
    <w:rsid w:val="00654F0A"/>
    <w:rsid w:val="00656189"/>
    <w:rsid w:val="00656279"/>
    <w:rsid w:val="006569A3"/>
    <w:rsid w:val="0065700E"/>
    <w:rsid w:val="00657143"/>
    <w:rsid w:val="00657A5D"/>
    <w:rsid w:val="00660327"/>
    <w:rsid w:val="0066037B"/>
    <w:rsid w:val="006614D2"/>
    <w:rsid w:val="00661666"/>
    <w:rsid w:val="006620D0"/>
    <w:rsid w:val="006628F8"/>
    <w:rsid w:val="00663192"/>
    <w:rsid w:val="00663847"/>
    <w:rsid w:val="006638BC"/>
    <w:rsid w:val="00664777"/>
    <w:rsid w:val="00665D54"/>
    <w:rsid w:val="00665FBD"/>
    <w:rsid w:val="00666031"/>
    <w:rsid w:val="006660C3"/>
    <w:rsid w:val="006667BF"/>
    <w:rsid w:val="00666C84"/>
    <w:rsid w:val="00667512"/>
    <w:rsid w:val="00667836"/>
    <w:rsid w:val="00667F22"/>
    <w:rsid w:val="00670179"/>
    <w:rsid w:val="006706E1"/>
    <w:rsid w:val="00670730"/>
    <w:rsid w:val="006707F8"/>
    <w:rsid w:val="00670B48"/>
    <w:rsid w:val="006725DE"/>
    <w:rsid w:val="00672C84"/>
    <w:rsid w:val="006730C0"/>
    <w:rsid w:val="0067326D"/>
    <w:rsid w:val="00674428"/>
    <w:rsid w:val="006746D9"/>
    <w:rsid w:val="00674A3D"/>
    <w:rsid w:val="00675365"/>
    <w:rsid w:val="00675E6B"/>
    <w:rsid w:val="00675E89"/>
    <w:rsid w:val="00676607"/>
    <w:rsid w:val="0067766A"/>
    <w:rsid w:val="006776A5"/>
    <w:rsid w:val="00677701"/>
    <w:rsid w:val="00677CAE"/>
    <w:rsid w:val="0068003E"/>
    <w:rsid w:val="0068070C"/>
    <w:rsid w:val="0068094B"/>
    <w:rsid w:val="00680E53"/>
    <w:rsid w:val="00681303"/>
    <w:rsid w:val="00681BB5"/>
    <w:rsid w:val="00682727"/>
    <w:rsid w:val="00683028"/>
    <w:rsid w:val="00683141"/>
    <w:rsid w:val="00683582"/>
    <w:rsid w:val="0068390B"/>
    <w:rsid w:val="00683CBC"/>
    <w:rsid w:val="006840BC"/>
    <w:rsid w:val="006849E4"/>
    <w:rsid w:val="006857DF"/>
    <w:rsid w:val="0068648B"/>
    <w:rsid w:val="006864C2"/>
    <w:rsid w:val="00686615"/>
    <w:rsid w:val="00686A95"/>
    <w:rsid w:val="00686CBC"/>
    <w:rsid w:val="00687772"/>
    <w:rsid w:val="0069026D"/>
    <w:rsid w:val="006909D1"/>
    <w:rsid w:val="00691127"/>
    <w:rsid w:val="0069113D"/>
    <w:rsid w:val="00691635"/>
    <w:rsid w:val="00691A52"/>
    <w:rsid w:val="00691CEC"/>
    <w:rsid w:val="00692355"/>
    <w:rsid w:val="00692C69"/>
    <w:rsid w:val="00692EAC"/>
    <w:rsid w:val="00693D81"/>
    <w:rsid w:val="006950DC"/>
    <w:rsid w:val="006956DD"/>
    <w:rsid w:val="006957FD"/>
    <w:rsid w:val="00696270"/>
    <w:rsid w:val="0069644E"/>
    <w:rsid w:val="00696703"/>
    <w:rsid w:val="00697D2E"/>
    <w:rsid w:val="006A0DEB"/>
    <w:rsid w:val="006A12B2"/>
    <w:rsid w:val="006A136D"/>
    <w:rsid w:val="006A195E"/>
    <w:rsid w:val="006A1E8B"/>
    <w:rsid w:val="006A21FD"/>
    <w:rsid w:val="006A39B5"/>
    <w:rsid w:val="006A3FB5"/>
    <w:rsid w:val="006A4132"/>
    <w:rsid w:val="006A4184"/>
    <w:rsid w:val="006A41F9"/>
    <w:rsid w:val="006A45C3"/>
    <w:rsid w:val="006A4BE6"/>
    <w:rsid w:val="006A50CF"/>
    <w:rsid w:val="006A524E"/>
    <w:rsid w:val="006A59DE"/>
    <w:rsid w:val="006A5B7A"/>
    <w:rsid w:val="006A687A"/>
    <w:rsid w:val="006A6EAD"/>
    <w:rsid w:val="006B06B3"/>
    <w:rsid w:val="006B0EA1"/>
    <w:rsid w:val="006B0EF3"/>
    <w:rsid w:val="006B1914"/>
    <w:rsid w:val="006B1E1F"/>
    <w:rsid w:val="006B2D7A"/>
    <w:rsid w:val="006B2F76"/>
    <w:rsid w:val="006B33AA"/>
    <w:rsid w:val="006B3521"/>
    <w:rsid w:val="006B3626"/>
    <w:rsid w:val="006B3637"/>
    <w:rsid w:val="006B4C7D"/>
    <w:rsid w:val="006B4FE0"/>
    <w:rsid w:val="006B51C0"/>
    <w:rsid w:val="006B569B"/>
    <w:rsid w:val="006B5F71"/>
    <w:rsid w:val="006B6416"/>
    <w:rsid w:val="006B667A"/>
    <w:rsid w:val="006B76A7"/>
    <w:rsid w:val="006B7803"/>
    <w:rsid w:val="006B7E18"/>
    <w:rsid w:val="006C02AF"/>
    <w:rsid w:val="006C0368"/>
    <w:rsid w:val="006C0489"/>
    <w:rsid w:val="006C18DE"/>
    <w:rsid w:val="006C1F5C"/>
    <w:rsid w:val="006C250B"/>
    <w:rsid w:val="006C3DD6"/>
    <w:rsid w:val="006C4346"/>
    <w:rsid w:val="006C4BB7"/>
    <w:rsid w:val="006C51F5"/>
    <w:rsid w:val="006C5CCE"/>
    <w:rsid w:val="006C606E"/>
    <w:rsid w:val="006C626E"/>
    <w:rsid w:val="006C65A5"/>
    <w:rsid w:val="006C662E"/>
    <w:rsid w:val="006C6B5D"/>
    <w:rsid w:val="006C773D"/>
    <w:rsid w:val="006C7CC3"/>
    <w:rsid w:val="006C7F46"/>
    <w:rsid w:val="006D116A"/>
    <w:rsid w:val="006D1A4E"/>
    <w:rsid w:val="006D1F52"/>
    <w:rsid w:val="006D30EE"/>
    <w:rsid w:val="006D3392"/>
    <w:rsid w:val="006D34C9"/>
    <w:rsid w:val="006D383B"/>
    <w:rsid w:val="006D3B3F"/>
    <w:rsid w:val="006D3E49"/>
    <w:rsid w:val="006D477D"/>
    <w:rsid w:val="006D4DD8"/>
    <w:rsid w:val="006D4ED1"/>
    <w:rsid w:val="006D58C4"/>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9DC"/>
    <w:rsid w:val="006E4C63"/>
    <w:rsid w:val="006E510E"/>
    <w:rsid w:val="006E536B"/>
    <w:rsid w:val="006E6059"/>
    <w:rsid w:val="006E6F0D"/>
    <w:rsid w:val="006E7578"/>
    <w:rsid w:val="006E7756"/>
    <w:rsid w:val="006E77CB"/>
    <w:rsid w:val="006E7B77"/>
    <w:rsid w:val="006E7C77"/>
    <w:rsid w:val="006E7F10"/>
    <w:rsid w:val="006F037D"/>
    <w:rsid w:val="006F075B"/>
    <w:rsid w:val="006F08A3"/>
    <w:rsid w:val="006F13E5"/>
    <w:rsid w:val="006F1A91"/>
    <w:rsid w:val="006F1D3B"/>
    <w:rsid w:val="006F2D3F"/>
    <w:rsid w:val="006F3499"/>
    <w:rsid w:val="006F3A1A"/>
    <w:rsid w:val="006F3B3E"/>
    <w:rsid w:val="006F40F4"/>
    <w:rsid w:val="006F4242"/>
    <w:rsid w:val="006F4530"/>
    <w:rsid w:val="006F4CE4"/>
    <w:rsid w:val="006F4F0D"/>
    <w:rsid w:val="006F5471"/>
    <w:rsid w:val="006F5ACB"/>
    <w:rsid w:val="006F6037"/>
    <w:rsid w:val="006F6C0B"/>
    <w:rsid w:val="006F73C8"/>
    <w:rsid w:val="00701154"/>
    <w:rsid w:val="00701750"/>
    <w:rsid w:val="00701F75"/>
    <w:rsid w:val="00702937"/>
    <w:rsid w:val="007029DC"/>
    <w:rsid w:val="007031A0"/>
    <w:rsid w:val="00703AED"/>
    <w:rsid w:val="00703D2C"/>
    <w:rsid w:val="007047F9"/>
    <w:rsid w:val="0070569F"/>
    <w:rsid w:val="007059D5"/>
    <w:rsid w:val="00705EF5"/>
    <w:rsid w:val="0070610B"/>
    <w:rsid w:val="0070623C"/>
    <w:rsid w:val="007067F0"/>
    <w:rsid w:val="0070699A"/>
    <w:rsid w:val="00706ADD"/>
    <w:rsid w:val="00707FB7"/>
    <w:rsid w:val="007107ED"/>
    <w:rsid w:val="0071083C"/>
    <w:rsid w:val="00711033"/>
    <w:rsid w:val="0071106A"/>
    <w:rsid w:val="00711ED8"/>
    <w:rsid w:val="0071210B"/>
    <w:rsid w:val="00712FE0"/>
    <w:rsid w:val="00714789"/>
    <w:rsid w:val="00714FA9"/>
    <w:rsid w:val="0071528E"/>
    <w:rsid w:val="00715901"/>
    <w:rsid w:val="00715C05"/>
    <w:rsid w:val="00715FD4"/>
    <w:rsid w:val="00717469"/>
    <w:rsid w:val="00717727"/>
    <w:rsid w:val="007177BA"/>
    <w:rsid w:val="00717825"/>
    <w:rsid w:val="00720282"/>
    <w:rsid w:val="00720AE8"/>
    <w:rsid w:val="007212C2"/>
    <w:rsid w:val="00721468"/>
    <w:rsid w:val="0072183A"/>
    <w:rsid w:val="00722752"/>
    <w:rsid w:val="0072307A"/>
    <w:rsid w:val="00723657"/>
    <w:rsid w:val="00723B6B"/>
    <w:rsid w:val="00724F74"/>
    <w:rsid w:val="0072619A"/>
    <w:rsid w:val="007261B9"/>
    <w:rsid w:val="00726C32"/>
    <w:rsid w:val="00726E88"/>
    <w:rsid w:val="0072773F"/>
    <w:rsid w:val="00730295"/>
    <w:rsid w:val="00730647"/>
    <w:rsid w:val="00730B0B"/>
    <w:rsid w:val="00730EA2"/>
    <w:rsid w:val="00730F0F"/>
    <w:rsid w:val="00731139"/>
    <w:rsid w:val="00731146"/>
    <w:rsid w:val="007316F2"/>
    <w:rsid w:val="007325BB"/>
    <w:rsid w:val="00732D8F"/>
    <w:rsid w:val="0073327D"/>
    <w:rsid w:val="00733832"/>
    <w:rsid w:val="00733920"/>
    <w:rsid w:val="00733A84"/>
    <w:rsid w:val="00733CCE"/>
    <w:rsid w:val="00734029"/>
    <w:rsid w:val="007349CB"/>
    <w:rsid w:val="00734ACE"/>
    <w:rsid w:val="00734E1A"/>
    <w:rsid w:val="00735B13"/>
    <w:rsid w:val="0073794F"/>
    <w:rsid w:val="00740FF3"/>
    <w:rsid w:val="00741B48"/>
    <w:rsid w:val="00741CFD"/>
    <w:rsid w:val="0074250B"/>
    <w:rsid w:val="00742B5F"/>
    <w:rsid w:val="00742BE6"/>
    <w:rsid w:val="00743D60"/>
    <w:rsid w:val="00744310"/>
    <w:rsid w:val="00744CC5"/>
    <w:rsid w:val="007451DF"/>
    <w:rsid w:val="0074580E"/>
    <w:rsid w:val="00745BC4"/>
    <w:rsid w:val="00747626"/>
    <w:rsid w:val="00747817"/>
    <w:rsid w:val="0075045E"/>
    <w:rsid w:val="00750575"/>
    <w:rsid w:val="00750B43"/>
    <w:rsid w:val="00751508"/>
    <w:rsid w:val="00751B23"/>
    <w:rsid w:val="00751B29"/>
    <w:rsid w:val="00752D46"/>
    <w:rsid w:val="00752D7C"/>
    <w:rsid w:val="00752EEA"/>
    <w:rsid w:val="00753090"/>
    <w:rsid w:val="00753B4A"/>
    <w:rsid w:val="007540F6"/>
    <w:rsid w:val="007545BA"/>
    <w:rsid w:val="007554F2"/>
    <w:rsid w:val="00755A5D"/>
    <w:rsid w:val="00755C66"/>
    <w:rsid w:val="00756323"/>
    <w:rsid w:val="00756A17"/>
    <w:rsid w:val="007572A9"/>
    <w:rsid w:val="0075769C"/>
    <w:rsid w:val="007600F5"/>
    <w:rsid w:val="00760FC4"/>
    <w:rsid w:val="00761EC6"/>
    <w:rsid w:val="0076230D"/>
    <w:rsid w:val="007628C9"/>
    <w:rsid w:val="00763044"/>
    <w:rsid w:val="0076309B"/>
    <w:rsid w:val="00763298"/>
    <w:rsid w:val="007636DA"/>
    <w:rsid w:val="00763A06"/>
    <w:rsid w:val="007640F8"/>
    <w:rsid w:val="007646BC"/>
    <w:rsid w:val="007649D9"/>
    <w:rsid w:val="007656CF"/>
    <w:rsid w:val="00765CD7"/>
    <w:rsid w:val="00766086"/>
    <w:rsid w:val="007660FB"/>
    <w:rsid w:val="00766D9D"/>
    <w:rsid w:val="0076715E"/>
    <w:rsid w:val="00767589"/>
    <w:rsid w:val="00767A39"/>
    <w:rsid w:val="0077005E"/>
    <w:rsid w:val="007700E2"/>
    <w:rsid w:val="0077063C"/>
    <w:rsid w:val="007710DF"/>
    <w:rsid w:val="007714D9"/>
    <w:rsid w:val="00771EAA"/>
    <w:rsid w:val="007722B9"/>
    <w:rsid w:val="007723E0"/>
    <w:rsid w:val="00772B1B"/>
    <w:rsid w:val="0077318B"/>
    <w:rsid w:val="00773359"/>
    <w:rsid w:val="00773854"/>
    <w:rsid w:val="00774505"/>
    <w:rsid w:val="00774AEC"/>
    <w:rsid w:val="00775A73"/>
    <w:rsid w:val="007760DA"/>
    <w:rsid w:val="0077736D"/>
    <w:rsid w:val="0077759B"/>
    <w:rsid w:val="007776C7"/>
    <w:rsid w:val="0077786B"/>
    <w:rsid w:val="007802A3"/>
    <w:rsid w:val="007808F4"/>
    <w:rsid w:val="00780D3D"/>
    <w:rsid w:val="0078160E"/>
    <w:rsid w:val="00781C92"/>
    <w:rsid w:val="00781FFA"/>
    <w:rsid w:val="00782CF8"/>
    <w:rsid w:val="00782E37"/>
    <w:rsid w:val="00782FCD"/>
    <w:rsid w:val="00783AAE"/>
    <w:rsid w:val="00784349"/>
    <w:rsid w:val="00784480"/>
    <w:rsid w:val="00784A33"/>
    <w:rsid w:val="00784EB9"/>
    <w:rsid w:val="0078561F"/>
    <w:rsid w:val="00785E55"/>
    <w:rsid w:val="00785ECA"/>
    <w:rsid w:val="007862EE"/>
    <w:rsid w:val="00786A96"/>
    <w:rsid w:val="0078708C"/>
    <w:rsid w:val="00787960"/>
    <w:rsid w:val="00787F28"/>
    <w:rsid w:val="0079054A"/>
    <w:rsid w:val="00790739"/>
    <w:rsid w:val="00790C7C"/>
    <w:rsid w:val="00790F8D"/>
    <w:rsid w:val="00791F12"/>
    <w:rsid w:val="007920EE"/>
    <w:rsid w:val="00793A69"/>
    <w:rsid w:val="00794864"/>
    <w:rsid w:val="00795030"/>
    <w:rsid w:val="00795481"/>
    <w:rsid w:val="00796BDC"/>
    <w:rsid w:val="007973B4"/>
    <w:rsid w:val="007974D8"/>
    <w:rsid w:val="007978B2"/>
    <w:rsid w:val="00797A61"/>
    <w:rsid w:val="007A0052"/>
    <w:rsid w:val="007A0310"/>
    <w:rsid w:val="007A168A"/>
    <w:rsid w:val="007A1731"/>
    <w:rsid w:val="007A19FB"/>
    <w:rsid w:val="007A2837"/>
    <w:rsid w:val="007A30D5"/>
    <w:rsid w:val="007A3D67"/>
    <w:rsid w:val="007A3DCC"/>
    <w:rsid w:val="007A4197"/>
    <w:rsid w:val="007A5D2B"/>
    <w:rsid w:val="007A5EFE"/>
    <w:rsid w:val="007A6AAD"/>
    <w:rsid w:val="007B037B"/>
    <w:rsid w:val="007B07D0"/>
    <w:rsid w:val="007B0ECE"/>
    <w:rsid w:val="007B209E"/>
    <w:rsid w:val="007B2E47"/>
    <w:rsid w:val="007B3021"/>
    <w:rsid w:val="007B3506"/>
    <w:rsid w:val="007B3CFD"/>
    <w:rsid w:val="007B421D"/>
    <w:rsid w:val="007B4491"/>
    <w:rsid w:val="007B59E1"/>
    <w:rsid w:val="007B5C53"/>
    <w:rsid w:val="007B64CA"/>
    <w:rsid w:val="007B6EC4"/>
    <w:rsid w:val="007B7900"/>
    <w:rsid w:val="007B7C4B"/>
    <w:rsid w:val="007B7F5A"/>
    <w:rsid w:val="007C01CE"/>
    <w:rsid w:val="007C02EE"/>
    <w:rsid w:val="007C12D8"/>
    <w:rsid w:val="007C221B"/>
    <w:rsid w:val="007C2629"/>
    <w:rsid w:val="007C303B"/>
    <w:rsid w:val="007C3C90"/>
    <w:rsid w:val="007C3D8D"/>
    <w:rsid w:val="007C3F8E"/>
    <w:rsid w:val="007C4577"/>
    <w:rsid w:val="007C46FA"/>
    <w:rsid w:val="007C4748"/>
    <w:rsid w:val="007C5E6C"/>
    <w:rsid w:val="007C5ECA"/>
    <w:rsid w:val="007C6F7A"/>
    <w:rsid w:val="007C7275"/>
    <w:rsid w:val="007C753C"/>
    <w:rsid w:val="007C7A9B"/>
    <w:rsid w:val="007C7EE2"/>
    <w:rsid w:val="007D0112"/>
    <w:rsid w:val="007D0E36"/>
    <w:rsid w:val="007D0EFA"/>
    <w:rsid w:val="007D0FC8"/>
    <w:rsid w:val="007D11E4"/>
    <w:rsid w:val="007D1557"/>
    <w:rsid w:val="007D1981"/>
    <w:rsid w:val="007D2BBA"/>
    <w:rsid w:val="007D3AC3"/>
    <w:rsid w:val="007D3DD4"/>
    <w:rsid w:val="007D3ED3"/>
    <w:rsid w:val="007D4ABD"/>
    <w:rsid w:val="007D4F3F"/>
    <w:rsid w:val="007D4FCD"/>
    <w:rsid w:val="007D70F6"/>
    <w:rsid w:val="007D74DE"/>
    <w:rsid w:val="007D7EBA"/>
    <w:rsid w:val="007E0660"/>
    <w:rsid w:val="007E0A78"/>
    <w:rsid w:val="007E1325"/>
    <w:rsid w:val="007E175A"/>
    <w:rsid w:val="007E1854"/>
    <w:rsid w:val="007E1A11"/>
    <w:rsid w:val="007E1CE9"/>
    <w:rsid w:val="007E1F12"/>
    <w:rsid w:val="007E24AE"/>
    <w:rsid w:val="007E2A72"/>
    <w:rsid w:val="007E3533"/>
    <w:rsid w:val="007E3AEE"/>
    <w:rsid w:val="007E3B48"/>
    <w:rsid w:val="007E4CEE"/>
    <w:rsid w:val="007E5137"/>
    <w:rsid w:val="007E552B"/>
    <w:rsid w:val="007E5D50"/>
    <w:rsid w:val="007E6099"/>
    <w:rsid w:val="007E6214"/>
    <w:rsid w:val="007E62E1"/>
    <w:rsid w:val="007E62F0"/>
    <w:rsid w:val="007E6C9D"/>
    <w:rsid w:val="007E7A10"/>
    <w:rsid w:val="007F07DC"/>
    <w:rsid w:val="007F2839"/>
    <w:rsid w:val="007F28E1"/>
    <w:rsid w:val="007F2AC8"/>
    <w:rsid w:val="007F2B30"/>
    <w:rsid w:val="007F3BE2"/>
    <w:rsid w:val="007F471C"/>
    <w:rsid w:val="007F5CA4"/>
    <w:rsid w:val="007F67F3"/>
    <w:rsid w:val="007F6F88"/>
    <w:rsid w:val="007F73E0"/>
    <w:rsid w:val="007F7EC1"/>
    <w:rsid w:val="00800295"/>
    <w:rsid w:val="008002CF"/>
    <w:rsid w:val="00801FD6"/>
    <w:rsid w:val="00802039"/>
    <w:rsid w:val="008022ED"/>
    <w:rsid w:val="00802516"/>
    <w:rsid w:val="00803F93"/>
    <w:rsid w:val="00804595"/>
    <w:rsid w:val="00804710"/>
    <w:rsid w:val="008057E0"/>
    <w:rsid w:val="00805E8C"/>
    <w:rsid w:val="00805FE2"/>
    <w:rsid w:val="00806620"/>
    <w:rsid w:val="00807774"/>
    <w:rsid w:val="008078BD"/>
    <w:rsid w:val="0080795E"/>
    <w:rsid w:val="00807BEA"/>
    <w:rsid w:val="00810696"/>
    <w:rsid w:val="00810A55"/>
    <w:rsid w:val="00810FC7"/>
    <w:rsid w:val="008110E9"/>
    <w:rsid w:val="00812023"/>
    <w:rsid w:val="00813A87"/>
    <w:rsid w:val="00813BAB"/>
    <w:rsid w:val="00813F9D"/>
    <w:rsid w:val="008147F8"/>
    <w:rsid w:val="0081493F"/>
    <w:rsid w:val="00814B0C"/>
    <w:rsid w:val="00814CA4"/>
    <w:rsid w:val="00814D9F"/>
    <w:rsid w:val="00814F00"/>
    <w:rsid w:val="008150A3"/>
    <w:rsid w:val="00816250"/>
    <w:rsid w:val="00816C8B"/>
    <w:rsid w:val="00817470"/>
    <w:rsid w:val="00817702"/>
    <w:rsid w:val="00817A60"/>
    <w:rsid w:val="008202A6"/>
    <w:rsid w:val="00820840"/>
    <w:rsid w:val="00820D45"/>
    <w:rsid w:val="00821684"/>
    <w:rsid w:val="008221B2"/>
    <w:rsid w:val="00822FF4"/>
    <w:rsid w:val="00823345"/>
    <w:rsid w:val="008234E1"/>
    <w:rsid w:val="00823A23"/>
    <w:rsid w:val="00823CA9"/>
    <w:rsid w:val="00824683"/>
    <w:rsid w:val="00824920"/>
    <w:rsid w:val="00824C35"/>
    <w:rsid w:val="0082526E"/>
    <w:rsid w:val="00827CE2"/>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3659F"/>
    <w:rsid w:val="00840739"/>
    <w:rsid w:val="008408EE"/>
    <w:rsid w:val="008410E7"/>
    <w:rsid w:val="008419A1"/>
    <w:rsid w:val="00841C3F"/>
    <w:rsid w:val="008426DB"/>
    <w:rsid w:val="008433B5"/>
    <w:rsid w:val="00843FA1"/>
    <w:rsid w:val="00844B75"/>
    <w:rsid w:val="00845306"/>
    <w:rsid w:val="0084553E"/>
    <w:rsid w:val="008457EA"/>
    <w:rsid w:val="00845AB0"/>
    <w:rsid w:val="00845BA4"/>
    <w:rsid w:val="00845BBD"/>
    <w:rsid w:val="008460A6"/>
    <w:rsid w:val="0084637D"/>
    <w:rsid w:val="00846609"/>
    <w:rsid w:val="00846B89"/>
    <w:rsid w:val="00850167"/>
    <w:rsid w:val="0085016F"/>
    <w:rsid w:val="00851580"/>
    <w:rsid w:val="00851F69"/>
    <w:rsid w:val="008522B4"/>
    <w:rsid w:val="00852A47"/>
    <w:rsid w:val="00853444"/>
    <w:rsid w:val="00854473"/>
    <w:rsid w:val="008546D7"/>
    <w:rsid w:val="0085499A"/>
    <w:rsid w:val="00855FAB"/>
    <w:rsid w:val="00856600"/>
    <w:rsid w:val="00856B66"/>
    <w:rsid w:val="00856C1B"/>
    <w:rsid w:val="00856CE2"/>
    <w:rsid w:val="008571C1"/>
    <w:rsid w:val="008573E3"/>
    <w:rsid w:val="0085754A"/>
    <w:rsid w:val="0085795E"/>
    <w:rsid w:val="00857DF7"/>
    <w:rsid w:val="00857E0C"/>
    <w:rsid w:val="008611BC"/>
    <w:rsid w:val="008613BC"/>
    <w:rsid w:val="00862DA8"/>
    <w:rsid w:val="00863009"/>
    <w:rsid w:val="00863BBB"/>
    <w:rsid w:val="008642CA"/>
    <w:rsid w:val="008647CE"/>
    <w:rsid w:val="0086491D"/>
    <w:rsid w:val="008651A9"/>
    <w:rsid w:val="008652DA"/>
    <w:rsid w:val="008653D4"/>
    <w:rsid w:val="0086572D"/>
    <w:rsid w:val="008659E2"/>
    <w:rsid w:val="00866085"/>
    <w:rsid w:val="00866C05"/>
    <w:rsid w:val="008671F4"/>
    <w:rsid w:val="00870072"/>
    <w:rsid w:val="00870861"/>
    <w:rsid w:val="008720F2"/>
    <w:rsid w:val="008728E7"/>
    <w:rsid w:val="008728EC"/>
    <w:rsid w:val="008733C3"/>
    <w:rsid w:val="0087341F"/>
    <w:rsid w:val="0087540E"/>
    <w:rsid w:val="00875687"/>
    <w:rsid w:val="00875A5C"/>
    <w:rsid w:val="00875A66"/>
    <w:rsid w:val="00876478"/>
    <w:rsid w:val="008771BD"/>
    <w:rsid w:val="008776E9"/>
    <w:rsid w:val="00877D91"/>
    <w:rsid w:val="00880475"/>
    <w:rsid w:val="008813D5"/>
    <w:rsid w:val="0088167C"/>
    <w:rsid w:val="00881A7A"/>
    <w:rsid w:val="00882315"/>
    <w:rsid w:val="00882714"/>
    <w:rsid w:val="00882854"/>
    <w:rsid w:val="0088297A"/>
    <w:rsid w:val="00882BC1"/>
    <w:rsid w:val="00883563"/>
    <w:rsid w:val="00883AAB"/>
    <w:rsid w:val="008847C5"/>
    <w:rsid w:val="00885C07"/>
    <w:rsid w:val="00885CE9"/>
    <w:rsid w:val="00885F66"/>
    <w:rsid w:val="0088674B"/>
    <w:rsid w:val="008879BD"/>
    <w:rsid w:val="00887D87"/>
    <w:rsid w:val="00890A90"/>
    <w:rsid w:val="00890B93"/>
    <w:rsid w:val="00891002"/>
    <w:rsid w:val="00892090"/>
    <w:rsid w:val="00892442"/>
    <w:rsid w:val="00893C45"/>
    <w:rsid w:val="0089427E"/>
    <w:rsid w:val="008957B5"/>
    <w:rsid w:val="00895B24"/>
    <w:rsid w:val="00895F04"/>
    <w:rsid w:val="00896034"/>
    <w:rsid w:val="00896080"/>
    <w:rsid w:val="008960D0"/>
    <w:rsid w:val="0089752F"/>
    <w:rsid w:val="00897847"/>
    <w:rsid w:val="00897C65"/>
    <w:rsid w:val="008A0974"/>
    <w:rsid w:val="008A104C"/>
    <w:rsid w:val="008A11CF"/>
    <w:rsid w:val="008A1512"/>
    <w:rsid w:val="008A160C"/>
    <w:rsid w:val="008A167A"/>
    <w:rsid w:val="008A16C6"/>
    <w:rsid w:val="008A16CF"/>
    <w:rsid w:val="008A2C31"/>
    <w:rsid w:val="008A3BBC"/>
    <w:rsid w:val="008A3D6D"/>
    <w:rsid w:val="008A3F8C"/>
    <w:rsid w:val="008A52C3"/>
    <w:rsid w:val="008A565B"/>
    <w:rsid w:val="008A584E"/>
    <w:rsid w:val="008A5DA3"/>
    <w:rsid w:val="008A6CC7"/>
    <w:rsid w:val="008A6F02"/>
    <w:rsid w:val="008A756A"/>
    <w:rsid w:val="008A7E4B"/>
    <w:rsid w:val="008A7FA2"/>
    <w:rsid w:val="008B05C9"/>
    <w:rsid w:val="008B1032"/>
    <w:rsid w:val="008B1033"/>
    <w:rsid w:val="008B1A98"/>
    <w:rsid w:val="008B21CB"/>
    <w:rsid w:val="008B29AC"/>
    <w:rsid w:val="008B34DA"/>
    <w:rsid w:val="008B39F2"/>
    <w:rsid w:val="008B3C7B"/>
    <w:rsid w:val="008B40D5"/>
    <w:rsid w:val="008B4867"/>
    <w:rsid w:val="008B4E4F"/>
    <w:rsid w:val="008B55CD"/>
    <w:rsid w:val="008B5734"/>
    <w:rsid w:val="008B5D39"/>
    <w:rsid w:val="008B777D"/>
    <w:rsid w:val="008C02C2"/>
    <w:rsid w:val="008C030D"/>
    <w:rsid w:val="008C04A3"/>
    <w:rsid w:val="008C0527"/>
    <w:rsid w:val="008C0ABF"/>
    <w:rsid w:val="008C12EF"/>
    <w:rsid w:val="008C15AD"/>
    <w:rsid w:val="008C1F4E"/>
    <w:rsid w:val="008C35E4"/>
    <w:rsid w:val="008C370D"/>
    <w:rsid w:val="008C37CD"/>
    <w:rsid w:val="008C3CDF"/>
    <w:rsid w:val="008C3DDD"/>
    <w:rsid w:val="008C3F6D"/>
    <w:rsid w:val="008C3FF6"/>
    <w:rsid w:val="008C4DD9"/>
    <w:rsid w:val="008C5C16"/>
    <w:rsid w:val="008C6071"/>
    <w:rsid w:val="008C61A9"/>
    <w:rsid w:val="008C6235"/>
    <w:rsid w:val="008C65EF"/>
    <w:rsid w:val="008C6AB7"/>
    <w:rsid w:val="008C70D3"/>
    <w:rsid w:val="008C7499"/>
    <w:rsid w:val="008C76EE"/>
    <w:rsid w:val="008C7BA0"/>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C73"/>
    <w:rsid w:val="008D4DB7"/>
    <w:rsid w:val="008D56C7"/>
    <w:rsid w:val="008D5B1E"/>
    <w:rsid w:val="008D5BEC"/>
    <w:rsid w:val="008D5F75"/>
    <w:rsid w:val="008D60CC"/>
    <w:rsid w:val="008D63DB"/>
    <w:rsid w:val="008D6450"/>
    <w:rsid w:val="008D6932"/>
    <w:rsid w:val="008E041D"/>
    <w:rsid w:val="008E09FF"/>
    <w:rsid w:val="008E0AB1"/>
    <w:rsid w:val="008E0E1D"/>
    <w:rsid w:val="008E1143"/>
    <w:rsid w:val="008E1908"/>
    <w:rsid w:val="008E1CFD"/>
    <w:rsid w:val="008E219D"/>
    <w:rsid w:val="008E29E4"/>
    <w:rsid w:val="008E2A08"/>
    <w:rsid w:val="008E3372"/>
    <w:rsid w:val="008E3E8C"/>
    <w:rsid w:val="008E3FD9"/>
    <w:rsid w:val="008E40AB"/>
    <w:rsid w:val="008E4B96"/>
    <w:rsid w:val="008E4CF8"/>
    <w:rsid w:val="008E51EC"/>
    <w:rsid w:val="008E53E8"/>
    <w:rsid w:val="008E5525"/>
    <w:rsid w:val="008E669A"/>
    <w:rsid w:val="008E68CD"/>
    <w:rsid w:val="008E75B9"/>
    <w:rsid w:val="008F0187"/>
    <w:rsid w:val="008F05B6"/>
    <w:rsid w:val="008F0DC3"/>
    <w:rsid w:val="008F3274"/>
    <w:rsid w:val="008F5004"/>
    <w:rsid w:val="008F5C7F"/>
    <w:rsid w:val="008F6354"/>
    <w:rsid w:val="008F6494"/>
    <w:rsid w:val="008F665D"/>
    <w:rsid w:val="008F6E36"/>
    <w:rsid w:val="008F7133"/>
    <w:rsid w:val="008F7DEE"/>
    <w:rsid w:val="008F7F85"/>
    <w:rsid w:val="00900575"/>
    <w:rsid w:val="0090152B"/>
    <w:rsid w:val="00901AF1"/>
    <w:rsid w:val="00901C31"/>
    <w:rsid w:val="00901C6C"/>
    <w:rsid w:val="009024BF"/>
    <w:rsid w:val="009028D1"/>
    <w:rsid w:val="00902DD9"/>
    <w:rsid w:val="00902F19"/>
    <w:rsid w:val="00903406"/>
    <w:rsid w:val="00903A38"/>
    <w:rsid w:val="009045AE"/>
    <w:rsid w:val="00904A3A"/>
    <w:rsid w:val="00905561"/>
    <w:rsid w:val="009055AA"/>
    <w:rsid w:val="0090579A"/>
    <w:rsid w:val="0090615C"/>
    <w:rsid w:val="009061F1"/>
    <w:rsid w:val="009073A2"/>
    <w:rsid w:val="0090768C"/>
    <w:rsid w:val="0090773F"/>
    <w:rsid w:val="00907A01"/>
    <w:rsid w:val="00907BEB"/>
    <w:rsid w:val="00910B06"/>
    <w:rsid w:val="00910B56"/>
    <w:rsid w:val="00910DFE"/>
    <w:rsid w:val="00911F12"/>
    <w:rsid w:val="009121A7"/>
    <w:rsid w:val="0091292F"/>
    <w:rsid w:val="00913320"/>
    <w:rsid w:val="00913C82"/>
    <w:rsid w:val="00914CA9"/>
    <w:rsid w:val="00915967"/>
    <w:rsid w:val="00915E4C"/>
    <w:rsid w:val="00915EBF"/>
    <w:rsid w:val="00916FED"/>
    <w:rsid w:val="00917725"/>
    <w:rsid w:val="00917CED"/>
    <w:rsid w:val="00920D89"/>
    <w:rsid w:val="00921161"/>
    <w:rsid w:val="009218C0"/>
    <w:rsid w:val="009218F6"/>
    <w:rsid w:val="009219ED"/>
    <w:rsid w:val="00922392"/>
    <w:rsid w:val="00923905"/>
    <w:rsid w:val="00923CB1"/>
    <w:rsid w:val="00923E38"/>
    <w:rsid w:val="00923F33"/>
    <w:rsid w:val="00923FAF"/>
    <w:rsid w:val="00924381"/>
    <w:rsid w:val="00924925"/>
    <w:rsid w:val="0092494D"/>
    <w:rsid w:val="00925097"/>
    <w:rsid w:val="00926430"/>
    <w:rsid w:val="00926E10"/>
    <w:rsid w:val="00927761"/>
    <w:rsid w:val="00927E14"/>
    <w:rsid w:val="00927EA0"/>
    <w:rsid w:val="0093013A"/>
    <w:rsid w:val="00930656"/>
    <w:rsid w:val="00930C05"/>
    <w:rsid w:val="00930F3D"/>
    <w:rsid w:val="00932ADC"/>
    <w:rsid w:val="00933283"/>
    <w:rsid w:val="009333EB"/>
    <w:rsid w:val="00933DC6"/>
    <w:rsid w:val="0093478E"/>
    <w:rsid w:val="00935948"/>
    <w:rsid w:val="00935BF1"/>
    <w:rsid w:val="00937690"/>
    <w:rsid w:val="00937DD8"/>
    <w:rsid w:val="00940F86"/>
    <w:rsid w:val="00941A68"/>
    <w:rsid w:val="009421CC"/>
    <w:rsid w:val="00942E92"/>
    <w:rsid w:val="009431C4"/>
    <w:rsid w:val="009443E8"/>
    <w:rsid w:val="00944B66"/>
    <w:rsid w:val="00945A84"/>
    <w:rsid w:val="00945C90"/>
    <w:rsid w:val="00945E44"/>
    <w:rsid w:val="00946145"/>
    <w:rsid w:val="0094619D"/>
    <w:rsid w:val="00946805"/>
    <w:rsid w:val="00946A29"/>
    <w:rsid w:val="00946D82"/>
    <w:rsid w:val="009472C7"/>
    <w:rsid w:val="00947FD8"/>
    <w:rsid w:val="00950FA4"/>
    <w:rsid w:val="00952141"/>
    <w:rsid w:val="00952BF7"/>
    <w:rsid w:val="00952E0A"/>
    <w:rsid w:val="00953534"/>
    <w:rsid w:val="00953714"/>
    <w:rsid w:val="009538F0"/>
    <w:rsid w:val="00954DD9"/>
    <w:rsid w:val="00955D81"/>
    <w:rsid w:val="00955E30"/>
    <w:rsid w:val="0095647F"/>
    <w:rsid w:val="00956DCF"/>
    <w:rsid w:val="00957B67"/>
    <w:rsid w:val="00957C30"/>
    <w:rsid w:val="009603E0"/>
    <w:rsid w:val="009613FB"/>
    <w:rsid w:val="009615A0"/>
    <w:rsid w:val="009615F0"/>
    <w:rsid w:val="00962064"/>
    <w:rsid w:val="00962781"/>
    <w:rsid w:val="00962BF3"/>
    <w:rsid w:val="00963409"/>
    <w:rsid w:val="00963FB8"/>
    <w:rsid w:val="00964A04"/>
    <w:rsid w:val="00965228"/>
    <w:rsid w:val="0096571F"/>
    <w:rsid w:val="00965B2E"/>
    <w:rsid w:val="00965CF6"/>
    <w:rsid w:val="0096623C"/>
    <w:rsid w:val="00966EC2"/>
    <w:rsid w:val="00967811"/>
    <w:rsid w:val="00967A18"/>
    <w:rsid w:val="00967C06"/>
    <w:rsid w:val="00967DA9"/>
    <w:rsid w:val="00970D69"/>
    <w:rsid w:val="00971175"/>
    <w:rsid w:val="00971342"/>
    <w:rsid w:val="00971741"/>
    <w:rsid w:val="009720DB"/>
    <w:rsid w:val="0097244B"/>
    <w:rsid w:val="009726D0"/>
    <w:rsid w:val="00972994"/>
    <w:rsid w:val="00972CA6"/>
    <w:rsid w:val="0097309B"/>
    <w:rsid w:val="0097331B"/>
    <w:rsid w:val="0097334A"/>
    <w:rsid w:val="00974453"/>
    <w:rsid w:val="0097470C"/>
    <w:rsid w:val="009749FA"/>
    <w:rsid w:val="00974F74"/>
    <w:rsid w:val="009756F8"/>
    <w:rsid w:val="009757D2"/>
    <w:rsid w:val="00975C4D"/>
    <w:rsid w:val="009764C1"/>
    <w:rsid w:val="009778CF"/>
    <w:rsid w:val="00977E79"/>
    <w:rsid w:val="009800F0"/>
    <w:rsid w:val="009817AE"/>
    <w:rsid w:val="00981AEB"/>
    <w:rsid w:val="009825E3"/>
    <w:rsid w:val="00982E11"/>
    <w:rsid w:val="0098313A"/>
    <w:rsid w:val="009831E7"/>
    <w:rsid w:val="009832B9"/>
    <w:rsid w:val="0098344B"/>
    <w:rsid w:val="009844F2"/>
    <w:rsid w:val="009847A9"/>
    <w:rsid w:val="00984EA6"/>
    <w:rsid w:val="00984F08"/>
    <w:rsid w:val="0098604B"/>
    <w:rsid w:val="0098623A"/>
    <w:rsid w:val="009862B0"/>
    <w:rsid w:val="00987F41"/>
    <w:rsid w:val="0099036A"/>
    <w:rsid w:val="00990653"/>
    <w:rsid w:val="00990937"/>
    <w:rsid w:val="00990D31"/>
    <w:rsid w:val="0099113E"/>
    <w:rsid w:val="009913C6"/>
    <w:rsid w:val="00992047"/>
    <w:rsid w:val="009929B0"/>
    <w:rsid w:val="00993302"/>
    <w:rsid w:val="00993343"/>
    <w:rsid w:val="00994A98"/>
    <w:rsid w:val="00994BC0"/>
    <w:rsid w:val="00994F46"/>
    <w:rsid w:val="00995E8A"/>
    <w:rsid w:val="00996929"/>
    <w:rsid w:val="00997343"/>
    <w:rsid w:val="00997C7A"/>
    <w:rsid w:val="00997CB6"/>
    <w:rsid w:val="00997DF4"/>
    <w:rsid w:val="00997E96"/>
    <w:rsid w:val="009A03AF"/>
    <w:rsid w:val="009A0A2E"/>
    <w:rsid w:val="009A0DE0"/>
    <w:rsid w:val="009A12AB"/>
    <w:rsid w:val="009A164D"/>
    <w:rsid w:val="009A1833"/>
    <w:rsid w:val="009A1948"/>
    <w:rsid w:val="009A2985"/>
    <w:rsid w:val="009A2B88"/>
    <w:rsid w:val="009A2FFE"/>
    <w:rsid w:val="009A30E1"/>
    <w:rsid w:val="009A31CA"/>
    <w:rsid w:val="009A3B23"/>
    <w:rsid w:val="009A3BA0"/>
    <w:rsid w:val="009A4982"/>
    <w:rsid w:val="009A49EB"/>
    <w:rsid w:val="009A4B3A"/>
    <w:rsid w:val="009A5839"/>
    <w:rsid w:val="009A5E8C"/>
    <w:rsid w:val="009A613B"/>
    <w:rsid w:val="009A6282"/>
    <w:rsid w:val="009A6C38"/>
    <w:rsid w:val="009A7B58"/>
    <w:rsid w:val="009B064D"/>
    <w:rsid w:val="009B0D9B"/>
    <w:rsid w:val="009B0E7D"/>
    <w:rsid w:val="009B185E"/>
    <w:rsid w:val="009B18FA"/>
    <w:rsid w:val="009B1F33"/>
    <w:rsid w:val="009B21E5"/>
    <w:rsid w:val="009B22CE"/>
    <w:rsid w:val="009B2A8F"/>
    <w:rsid w:val="009B2C7F"/>
    <w:rsid w:val="009B2E9A"/>
    <w:rsid w:val="009B32E5"/>
    <w:rsid w:val="009B3349"/>
    <w:rsid w:val="009B3440"/>
    <w:rsid w:val="009B367D"/>
    <w:rsid w:val="009B3977"/>
    <w:rsid w:val="009B3998"/>
    <w:rsid w:val="009B3CCF"/>
    <w:rsid w:val="009B3ECE"/>
    <w:rsid w:val="009B422F"/>
    <w:rsid w:val="009B4AAE"/>
    <w:rsid w:val="009B51BD"/>
    <w:rsid w:val="009B52BF"/>
    <w:rsid w:val="009B662F"/>
    <w:rsid w:val="009B6A8F"/>
    <w:rsid w:val="009B6F38"/>
    <w:rsid w:val="009B7654"/>
    <w:rsid w:val="009B7C70"/>
    <w:rsid w:val="009C006B"/>
    <w:rsid w:val="009C0C7F"/>
    <w:rsid w:val="009C0C9C"/>
    <w:rsid w:val="009C0E02"/>
    <w:rsid w:val="009C1B5C"/>
    <w:rsid w:val="009C1D3E"/>
    <w:rsid w:val="009C2314"/>
    <w:rsid w:val="009C24E5"/>
    <w:rsid w:val="009C2BF5"/>
    <w:rsid w:val="009C3075"/>
    <w:rsid w:val="009C30F6"/>
    <w:rsid w:val="009C31B5"/>
    <w:rsid w:val="009C33D7"/>
    <w:rsid w:val="009C3925"/>
    <w:rsid w:val="009C4382"/>
    <w:rsid w:val="009C4AFC"/>
    <w:rsid w:val="009C4F2A"/>
    <w:rsid w:val="009C5181"/>
    <w:rsid w:val="009C5236"/>
    <w:rsid w:val="009C5799"/>
    <w:rsid w:val="009C584A"/>
    <w:rsid w:val="009C5F25"/>
    <w:rsid w:val="009C6C9D"/>
    <w:rsid w:val="009C73D7"/>
    <w:rsid w:val="009C74C5"/>
    <w:rsid w:val="009C7595"/>
    <w:rsid w:val="009C79B3"/>
    <w:rsid w:val="009C7F7C"/>
    <w:rsid w:val="009D0208"/>
    <w:rsid w:val="009D03D7"/>
    <w:rsid w:val="009D0B92"/>
    <w:rsid w:val="009D0F00"/>
    <w:rsid w:val="009D1790"/>
    <w:rsid w:val="009D183A"/>
    <w:rsid w:val="009D1E7D"/>
    <w:rsid w:val="009D26DC"/>
    <w:rsid w:val="009D34AF"/>
    <w:rsid w:val="009D35C2"/>
    <w:rsid w:val="009D3600"/>
    <w:rsid w:val="009D3631"/>
    <w:rsid w:val="009D396B"/>
    <w:rsid w:val="009D3A83"/>
    <w:rsid w:val="009D49E8"/>
    <w:rsid w:val="009D5CC0"/>
    <w:rsid w:val="009D6CDD"/>
    <w:rsid w:val="009D6E49"/>
    <w:rsid w:val="009D6ECE"/>
    <w:rsid w:val="009D702C"/>
    <w:rsid w:val="009D7295"/>
    <w:rsid w:val="009D76F1"/>
    <w:rsid w:val="009D77CB"/>
    <w:rsid w:val="009D7849"/>
    <w:rsid w:val="009E04F1"/>
    <w:rsid w:val="009E0C16"/>
    <w:rsid w:val="009E0FF8"/>
    <w:rsid w:val="009E18D5"/>
    <w:rsid w:val="009E22DA"/>
    <w:rsid w:val="009E40D0"/>
    <w:rsid w:val="009E53DD"/>
    <w:rsid w:val="009E56B1"/>
    <w:rsid w:val="009E5E79"/>
    <w:rsid w:val="009E6340"/>
    <w:rsid w:val="009F024B"/>
    <w:rsid w:val="009F0932"/>
    <w:rsid w:val="009F107F"/>
    <w:rsid w:val="009F18B4"/>
    <w:rsid w:val="009F3005"/>
    <w:rsid w:val="009F3DDE"/>
    <w:rsid w:val="009F4B4D"/>
    <w:rsid w:val="009F4CFD"/>
    <w:rsid w:val="009F4F46"/>
    <w:rsid w:val="009F516D"/>
    <w:rsid w:val="009F52EB"/>
    <w:rsid w:val="009F58D6"/>
    <w:rsid w:val="009F5ED5"/>
    <w:rsid w:val="009F6481"/>
    <w:rsid w:val="009F7D98"/>
    <w:rsid w:val="00A00A63"/>
    <w:rsid w:val="00A0113A"/>
    <w:rsid w:val="00A02244"/>
    <w:rsid w:val="00A0270C"/>
    <w:rsid w:val="00A02E5B"/>
    <w:rsid w:val="00A0394F"/>
    <w:rsid w:val="00A03AAB"/>
    <w:rsid w:val="00A0430D"/>
    <w:rsid w:val="00A04743"/>
    <w:rsid w:val="00A04FDA"/>
    <w:rsid w:val="00A05000"/>
    <w:rsid w:val="00A055D7"/>
    <w:rsid w:val="00A059A0"/>
    <w:rsid w:val="00A077BD"/>
    <w:rsid w:val="00A10092"/>
    <w:rsid w:val="00A119AC"/>
    <w:rsid w:val="00A11DDB"/>
    <w:rsid w:val="00A121DC"/>
    <w:rsid w:val="00A13617"/>
    <w:rsid w:val="00A138D3"/>
    <w:rsid w:val="00A13FB9"/>
    <w:rsid w:val="00A142F0"/>
    <w:rsid w:val="00A159B2"/>
    <w:rsid w:val="00A162C6"/>
    <w:rsid w:val="00A17A4F"/>
    <w:rsid w:val="00A20000"/>
    <w:rsid w:val="00A20266"/>
    <w:rsid w:val="00A20295"/>
    <w:rsid w:val="00A204C3"/>
    <w:rsid w:val="00A2066F"/>
    <w:rsid w:val="00A20687"/>
    <w:rsid w:val="00A20FA6"/>
    <w:rsid w:val="00A211F4"/>
    <w:rsid w:val="00A215FC"/>
    <w:rsid w:val="00A219E0"/>
    <w:rsid w:val="00A225D3"/>
    <w:rsid w:val="00A2351D"/>
    <w:rsid w:val="00A24E3D"/>
    <w:rsid w:val="00A25106"/>
    <w:rsid w:val="00A25F23"/>
    <w:rsid w:val="00A26012"/>
    <w:rsid w:val="00A26A5B"/>
    <w:rsid w:val="00A273A8"/>
    <w:rsid w:val="00A27462"/>
    <w:rsid w:val="00A27A25"/>
    <w:rsid w:val="00A3008E"/>
    <w:rsid w:val="00A30694"/>
    <w:rsid w:val="00A3146D"/>
    <w:rsid w:val="00A318F3"/>
    <w:rsid w:val="00A31EA0"/>
    <w:rsid w:val="00A31EC7"/>
    <w:rsid w:val="00A3250B"/>
    <w:rsid w:val="00A326EB"/>
    <w:rsid w:val="00A32FD8"/>
    <w:rsid w:val="00A33733"/>
    <w:rsid w:val="00A34BEF"/>
    <w:rsid w:val="00A35C04"/>
    <w:rsid w:val="00A3693A"/>
    <w:rsid w:val="00A36A58"/>
    <w:rsid w:val="00A374EE"/>
    <w:rsid w:val="00A37A08"/>
    <w:rsid w:val="00A40698"/>
    <w:rsid w:val="00A409F7"/>
    <w:rsid w:val="00A40BF2"/>
    <w:rsid w:val="00A411CA"/>
    <w:rsid w:val="00A428BD"/>
    <w:rsid w:val="00A43874"/>
    <w:rsid w:val="00A44020"/>
    <w:rsid w:val="00A442B0"/>
    <w:rsid w:val="00A44364"/>
    <w:rsid w:val="00A452AC"/>
    <w:rsid w:val="00A4553E"/>
    <w:rsid w:val="00A458AD"/>
    <w:rsid w:val="00A45986"/>
    <w:rsid w:val="00A45BA8"/>
    <w:rsid w:val="00A47215"/>
    <w:rsid w:val="00A47FA1"/>
    <w:rsid w:val="00A502A5"/>
    <w:rsid w:val="00A507A6"/>
    <w:rsid w:val="00A50F3D"/>
    <w:rsid w:val="00A5140E"/>
    <w:rsid w:val="00A515FE"/>
    <w:rsid w:val="00A51A5D"/>
    <w:rsid w:val="00A51D45"/>
    <w:rsid w:val="00A52BBB"/>
    <w:rsid w:val="00A52D7A"/>
    <w:rsid w:val="00A53181"/>
    <w:rsid w:val="00A533A6"/>
    <w:rsid w:val="00A541B4"/>
    <w:rsid w:val="00A54E74"/>
    <w:rsid w:val="00A55239"/>
    <w:rsid w:val="00A561F8"/>
    <w:rsid w:val="00A56662"/>
    <w:rsid w:val="00A56C5D"/>
    <w:rsid w:val="00A5702C"/>
    <w:rsid w:val="00A605D3"/>
    <w:rsid w:val="00A608D1"/>
    <w:rsid w:val="00A60A63"/>
    <w:rsid w:val="00A61071"/>
    <w:rsid w:val="00A6161A"/>
    <w:rsid w:val="00A61638"/>
    <w:rsid w:val="00A61756"/>
    <w:rsid w:val="00A61943"/>
    <w:rsid w:val="00A61E0B"/>
    <w:rsid w:val="00A61FEB"/>
    <w:rsid w:val="00A628AA"/>
    <w:rsid w:val="00A62C4F"/>
    <w:rsid w:val="00A636E2"/>
    <w:rsid w:val="00A639BD"/>
    <w:rsid w:val="00A63FBC"/>
    <w:rsid w:val="00A64B82"/>
    <w:rsid w:val="00A64C18"/>
    <w:rsid w:val="00A6578B"/>
    <w:rsid w:val="00A65AB8"/>
    <w:rsid w:val="00A65E3B"/>
    <w:rsid w:val="00A65E48"/>
    <w:rsid w:val="00A662D8"/>
    <w:rsid w:val="00A66692"/>
    <w:rsid w:val="00A67207"/>
    <w:rsid w:val="00A67605"/>
    <w:rsid w:val="00A67C99"/>
    <w:rsid w:val="00A67E29"/>
    <w:rsid w:val="00A708B8"/>
    <w:rsid w:val="00A70B33"/>
    <w:rsid w:val="00A716E3"/>
    <w:rsid w:val="00A720CD"/>
    <w:rsid w:val="00A728B8"/>
    <w:rsid w:val="00A72B99"/>
    <w:rsid w:val="00A73BB3"/>
    <w:rsid w:val="00A74B1E"/>
    <w:rsid w:val="00A75268"/>
    <w:rsid w:val="00A754DB"/>
    <w:rsid w:val="00A759C9"/>
    <w:rsid w:val="00A80648"/>
    <w:rsid w:val="00A8115C"/>
    <w:rsid w:val="00A822CF"/>
    <w:rsid w:val="00A82CB9"/>
    <w:rsid w:val="00A82F0F"/>
    <w:rsid w:val="00A83422"/>
    <w:rsid w:val="00A8473D"/>
    <w:rsid w:val="00A847FE"/>
    <w:rsid w:val="00A84C38"/>
    <w:rsid w:val="00A85249"/>
    <w:rsid w:val="00A85F06"/>
    <w:rsid w:val="00A86774"/>
    <w:rsid w:val="00A9001E"/>
    <w:rsid w:val="00A9046E"/>
    <w:rsid w:val="00A909D9"/>
    <w:rsid w:val="00A9123E"/>
    <w:rsid w:val="00A917CF"/>
    <w:rsid w:val="00A9187E"/>
    <w:rsid w:val="00A918EE"/>
    <w:rsid w:val="00A91A2F"/>
    <w:rsid w:val="00A9274E"/>
    <w:rsid w:val="00A92FD9"/>
    <w:rsid w:val="00A93346"/>
    <w:rsid w:val="00A94EF7"/>
    <w:rsid w:val="00A94F58"/>
    <w:rsid w:val="00A956EE"/>
    <w:rsid w:val="00A95A58"/>
    <w:rsid w:val="00A95D8D"/>
    <w:rsid w:val="00A9659A"/>
    <w:rsid w:val="00A9669F"/>
    <w:rsid w:val="00A968DC"/>
    <w:rsid w:val="00AA0480"/>
    <w:rsid w:val="00AA094C"/>
    <w:rsid w:val="00AA0EE7"/>
    <w:rsid w:val="00AA1C81"/>
    <w:rsid w:val="00AA232F"/>
    <w:rsid w:val="00AA26BE"/>
    <w:rsid w:val="00AA26FA"/>
    <w:rsid w:val="00AA277D"/>
    <w:rsid w:val="00AA34A6"/>
    <w:rsid w:val="00AA43C8"/>
    <w:rsid w:val="00AA4594"/>
    <w:rsid w:val="00AA45A0"/>
    <w:rsid w:val="00AA4816"/>
    <w:rsid w:val="00AA4F07"/>
    <w:rsid w:val="00AA504C"/>
    <w:rsid w:val="00AA5119"/>
    <w:rsid w:val="00AA51F5"/>
    <w:rsid w:val="00AA5BB3"/>
    <w:rsid w:val="00AA5D1E"/>
    <w:rsid w:val="00AA6234"/>
    <w:rsid w:val="00AA6F3A"/>
    <w:rsid w:val="00AA7CAF"/>
    <w:rsid w:val="00AB08B4"/>
    <w:rsid w:val="00AB0C73"/>
    <w:rsid w:val="00AB19C3"/>
    <w:rsid w:val="00AB1FD1"/>
    <w:rsid w:val="00AB3018"/>
    <w:rsid w:val="00AB4AEC"/>
    <w:rsid w:val="00AB57DF"/>
    <w:rsid w:val="00AB5BA7"/>
    <w:rsid w:val="00AB6690"/>
    <w:rsid w:val="00AB66B1"/>
    <w:rsid w:val="00AB6A9F"/>
    <w:rsid w:val="00AC01CE"/>
    <w:rsid w:val="00AC04E1"/>
    <w:rsid w:val="00AC0A4E"/>
    <w:rsid w:val="00AC0A57"/>
    <w:rsid w:val="00AC0A60"/>
    <w:rsid w:val="00AC25D8"/>
    <w:rsid w:val="00AC31EE"/>
    <w:rsid w:val="00AC36C5"/>
    <w:rsid w:val="00AC3C74"/>
    <w:rsid w:val="00AC46AC"/>
    <w:rsid w:val="00AC4CE6"/>
    <w:rsid w:val="00AC51E4"/>
    <w:rsid w:val="00AC5B72"/>
    <w:rsid w:val="00AC5C4E"/>
    <w:rsid w:val="00AC64EE"/>
    <w:rsid w:val="00AC6B45"/>
    <w:rsid w:val="00AC746E"/>
    <w:rsid w:val="00AC77DC"/>
    <w:rsid w:val="00AC7EF6"/>
    <w:rsid w:val="00AC7F56"/>
    <w:rsid w:val="00AD0B65"/>
    <w:rsid w:val="00AD0D05"/>
    <w:rsid w:val="00AD0F0D"/>
    <w:rsid w:val="00AD1119"/>
    <w:rsid w:val="00AD139C"/>
    <w:rsid w:val="00AD1675"/>
    <w:rsid w:val="00AD1B54"/>
    <w:rsid w:val="00AD27F5"/>
    <w:rsid w:val="00AD2BE3"/>
    <w:rsid w:val="00AD40BF"/>
    <w:rsid w:val="00AD6C70"/>
    <w:rsid w:val="00AE1DAD"/>
    <w:rsid w:val="00AE22BB"/>
    <w:rsid w:val="00AE259F"/>
    <w:rsid w:val="00AE2A00"/>
    <w:rsid w:val="00AE3051"/>
    <w:rsid w:val="00AE308B"/>
    <w:rsid w:val="00AE39A1"/>
    <w:rsid w:val="00AE39F5"/>
    <w:rsid w:val="00AE3AB3"/>
    <w:rsid w:val="00AE3B67"/>
    <w:rsid w:val="00AE3F84"/>
    <w:rsid w:val="00AE44BC"/>
    <w:rsid w:val="00AE5498"/>
    <w:rsid w:val="00AE5529"/>
    <w:rsid w:val="00AE5AB7"/>
    <w:rsid w:val="00AE5E7F"/>
    <w:rsid w:val="00AE65CE"/>
    <w:rsid w:val="00AE68E1"/>
    <w:rsid w:val="00AE694F"/>
    <w:rsid w:val="00AE6B58"/>
    <w:rsid w:val="00AE7130"/>
    <w:rsid w:val="00AE73BD"/>
    <w:rsid w:val="00AE79A9"/>
    <w:rsid w:val="00AF0726"/>
    <w:rsid w:val="00AF1132"/>
    <w:rsid w:val="00AF150E"/>
    <w:rsid w:val="00AF1511"/>
    <w:rsid w:val="00AF2FC8"/>
    <w:rsid w:val="00AF3221"/>
    <w:rsid w:val="00AF353C"/>
    <w:rsid w:val="00AF38EB"/>
    <w:rsid w:val="00AF4203"/>
    <w:rsid w:val="00AF424E"/>
    <w:rsid w:val="00AF45C8"/>
    <w:rsid w:val="00AF49D1"/>
    <w:rsid w:val="00AF4A86"/>
    <w:rsid w:val="00AF4AB7"/>
    <w:rsid w:val="00AF515B"/>
    <w:rsid w:val="00AF5250"/>
    <w:rsid w:val="00AF58E0"/>
    <w:rsid w:val="00AF5F4A"/>
    <w:rsid w:val="00AF6A2C"/>
    <w:rsid w:val="00AF6B14"/>
    <w:rsid w:val="00B0049B"/>
    <w:rsid w:val="00B005AA"/>
    <w:rsid w:val="00B00CCB"/>
    <w:rsid w:val="00B011E1"/>
    <w:rsid w:val="00B011FC"/>
    <w:rsid w:val="00B01503"/>
    <w:rsid w:val="00B02229"/>
    <w:rsid w:val="00B027EF"/>
    <w:rsid w:val="00B029CF"/>
    <w:rsid w:val="00B02D9A"/>
    <w:rsid w:val="00B02FF2"/>
    <w:rsid w:val="00B0359A"/>
    <w:rsid w:val="00B036BD"/>
    <w:rsid w:val="00B06549"/>
    <w:rsid w:val="00B0666A"/>
    <w:rsid w:val="00B069BB"/>
    <w:rsid w:val="00B06C4B"/>
    <w:rsid w:val="00B07414"/>
    <w:rsid w:val="00B075E2"/>
    <w:rsid w:val="00B07826"/>
    <w:rsid w:val="00B07B94"/>
    <w:rsid w:val="00B07BF3"/>
    <w:rsid w:val="00B07D7F"/>
    <w:rsid w:val="00B07F2F"/>
    <w:rsid w:val="00B10B3A"/>
    <w:rsid w:val="00B11108"/>
    <w:rsid w:val="00B11307"/>
    <w:rsid w:val="00B11763"/>
    <w:rsid w:val="00B1191B"/>
    <w:rsid w:val="00B11C94"/>
    <w:rsid w:val="00B11CC0"/>
    <w:rsid w:val="00B11FD3"/>
    <w:rsid w:val="00B124AE"/>
    <w:rsid w:val="00B12BF0"/>
    <w:rsid w:val="00B12CB9"/>
    <w:rsid w:val="00B131A6"/>
    <w:rsid w:val="00B133EF"/>
    <w:rsid w:val="00B13B7C"/>
    <w:rsid w:val="00B143BF"/>
    <w:rsid w:val="00B14851"/>
    <w:rsid w:val="00B14E1E"/>
    <w:rsid w:val="00B152CF"/>
    <w:rsid w:val="00B15486"/>
    <w:rsid w:val="00B1626D"/>
    <w:rsid w:val="00B174AB"/>
    <w:rsid w:val="00B17619"/>
    <w:rsid w:val="00B176B4"/>
    <w:rsid w:val="00B1786B"/>
    <w:rsid w:val="00B17B45"/>
    <w:rsid w:val="00B20C62"/>
    <w:rsid w:val="00B21009"/>
    <w:rsid w:val="00B215E7"/>
    <w:rsid w:val="00B219B0"/>
    <w:rsid w:val="00B21A2E"/>
    <w:rsid w:val="00B21BF0"/>
    <w:rsid w:val="00B21E76"/>
    <w:rsid w:val="00B22DC6"/>
    <w:rsid w:val="00B23136"/>
    <w:rsid w:val="00B231A9"/>
    <w:rsid w:val="00B23236"/>
    <w:rsid w:val="00B23261"/>
    <w:rsid w:val="00B24574"/>
    <w:rsid w:val="00B245A6"/>
    <w:rsid w:val="00B24613"/>
    <w:rsid w:val="00B24941"/>
    <w:rsid w:val="00B24CCE"/>
    <w:rsid w:val="00B25DEE"/>
    <w:rsid w:val="00B2680B"/>
    <w:rsid w:val="00B2696A"/>
    <w:rsid w:val="00B27640"/>
    <w:rsid w:val="00B30C5C"/>
    <w:rsid w:val="00B31939"/>
    <w:rsid w:val="00B31DCD"/>
    <w:rsid w:val="00B331F5"/>
    <w:rsid w:val="00B33378"/>
    <w:rsid w:val="00B33557"/>
    <w:rsid w:val="00B347CC"/>
    <w:rsid w:val="00B34EA7"/>
    <w:rsid w:val="00B3558D"/>
    <w:rsid w:val="00B35A02"/>
    <w:rsid w:val="00B35F17"/>
    <w:rsid w:val="00B364C4"/>
    <w:rsid w:val="00B364DF"/>
    <w:rsid w:val="00B36CA8"/>
    <w:rsid w:val="00B36D2F"/>
    <w:rsid w:val="00B36F10"/>
    <w:rsid w:val="00B37531"/>
    <w:rsid w:val="00B379B7"/>
    <w:rsid w:val="00B4072A"/>
    <w:rsid w:val="00B40954"/>
    <w:rsid w:val="00B409D9"/>
    <w:rsid w:val="00B40EBC"/>
    <w:rsid w:val="00B4117D"/>
    <w:rsid w:val="00B4198D"/>
    <w:rsid w:val="00B420CB"/>
    <w:rsid w:val="00B421E4"/>
    <w:rsid w:val="00B4238A"/>
    <w:rsid w:val="00B4274D"/>
    <w:rsid w:val="00B42C23"/>
    <w:rsid w:val="00B43694"/>
    <w:rsid w:val="00B43A7D"/>
    <w:rsid w:val="00B44289"/>
    <w:rsid w:val="00B44A85"/>
    <w:rsid w:val="00B44E7C"/>
    <w:rsid w:val="00B4593C"/>
    <w:rsid w:val="00B45B4A"/>
    <w:rsid w:val="00B46CF7"/>
    <w:rsid w:val="00B47296"/>
    <w:rsid w:val="00B477EE"/>
    <w:rsid w:val="00B47D55"/>
    <w:rsid w:val="00B507FD"/>
    <w:rsid w:val="00B508C4"/>
    <w:rsid w:val="00B50C88"/>
    <w:rsid w:val="00B50D73"/>
    <w:rsid w:val="00B518E1"/>
    <w:rsid w:val="00B51E5B"/>
    <w:rsid w:val="00B52539"/>
    <w:rsid w:val="00B52668"/>
    <w:rsid w:val="00B52700"/>
    <w:rsid w:val="00B52DAE"/>
    <w:rsid w:val="00B52FAF"/>
    <w:rsid w:val="00B55672"/>
    <w:rsid w:val="00B55E7D"/>
    <w:rsid w:val="00B55FEB"/>
    <w:rsid w:val="00B5646B"/>
    <w:rsid w:val="00B56B27"/>
    <w:rsid w:val="00B57996"/>
    <w:rsid w:val="00B57A5C"/>
    <w:rsid w:val="00B57AE7"/>
    <w:rsid w:val="00B60956"/>
    <w:rsid w:val="00B60CFD"/>
    <w:rsid w:val="00B61639"/>
    <w:rsid w:val="00B61893"/>
    <w:rsid w:val="00B6191B"/>
    <w:rsid w:val="00B62382"/>
    <w:rsid w:val="00B6251D"/>
    <w:rsid w:val="00B62ADF"/>
    <w:rsid w:val="00B635EA"/>
    <w:rsid w:val="00B638BE"/>
    <w:rsid w:val="00B638C9"/>
    <w:rsid w:val="00B63AFC"/>
    <w:rsid w:val="00B63B53"/>
    <w:rsid w:val="00B63DB3"/>
    <w:rsid w:val="00B63E20"/>
    <w:rsid w:val="00B63FDD"/>
    <w:rsid w:val="00B640AD"/>
    <w:rsid w:val="00B64767"/>
    <w:rsid w:val="00B64ABE"/>
    <w:rsid w:val="00B65285"/>
    <w:rsid w:val="00B653CC"/>
    <w:rsid w:val="00B65A74"/>
    <w:rsid w:val="00B65CEB"/>
    <w:rsid w:val="00B67A98"/>
    <w:rsid w:val="00B67E0E"/>
    <w:rsid w:val="00B70952"/>
    <w:rsid w:val="00B70FD8"/>
    <w:rsid w:val="00B7104F"/>
    <w:rsid w:val="00B7197B"/>
    <w:rsid w:val="00B71DB4"/>
    <w:rsid w:val="00B72F6C"/>
    <w:rsid w:val="00B744EA"/>
    <w:rsid w:val="00B749FE"/>
    <w:rsid w:val="00B74BEB"/>
    <w:rsid w:val="00B74FDF"/>
    <w:rsid w:val="00B7520A"/>
    <w:rsid w:val="00B75732"/>
    <w:rsid w:val="00B75BC6"/>
    <w:rsid w:val="00B76144"/>
    <w:rsid w:val="00B76262"/>
    <w:rsid w:val="00B7678C"/>
    <w:rsid w:val="00B76EBD"/>
    <w:rsid w:val="00B77930"/>
    <w:rsid w:val="00B77D06"/>
    <w:rsid w:val="00B77D6D"/>
    <w:rsid w:val="00B8020E"/>
    <w:rsid w:val="00B80DA5"/>
    <w:rsid w:val="00B811EA"/>
    <w:rsid w:val="00B81D2A"/>
    <w:rsid w:val="00B82C2C"/>
    <w:rsid w:val="00B82ECB"/>
    <w:rsid w:val="00B834A8"/>
    <w:rsid w:val="00B83513"/>
    <w:rsid w:val="00B835E9"/>
    <w:rsid w:val="00B83D21"/>
    <w:rsid w:val="00B84853"/>
    <w:rsid w:val="00B872E2"/>
    <w:rsid w:val="00B87489"/>
    <w:rsid w:val="00B875A4"/>
    <w:rsid w:val="00B908D8"/>
    <w:rsid w:val="00B9092D"/>
    <w:rsid w:val="00B909E7"/>
    <w:rsid w:val="00B915EE"/>
    <w:rsid w:val="00B91849"/>
    <w:rsid w:val="00B92F54"/>
    <w:rsid w:val="00B9357D"/>
    <w:rsid w:val="00B9418D"/>
    <w:rsid w:val="00B944E4"/>
    <w:rsid w:val="00B94743"/>
    <w:rsid w:val="00B9488F"/>
    <w:rsid w:val="00B95A4A"/>
    <w:rsid w:val="00B95F01"/>
    <w:rsid w:val="00B967FF"/>
    <w:rsid w:val="00B96BEF"/>
    <w:rsid w:val="00B96D94"/>
    <w:rsid w:val="00B96F0F"/>
    <w:rsid w:val="00B9705F"/>
    <w:rsid w:val="00B9736E"/>
    <w:rsid w:val="00B97631"/>
    <w:rsid w:val="00BA02FD"/>
    <w:rsid w:val="00BA0A66"/>
    <w:rsid w:val="00BA0E09"/>
    <w:rsid w:val="00BA24E4"/>
    <w:rsid w:val="00BA3249"/>
    <w:rsid w:val="00BA3D43"/>
    <w:rsid w:val="00BA3FCE"/>
    <w:rsid w:val="00BA46DA"/>
    <w:rsid w:val="00BA4BD1"/>
    <w:rsid w:val="00BA5161"/>
    <w:rsid w:val="00BA60CC"/>
    <w:rsid w:val="00BA65DC"/>
    <w:rsid w:val="00BA670E"/>
    <w:rsid w:val="00BA73DB"/>
    <w:rsid w:val="00BB005F"/>
    <w:rsid w:val="00BB028A"/>
    <w:rsid w:val="00BB03B1"/>
    <w:rsid w:val="00BB0522"/>
    <w:rsid w:val="00BB0F86"/>
    <w:rsid w:val="00BB16A7"/>
    <w:rsid w:val="00BB1D01"/>
    <w:rsid w:val="00BB2296"/>
    <w:rsid w:val="00BB30A8"/>
    <w:rsid w:val="00BB3131"/>
    <w:rsid w:val="00BB336F"/>
    <w:rsid w:val="00BB3CA1"/>
    <w:rsid w:val="00BB3D2B"/>
    <w:rsid w:val="00BB40D0"/>
    <w:rsid w:val="00BB4F02"/>
    <w:rsid w:val="00BB5A33"/>
    <w:rsid w:val="00BB5BFB"/>
    <w:rsid w:val="00BB6F87"/>
    <w:rsid w:val="00BB73D3"/>
    <w:rsid w:val="00BB7625"/>
    <w:rsid w:val="00BB776A"/>
    <w:rsid w:val="00BB7E2B"/>
    <w:rsid w:val="00BC01DF"/>
    <w:rsid w:val="00BC06E5"/>
    <w:rsid w:val="00BC0DB1"/>
    <w:rsid w:val="00BC1172"/>
    <w:rsid w:val="00BC128F"/>
    <w:rsid w:val="00BC23FF"/>
    <w:rsid w:val="00BC42B8"/>
    <w:rsid w:val="00BC4FA3"/>
    <w:rsid w:val="00BC5073"/>
    <w:rsid w:val="00BC6312"/>
    <w:rsid w:val="00BC63A6"/>
    <w:rsid w:val="00BC7264"/>
    <w:rsid w:val="00BC77E3"/>
    <w:rsid w:val="00BC7A9F"/>
    <w:rsid w:val="00BD020B"/>
    <w:rsid w:val="00BD021B"/>
    <w:rsid w:val="00BD0EA4"/>
    <w:rsid w:val="00BD1AAA"/>
    <w:rsid w:val="00BD25BC"/>
    <w:rsid w:val="00BD28D4"/>
    <w:rsid w:val="00BD350B"/>
    <w:rsid w:val="00BD3686"/>
    <w:rsid w:val="00BD36BD"/>
    <w:rsid w:val="00BD3992"/>
    <w:rsid w:val="00BD5015"/>
    <w:rsid w:val="00BD5202"/>
    <w:rsid w:val="00BD5436"/>
    <w:rsid w:val="00BD6828"/>
    <w:rsid w:val="00BD7166"/>
    <w:rsid w:val="00BD7339"/>
    <w:rsid w:val="00BD7680"/>
    <w:rsid w:val="00BD7858"/>
    <w:rsid w:val="00BD78E0"/>
    <w:rsid w:val="00BD796D"/>
    <w:rsid w:val="00BD7ABC"/>
    <w:rsid w:val="00BE13F4"/>
    <w:rsid w:val="00BE1AC6"/>
    <w:rsid w:val="00BE2D1E"/>
    <w:rsid w:val="00BE39BA"/>
    <w:rsid w:val="00BE4A8E"/>
    <w:rsid w:val="00BE4E16"/>
    <w:rsid w:val="00BE4EA1"/>
    <w:rsid w:val="00BE50A2"/>
    <w:rsid w:val="00BE5366"/>
    <w:rsid w:val="00BE6896"/>
    <w:rsid w:val="00BE75A7"/>
    <w:rsid w:val="00BF0113"/>
    <w:rsid w:val="00BF0AD0"/>
    <w:rsid w:val="00BF20C4"/>
    <w:rsid w:val="00BF3499"/>
    <w:rsid w:val="00BF3E71"/>
    <w:rsid w:val="00BF4013"/>
    <w:rsid w:val="00BF444E"/>
    <w:rsid w:val="00BF4A13"/>
    <w:rsid w:val="00BF4B03"/>
    <w:rsid w:val="00BF5AF8"/>
    <w:rsid w:val="00BF5C7F"/>
    <w:rsid w:val="00BF5D4F"/>
    <w:rsid w:val="00BF5E79"/>
    <w:rsid w:val="00BF6250"/>
    <w:rsid w:val="00BF65A2"/>
    <w:rsid w:val="00BF6ADF"/>
    <w:rsid w:val="00BF7076"/>
    <w:rsid w:val="00BF79C6"/>
    <w:rsid w:val="00BF7C2C"/>
    <w:rsid w:val="00C0050D"/>
    <w:rsid w:val="00C01295"/>
    <w:rsid w:val="00C0170B"/>
    <w:rsid w:val="00C01AB7"/>
    <w:rsid w:val="00C01D94"/>
    <w:rsid w:val="00C0211F"/>
    <w:rsid w:val="00C023DC"/>
    <w:rsid w:val="00C02B6C"/>
    <w:rsid w:val="00C03E3F"/>
    <w:rsid w:val="00C044C4"/>
    <w:rsid w:val="00C04692"/>
    <w:rsid w:val="00C0488B"/>
    <w:rsid w:val="00C061BC"/>
    <w:rsid w:val="00C067D7"/>
    <w:rsid w:val="00C06813"/>
    <w:rsid w:val="00C0757E"/>
    <w:rsid w:val="00C07618"/>
    <w:rsid w:val="00C0769D"/>
    <w:rsid w:val="00C07978"/>
    <w:rsid w:val="00C1033F"/>
    <w:rsid w:val="00C108D4"/>
    <w:rsid w:val="00C1095C"/>
    <w:rsid w:val="00C11008"/>
    <w:rsid w:val="00C1150B"/>
    <w:rsid w:val="00C118CE"/>
    <w:rsid w:val="00C12450"/>
    <w:rsid w:val="00C142AC"/>
    <w:rsid w:val="00C14C5C"/>
    <w:rsid w:val="00C14D0E"/>
    <w:rsid w:val="00C14E57"/>
    <w:rsid w:val="00C15063"/>
    <w:rsid w:val="00C1539F"/>
    <w:rsid w:val="00C157EB"/>
    <w:rsid w:val="00C15BFA"/>
    <w:rsid w:val="00C16317"/>
    <w:rsid w:val="00C16A3A"/>
    <w:rsid w:val="00C17AB8"/>
    <w:rsid w:val="00C17B31"/>
    <w:rsid w:val="00C218F5"/>
    <w:rsid w:val="00C228C9"/>
    <w:rsid w:val="00C22CEF"/>
    <w:rsid w:val="00C22DAB"/>
    <w:rsid w:val="00C2351F"/>
    <w:rsid w:val="00C25070"/>
    <w:rsid w:val="00C253FD"/>
    <w:rsid w:val="00C258CA"/>
    <w:rsid w:val="00C25FD6"/>
    <w:rsid w:val="00C260A6"/>
    <w:rsid w:val="00C266B9"/>
    <w:rsid w:val="00C26CA3"/>
    <w:rsid w:val="00C26DAD"/>
    <w:rsid w:val="00C27624"/>
    <w:rsid w:val="00C27B78"/>
    <w:rsid w:val="00C301AA"/>
    <w:rsid w:val="00C30485"/>
    <w:rsid w:val="00C30AFC"/>
    <w:rsid w:val="00C30BD0"/>
    <w:rsid w:val="00C31C00"/>
    <w:rsid w:val="00C31DBF"/>
    <w:rsid w:val="00C33804"/>
    <w:rsid w:val="00C3450C"/>
    <w:rsid w:val="00C35E23"/>
    <w:rsid w:val="00C3628E"/>
    <w:rsid w:val="00C36706"/>
    <w:rsid w:val="00C369B5"/>
    <w:rsid w:val="00C37141"/>
    <w:rsid w:val="00C37318"/>
    <w:rsid w:val="00C37D6F"/>
    <w:rsid w:val="00C37EC2"/>
    <w:rsid w:val="00C40011"/>
    <w:rsid w:val="00C40172"/>
    <w:rsid w:val="00C40381"/>
    <w:rsid w:val="00C40424"/>
    <w:rsid w:val="00C412B1"/>
    <w:rsid w:val="00C4187C"/>
    <w:rsid w:val="00C41D52"/>
    <w:rsid w:val="00C41E60"/>
    <w:rsid w:val="00C42265"/>
    <w:rsid w:val="00C42374"/>
    <w:rsid w:val="00C432B5"/>
    <w:rsid w:val="00C44277"/>
    <w:rsid w:val="00C45355"/>
    <w:rsid w:val="00C45418"/>
    <w:rsid w:val="00C456B2"/>
    <w:rsid w:val="00C45C4D"/>
    <w:rsid w:val="00C460BD"/>
    <w:rsid w:val="00C46C11"/>
    <w:rsid w:val="00C502AC"/>
    <w:rsid w:val="00C50740"/>
    <w:rsid w:val="00C52519"/>
    <w:rsid w:val="00C526EF"/>
    <w:rsid w:val="00C52AEA"/>
    <w:rsid w:val="00C538DC"/>
    <w:rsid w:val="00C539CB"/>
    <w:rsid w:val="00C53B66"/>
    <w:rsid w:val="00C54322"/>
    <w:rsid w:val="00C5468F"/>
    <w:rsid w:val="00C54B3F"/>
    <w:rsid w:val="00C55135"/>
    <w:rsid w:val="00C559BE"/>
    <w:rsid w:val="00C5692C"/>
    <w:rsid w:val="00C57058"/>
    <w:rsid w:val="00C6053A"/>
    <w:rsid w:val="00C6072C"/>
    <w:rsid w:val="00C610B1"/>
    <w:rsid w:val="00C612C1"/>
    <w:rsid w:val="00C61912"/>
    <w:rsid w:val="00C620D0"/>
    <w:rsid w:val="00C62CA2"/>
    <w:rsid w:val="00C62CF9"/>
    <w:rsid w:val="00C6378F"/>
    <w:rsid w:val="00C638DB"/>
    <w:rsid w:val="00C638F0"/>
    <w:rsid w:val="00C63934"/>
    <w:rsid w:val="00C63B78"/>
    <w:rsid w:val="00C64062"/>
    <w:rsid w:val="00C64082"/>
    <w:rsid w:val="00C64C73"/>
    <w:rsid w:val="00C64DE0"/>
    <w:rsid w:val="00C65182"/>
    <w:rsid w:val="00C66C22"/>
    <w:rsid w:val="00C66E06"/>
    <w:rsid w:val="00C7102D"/>
    <w:rsid w:val="00C7111B"/>
    <w:rsid w:val="00C7119F"/>
    <w:rsid w:val="00C719D1"/>
    <w:rsid w:val="00C71F69"/>
    <w:rsid w:val="00C726D7"/>
    <w:rsid w:val="00C73D92"/>
    <w:rsid w:val="00C73F6F"/>
    <w:rsid w:val="00C743DE"/>
    <w:rsid w:val="00C74484"/>
    <w:rsid w:val="00C74B03"/>
    <w:rsid w:val="00C74F81"/>
    <w:rsid w:val="00C7549A"/>
    <w:rsid w:val="00C75BB7"/>
    <w:rsid w:val="00C75BCB"/>
    <w:rsid w:val="00C7625F"/>
    <w:rsid w:val="00C762EB"/>
    <w:rsid w:val="00C769EA"/>
    <w:rsid w:val="00C77542"/>
    <w:rsid w:val="00C77546"/>
    <w:rsid w:val="00C77B4E"/>
    <w:rsid w:val="00C800B0"/>
    <w:rsid w:val="00C81E41"/>
    <w:rsid w:val="00C82477"/>
    <w:rsid w:val="00C82704"/>
    <w:rsid w:val="00C82823"/>
    <w:rsid w:val="00C82AF0"/>
    <w:rsid w:val="00C82B0D"/>
    <w:rsid w:val="00C832B9"/>
    <w:rsid w:val="00C83C2C"/>
    <w:rsid w:val="00C842BD"/>
    <w:rsid w:val="00C84B27"/>
    <w:rsid w:val="00C852CC"/>
    <w:rsid w:val="00C85B89"/>
    <w:rsid w:val="00C8605F"/>
    <w:rsid w:val="00C8689E"/>
    <w:rsid w:val="00C87D30"/>
    <w:rsid w:val="00C87E54"/>
    <w:rsid w:val="00C904AE"/>
    <w:rsid w:val="00C905F1"/>
    <w:rsid w:val="00C906B5"/>
    <w:rsid w:val="00C906F0"/>
    <w:rsid w:val="00C90FD0"/>
    <w:rsid w:val="00C91360"/>
    <w:rsid w:val="00C91B89"/>
    <w:rsid w:val="00C92171"/>
    <w:rsid w:val="00C92689"/>
    <w:rsid w:val="00C92FA9"/>
    <w:rsid w:val="00C9337A"/>
    <w:rsid w:val="00C933AF"/>
    <w:rsid w:val="00C93929"/>
    <w:rsid w:val="00C93DF1"/>
    <w:rsid w:val="00C93FFC"/>
    <w:rsid w:val="00C9487D"/>
    <w:rsid w:val="00C9494C"/>
    <w:rsid w:val="00C95795"/>
    <w:rsid w:val="00C96085"/>
    <w:rsid w:val="00C96888"/>
    <w:rsid w:val="00C96F46"/>
    <w:rsid w:val="00C97156"/>
    <w:rsid w:val="00C974CE"/>
    <w:rsid w:val="00C976CD"/>
    <w:rsid w:val="00C976DC"/>
    <w:rsid w:val="00C977CE"/>
    <w:rsid w:val="00C978BF"/>
    <w:rsid w:val="00C97A38"/>
    <w:rsid w:val="00CA073D"/>
    <w:rsid w:val="00CA1238"/>
    <w:rsid w:val="00CA1239"/>
    <w:rsid w:val="00CA16CE"/>
    <w:rsid w:val="00CA1AA5"/>
    <w:rsid w:val="00CA22F5"/>
    <w:rsid w:val="00CA23F8"/>
    <w:rsid w:val="00CA2685"/>
    <w:rsid w:val="00CA36AB"/>
    <w:rsid w:val="00CA3C02"/>
    <w:rsid w:val="00CA4C1E"/>
    <w:rsid w:val="00CA4D40"/>
    <w:rsid w:val="00CA530A"/>
    <w:rsid w:val="00CA5557"/>
    <w:rsid w:val="00CA5C28"/>
    <w:rsid w:val="00CA5EA7"/>
    <w:rsid w:val="00CA6458"/>
    <w:rsid w:val="00CA6C75"/>
    <w:rsid w:val="00CA7901"/>
    <w:rsid w:val="00CA7971"/>
    <w:rsid w:val="00CA7983"/>
    <w:rsid w:val="00CA7C85"/>
    <w:rsid w:val="00CA7ECB"/>
    <w:rsid w:val="00CB0630"/>
    <w:rsid w:val="00CB0A54"/>
    <w:rsid w:val="00CB1B8A"/>
    <w:rsid w:val="00CB2274"/>
    <w:rsid w:val="00CB25B3"/>
    <w:rsid w:val="00CB2944"/>
    <w:rsid w:val="00CB2CF8"/>
    <w:rsid w:val="00CB3792"/>
    <w:rsid w:val="00CB3F94"/>
    <w:rsid w:val="00CB4C29"/>
    <w:rsid w:val="00CB7B82"/>
    <w:rsid w:val="00CB7EC2"/>
    <w:rsid w:val="00CC0122"/>
    <w:rsid w:val="00CC10A7"/>
    <w:rsid w:val="00CC2D36"/>
    <w:rsid w:val="00CC2ED6"/>
    <w:rsid w:val="00CC361F"/>
    <w:rsid w:val="00CC3E50"/>
    <w:rsid w:val="00CC5636"/>
    <w:rsid w:val="00CC5E30"/>
    <w:rsid w:val="00CC63F8"/>
    <w:rsid w:val="00CC6419"/>
    <w:rsid w:val="00CC652D"/>
    <w:rsid w:val="00CC6910"/>
    <w:rsid w:val="00CC718B"/>
    <w:rsid w:val="00CC7413"/>
    <w:rsid w:val="00CC778A"/>
    <w:rsid w:val="00CC783B"/>
    <w:rsid w:val="00CC7BAB"/>
    <w:rsid w:val="00CC7DCD"/>
    <w:rsid w:val="00CD00AD"/>
    <w:rsid w:val="00CD0780"/>
    <w:rsid w:val="00CD0E83"/>
    <w:rsid w:val="00CD112E"/>
    <w:rsid w:val="00CD1484"/>
    <w:rsid w:val="00CD1F60"/>
    <w:rsid w:val="00CD1F9E"/>
    <w:rsid w:val="00CD2468"/>
    <w:rsid w:val="00CD283C"/>
    <w:rsid w:val="00CD2C42"/>
    <w:rsid w:val="00CD30B8"/>
    <w:rsid w:val="00CD3382"/>
    <w:rsid w:val="00CD3A27"/>
    <w:rsid w:val="00CD4797"/>
    <w:rsid w:val="00CD4DBA"/>
    <w:rsid w:val="00CD515E"/>
    <w:rsid w:val="00CD55E1"/>
    <w:rsid w:val="00CD5960"/>
    <w:rsid w:val="00CD6781"/>
    <w:rsid w:val="00CD7354"/>
    <w:rsid w:val="00CD7BA4"/>
    <w:rsid w:val="00CE11E5"/>
    <w:rsid w:val="00CE14FC"/>
    <w:rsid w:val="00CE19F4"/>
    <w:rsid w:val="00CE1E23"/>
    <w:rsid w:val="00CE1F46"/>
    <w:rsid w:val="00CE2859"/>
    <w:rsid w:val="00CE31F8"/>
    <w:rsid w:val="00CE39DB"/>
    <w:rsid w:val="00CE3AB4"/>
    <w:rsid w:val="00CE3B0D"/>
    <w:rsid w:val="00CE41BC"/>
    <w:rsid w:val="00CE479D"/>
    <w:rsid w:val="00CE4A5E"/>
    <w:rsid w:val="00CE4D3C"/>
    <w:rsid w:val="00CE5054"/>
    <w:rsid w:val="00CE513D"/>
    <w:rsid w:val="00CE53FD"/>
    <w:rsid w:val="00CE64EA"/>
    <w:rsid w:val="00CE6568"/>
    <w:rsid w:val="00CE6BA9"/>
    <w:rsid w:val="00CE6E58"/>
    <w:rsid w:val="00CE70DA"/>
    <w:rsid w:val="00CE7453"/>
    <w:rsid w:val="00CE7AD4"/>
    <w:rsid w:val="00CE7F63"/>
    <w:rsid w:val="00CF0790"/>
    <w:rsid w:val="00CF1CE9"/>
    <w:rsid w:val="00CF1E47"/>
    <w:rsid w:val="00CF1F5E"/>
    <w:rsid w:val="00CF34F8"/>
    <w:rsid w:val="00CF3590"/>
    <w:rsid w:val="00CF365B"/>
    <w:rsid w:val="00CF3EEE"/>
    <w:rsid w:val="00CF44E7"/>
    <w:rsid w:val="00CF4C4E"/>
    <w:rsid w:val="00CF4CC8"/>
    <w:rsid w:val="00CF5535"/>
    <w:rsid w:val="00CF6174"/>
    <w:rsid w:val="00CF61FA"/>
    <w:rsid w:val="00CF63CC"/>
    <w:rsid w:val="00CF7104"/>
    <w:rsid w:val="00CF7721"/>
    <w:rsid w:val="00D00F8D"/>
    <w:rsid w:val="00D01212"/>
    <w:rsid w:val="00D01966"/>
    <w:rsid w:val="00D02354"/>
    <w:rsid w:val="00D02494"/>
    <w:rsid w:val="00D0284B"/>
    <w:rsid w:val="00D04188"/>
    <w:rsid w:val="00D0423A"/>
    <w:rsid w:val="00D043F3"/>
    <w:rsid w:val="00D04B32"/>
    <w:rsid w:val="00D05195"/>
    <w:rsid w:val="00D0529D"/>
    <w:rsid w:val="00D05578"/>
    <w:rsid w:val="00D05A0B"/>
    <w:rsid w:val="00D05CFE"/>
    <w:rsid w:val="00D05F8D"/>
    <w:rsid w:val="00D06282"/>
    <w:rsid w:val="00D06933"/>
    <w:rsid w:val="00D06BC6"/>
    <w:rsid w:val="00D07E03"/>
    <w:rsid w:val="00D07E56"/>
    <w:rsid w:val="00D102A3"/>
    <w:rsid w:val="00D105F9"/>
    <w:rsid w:val="00D10CD5"/>
    <w:rsid w:val="00D10CDC"/>
    <w:rsid w:val="00D11463"/>
    <w:rsid w:val="00D1173F"/>
    <w:rsid w:val="00D11C30"/>
    <w:rsid w:val="00D1221B"/>
    <w:rsid w:val="00D125A7"/>
    <w:rsid w:val="00D1288C"/>
    <w:rsid w:val="00D12AEA"/>
    <w:rsid w:val="00D12D6D"/>
    <w:rsid w:val="00D1356D"/>
    <w:rsid w:val="00D13942"/>
    <w:rsid w:val="00D13D99"/>
    <w:rsid w:val="00D14486"/>
    <w:rsid w:val="00D14EFB"/>
    <w:rsid w:val="00D15230"/>
    <w:rsid w:val="00D1532A"/>
    <w:rsid w:val="00D15E13"/>
    <w:rsid w:val="00D16567"/>
    <w:rsid w:val="00D170CF"/>
    <w:rsid w:val="00D1743D"/>
    <w:rsid w:val="00D17485"/>
    <w:rsid w:val="00D20500"/>
    <w:rsid w:val="00D21686"/>
    <w:rsid w:val="00D21D02"/>
    <w:rsid w:val="00D21FD1"/>
    <w:rsid w:val="00D227E9"/>
    <w:rsid w:val="00D23242"/>
    <w:rsid w:val="00D2324F"/>
    <w:rsid w:val="00D233C9"/>
    <w:rsid w:val="00D235EB"/>
    <w:rsid w:val="00D23D06"/>
    <w:rsid w:val="00D246D2"/>
    <w:rsid w:val="00D24CAB"/>
    <w:rsid w:val="00D25319"/>
    <w:rsid w:val="00D2566E"/>
    <w:rsid w:val="00D25D42"/>
    <w:rsid w:val="00D26C45"/>
    <w:rsid w:val="00D26CE5"/>
    <w:rsid w:val="00D27BD3"/>
    <w:rsid w:val="00D27C22"/>
    <w:rsid w:val="00D3013B"/>
    <w:rsid w:val="00D30303"/>
    <w:rsid w:val="00D3084E"/>
    <w:rsid w:val="00D30BA0"/>
    <w:rsid w:val="00D30E50"/>
    <w:rsid w:val="00D31A7F"/>
    <w:rsid w:val="00D326CF"/>
    <w:rsid w:val="00D326D6"/>
    <w:rsid w:val="00D328CC"/>
    <w:rsid w:val="00D329E0"/>
    <w:rsid w:val="00D32FE0"/>
    <w:rsid w:val="00D33A86"/>
    <w:rsid w:val="00D33EF6"/>
    <w:rsid w:val="00D34568"/>
    <w:rsid w:val="00D34702"/>
    <w:rsid w:val="00D348FA"/>
    <w:rsid w:val="00D34A53"/>
    <w:rsid w:val="00D352F7"/>
    <w:rsid w:val="00D35836"/>
    <w:rsid w:val="00D3627D"/>
    <w:rsid w:val="00D3693E"/>
    <w:rsid w:val="00D372AC"/>
    <w:rsid w:val="00D40B97"/>
    <w:rsid w:val="00D40D03"/>
    <w:rsid w:val="00D40EC9"/>
    <w:rsid w:val="00D410EB"/>
    <w:rsid w:val="00D418B7"/>
    <w:rsid w:val="00D437AC"/>
    <w:rsid w:val="00D4387E"/>
    <w:rsid w:val="00D4396F"/>
    <w:rsid w:val="00D43B92"/>
    <w:rsid w:val="00D44014"/>
    <w:rsid w:val="00D440DF"/>
    <w:rsid w:val="00D44AF7"/>
    <w:rsid w:val="00D44B80"/>
    <w:rsid w:val="00D44F57"/>
    <w:rsid w:val="00D44FDC"/>
    <w:rsid w:val="00D454D4"/>
    <w:rsid w:val="00D45F52"/>
    <w:rsid w:val="00D461DE"/>
    <w:rsid w:val="00D46216"/>
    <w:rsid w:val="00D465FE"/>
    <w:rsid w:val="00D4670D"/>
    <w:rsid w:val="00D46812"/>
    <w:rsid w:val="00D47717"/>
    <w:rsid w:val="00D47FE9"/>
    <w:rsid w:val="00D500DC"/>
    <w:rsid w:val="00D5149C"/>
    <w:rsid w:val="00D51998"/>
    <w:rsid w:val="00D51ADC"/>
    <w:rsid w:val="00D51B1C"/>
    <w:rsid w:val="00D51FD2"/>
    <w:rsid w:val="00D535C9"/>
    <w:rsid w:val="00D5567E"/>
    <w:rsid w:val="00D575BB"/>
    <w:rsid w:val="00D578B3"/>
    <w:rsid w:val="00D60880"/>
    <w:rsid w:val="00D60D06"/>
    <w:rsid w:val="00D60DE6"/>
    <w:rsid w:val="00D6123B"/>
    <w:rsid w:val="00D617AC"/>
    <w:rsid w:val="00D619C4"/>
    <w:rsid w:val="00D62EEF"/>
    <w:rsid w:val="00D6316B"/>
    <w:rsid w:val="00D6326C"/>
    <w:rsid w:val="00D64292"/>
    <w:rsid w:val="00D656A5"/>
    <w:rsid w:val="00D65828"/>
    <w:rsid w:val="00D65CE7"/>
    <w:rsid w:val="00D65D1A"/>
    <w:rsid w:val="00D6639A"/>
    <w:rsid w:val="00D66AC3"/>
    <w:rsid w:val="00D670D3"/>
    <w:rsid w:val="00D671F2"/>
    <w:rsid w:val="00D676EF"/>
    <w:rsid w:val="00D67967"/>
    <w:rsid w:val="00D67CB2"/>
    <w:rsid w:val="00D7053C"/>
    <w:rsid w:val="00D7088B"/>
    <w:rsid w:val="00D70E11"/>
    <w:rsid w:val="00D710A3"/>
    <w:rsid w:val="00D7145F"/>
    <w:rsid w:val="00D71705"/>
    <w:rsid w:val="00D7317B"/>
    <w:rsid w:val="00D732E8"/>
    <w:rsid w:val="00D7368A"/>
    <w:rsid w:val="00D73B88"/>
    <w:rsid w:val="00D73C5A"/>
    <w:rsid w:val="00D73E2E"/>
    <w:rsid w:val="00D741DB"/>
    <w:rsid w:val="00D748B1"/>
    <w:rsid w:val="00D7547C"/>
    <w:rsid w:val="00D75750"/>
    <w:rsid w:val="00D75DB9"/>
    <w:rsid w:val="00D75FAD"/>
    <w:rsid w:val="00D766AA"/>
    <w:rsid w:val="00D7692E"/>
    <w:rsid w:val="00D76CAE"/>
    <w:rsid w:val="00D77120"/>
    <w:rsid w:val="00D774B1"/>
    <w:rsid w:val="00D80B64"/>
    <w:rsid w:val="00D80FF1"/>
    <w:rsid w:val="00D81B37"/>
    <w:rsid w:val="00D81B4A"/>
    <w:rsid w:val="00D81D79"/>
    <w:rsid w:val="00D825E5"/>
    <w:rsid w:val="00D827A8"/>
    <w:rsid w:val="00D82CB0"/>
    <w:rsid w:val="00D82DF6"/>
    <w:rsid w:val="00D8361D"/>
    <w:rsid w:val="00D8465D"/>
    <w:rsid w:val="00D84C2B"/>
    <w:rsid w:val="00D857BD"/>
    <w:rsid w:val="00D85D85"/>
    <w:rsid w:val="00D86EB3"/>
    <w:rsid w:val="00D87F70"/>
    <w:rsid w:val="00D90350"/>
    <w:rsid w:val="00D90566"/>
    <w:rsid w:val="00D90C0C"/>
    <w:rsid w:val="00D90F70"/>
    <w:rsid w:val="00D923A2"/>
    <w:rsid w:val="00D9293E"/>
    <w:rsid w:val="00D92F7C"/>
    <w:rsid w:val="00D93042"/>
    <w:rsid w:val="00D93100"/>
    <w:rsid w:val="00D9399B"/>
    <w:rsid w:val="00D93CA2"/>
    <w:rsid w:val="00D9415F"/>
    <w:rsid w:val="00D9449C"/>
    <w:rsid w:val="00D9463E"/>
    <w:rsid w:val="00D94C2D"/>
    <w:rsid w:val="00D94C57"/>
    <w:rsid w:val="00D95933"/>
    <w:rsid w:val="00D96328"/>
    <w:rsid w:val="00D96E69"/>
    <w:rsid w:val="00D970E0"/>
    <w:rsid w:val="00D9768A"/>
    <w:rsid w:val="00DA03BF"/>
    <w:rsid w:val="00DA0C40"/>
    <w:rsid w:val="00DA0E72"/>
    <w:rsid w:val="00DA176A"/>
    <w:rsid w:val="00DA1CE1"/>
    <w:rsid w:val="00DA2409"/>
    <w:rsid w:val="00DA267B"/>
    <w:rsid w:val="00DA29C6"/>
    <w:rsid w:val="00DA2C58"/>
    <w:rsid w:val="00DA3AB0"/>
    <w:rsid w:val="00DA3CEC"/>
    <w:rsid w:val="00DA47A0"/>
    <w:rsid w:val="00DA4EA6"/>
    <w:rsid w:val="00DA5B8E"/>
    <w:rsid w:val="00DA6614"/>
    <w:rsid w:val="00DA6C47"/>
    <w:rsid w:val="00DA7598"/>
    <w:rsid w:val="00DB0354"/>
    <w:rsid w:val="00DB0CDA"/>
    <w:rsid w:val="00DB0FDF"/>
    <w:rsid w:val="00DB12DD"/>
    <w:rsid w:val="00DB180D"/>
    <w:rsid w:val="00DB1A08"/>
    <w:rsid w:val="00DB28B4"/>
    <w:rsid w:val="00DB2B64"/>
    <w:rsid w:val="00DB2C89"/>
    <w:rsid w:val="00DB2E78"/>
    <w:rsid w:val="00DB3306"/>
    <w:rsid w:val="00DB3AE2"/>
    <w:rsid w:val="00DB3FB8"/>
    <w:rsid w:val="00DB58ED"/>
    <w:rsid w:val="00DB5DAD"/>
    <w:rsid w:val="00DB5FDE"/>
    <w:rsid w:val="00DB6317"/>
    <w:rsid w:val="00DB75DC"/>
    <w:rsid w:val="00DB761F"/>
    <w:rsid w:val="00DB79F7"/>
    <w:rsid w:val="00DC04E9"/>
    <w:rsid w:val="00DC060F"/>
    <w:rsid w:val="00DC06E9"/>
    <w:rsid w:val="00DC07CE"/>
    <w:rsid w:val="00DC226E"/>
    <w:rsid w:val="00DC29FF"/>
    <w:rsid w:val="00DC2EED"/>
    <w:rsid w:val="00DC3567"/>
    <w:rsid w:val="00DC3978"/>
    <w:rsid w:val="00DC3DA4"/>
    <w:rsid w:val="00DC3E79"/>
    <w:rsid w:val="00DC404D"/>
    <w:rsid w:val="00DC4A03"/>
    <w:rsid w:val="00DC4DFC"/>
    <w:rsid w:val="00DC4FA9"/>
    <w:rsid w:val="00DC50CA"/>
    <w:rsid w:val="00DC59C1"/>
    <w:rsid w:val="00DD00CC"/>
    <w:rsid w:val="00DD08AA"/>
    <w:rsid w:val="00DD0FD8"/>
    <w:rsid w:val="00DD1054"/>
    <w:rsid w:val="00DD11FD"/>
    <w:rsid w:val="00DD16FD"/>
    <w:rsid w:val="00DD1D4D"/>
    <w:rsid w:val="00DD30BB"/>
    <w:rsid w:val="00DD44F6"/>
    <w:rsid w:val="00DD47C3"/>
    <w:rsid w:val="00DD4A3F"/>
    <w:rsid w:val="00DD4C1F"/>
    <w:rsid w:val="00DD4E65"/>
    <w:rsid w:val="00DD5855"/>
    <w:rsid w:val="00DD6D6B"/>
    <w:rsid w:val="00DD759B"/>
    <w:rsid w:val="00DE04AE"/>
    <w:rsid w:val="00DE1771"/>
    <w:rsid w:val="00DE1E92"/>
    <w:rsid w:val="00DE1EC5"/>
    <w:rsid w:val="00DE1FC7"/>
    <w:rsid w:val="00DE2C4C"/>
    <w:rsid w:val="00DE2EA2"/>
    <w:rsid w:val="00DE3EB0"/>
    <w:rsid w:val="00DE4515"/>
    <w:rsid w:val="00DE46F0"/>
    <w:rsid w:val="00DE48DC"/>
    <w:rsid w:val="00DE4936"/>
    <w:rsid w:val="00DE53AB"/>
    <w:rsid w:val="00DE592A"/>
    <w:rsid w:val="00DE5C9A"/>
    <w:rsid w:val="00DE633E"/>
    <w:rsid w:val="00DE661E"/>
    <w:rsid w:val="00DE6C5D"/>
    <w:rsid w:val="00DE6DF7"/>
    <w:rsid w:val="00DE7882"/>
    <w:rsid w:val="00DF03F5"/>
    <w:rsid w:val="00DF1264"/>
    <w:rsid w:val="00DF1A56"/>
    <w:rsid w:val="00DF220A"/>
    <w:rsid w:val="00DF2B5E"/>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A6"/>
    <w:rsid w:val="00E03FE6"/>
    <w:rsid w:val="00E04ADC"/>
    <w:rsid w:val="00E057AC"/>
    <w:rsid w:val="00E05821"/>
    <w:rsid w:val="00E05BDE"/>
    <w:rsid w:val="00E06D17"/>
    <w:rsid w:val="00E07A65"/>
    <w:rsid w:val="00E07F5C"/>
    <w:rsid w:val="00E10AAB"/>
    <w:rsid w:val="00E10EE1"/>
    <w:rsid w:val="00E11EE2"/>
    <w:rsid w:val="00E12263"/>
    <w:rsid w:val="00E124CC"/>
    <w:rsid w:val="00E12540"/>
    <w:rsid w:val="00E12F1C"/>
    <w:rsid w:val="00E13B4D"/>
    <w:rsid w:val="00E13B7E"/>
    <w:rsid w:val="00E14FCE"/>
    <w:rsid w:val="00E163CD"/>
    <w:rsid w:val="00E16499"/>
    <w:rsid w:val="00E1663C"/>
    <w:rsid w:val="00E17278"/>
    <w:rsid w:val="00E179C7"/>
    <w:rsid w:val="00E17DFA"/>
    <w:rsid w:val="00E200CE"/>
    <w:rsid w:val="00E20231"/>
    <w:rsid w:val="00E206E8"/>
    <w:rsid w:val="00E20E08"/>
    <w:rsid w:val="00E21726"/>
    <w:rsid w:val="00E21933"/>
    <w:rsid w:val="00E22A72"/>
    <w:rsid w:val="00E22CCD"/>
    <w:rsid w:val="00E23128"/>
    <w:rsid w:val="00E2334B"/>
    <w:rsid w:val="00E23603"/>
    <w:rsid w:val="00E23661"/>
    <w:rsid w:val="00E23759"/>
    <w:rsid w:val="00E23CB8"/>
    <w:rsid w:val="00E23F94"/>
    <w:rsid w:val="00E24089"/>
    <w:rsid w:val="00E24778"/>
    <w:rsid w:val="00E24D95"/>
    <w:rsid w:val="00E257E1"/>
    <w:rsid w:val="00E25A10"/>
    <w:rsid w:val="00E263AA"/>
    <w:rsid w:val="00E266F2"/>
    <w:rsid w:val="00E26857"/>
    <w:rsid w:val="00E26D31"/>
    <w:rsid w:val="00E26F55"/>
    <w:rsid w:val="00E30044"/>
    <w:rsid w:val="00E30AAB"/>
    <w:rsid w:val="00E30BB5"/>
    <w:rsid w:val="00E3160E"/>
    <w:rsid w:val="00E321FE"/>
    <w:rsid w:val="00E32FA2"/>
    <w:rsid w:val="00E32FBC"/>
    <w:rsid w:val="00E33996"/>
    <w:rsid w:val="00E34071"/>
    <w:rsid w:val="00E34C3A"/>
    <w:rsid w:val="00E35522"/>
    <w:rsid w:val="00E3569F"/>
    <w:rsid w:val="00E359E5"/>
    <w:rsid w:val="00E36546"/>
    <w:rsid w:val="00E36595"/>
    <w:rsid w:val="00E36682"/>
    <w:rsid w:val="00E36B59"/>
    <w:rsid w:val="00E375C4"/>
    <w:rsid w:val="00E401DA"/>
    <w:rsid w:val="00E402E3"/>
    <w:rsid w:val="00E407AF"/>
    <w:rsid w:val="00E40E11"/>
    <w:rsid w:val="00E4273E"/>
    <w:rsid w:val="00E42EED"/>
    <w:rsid w:val="00E4304B"/>
    <w:rsid w:val="00E43BA1"/>
    <w:rsid w:val="00E452B4"/>
    <w:rsid w:val="00E45B8F"/>
    <w:rsid w:val="00E460E1"/>
    <w:rsid w:val="00E465C2"/>
    <w:rsid w:val="00E46AAF"/>
    <w:rsid w:val="00E47140"/>
    <w:rsid w:val="00E47C5C"/>
    <w:rsid w:val="00E50724"/>
    <w:rsid w:val="00E51151"/>
    <w:rsid w:val="00E51496"/>
    <w:rsid w:val="00E51630"/>
    <w:rsid w:val="00E516C8"/>
    <w:rsid w:val="00E51710"/>
    <w:rsid w:val="00E51A11"/>
    <w:rsid w:val="00E5222B"/>
    <w:rsid w:val="00E528EA"/>
    <w:rsid w:val="00E52AE0"/>
    <w:rsid w:val="00E53370"/>
    <w:rsid w:val="00E5366E"/>
    <w:rsid w:val="00E53946"/>
    <w:rsid w:val="00E541B0"/>
    <w:rsid w:val="00E54E8C"/>
    <w:rsid w:val="00E5533E"/>
    <w:rsid w:val="00E55802"/>
    <w:rsid w:val="00E57CD3"/>
    <w:rsid w:val="00E57FE3"/>
    <w:rsid w:val="00E6003C"/>
    <w:rsid w:val="00E60494"/>
    <w:rsid w:val="00E609DF"/>
    <w:rsid w:val="00E61551"/>
    <w:rsid w:val="00E616C9"/>
    <w:rsid w:val="00E6182C"/>
    <w:rsid w:val="00E618A0"/>
    <w:rsid w:val="00E62B5A"/>
    <w:rsid w:val="00E62CB5"/>
    <w:rsid w:val="00E6331A"/>
    <w:rsid w:val="00E63A28"/>
    <w:rsid w:val="00E63CB2"/>
    <w:rsid w:val="00E645DE"/>
    <w:rsid w:val="00E64AD0"/>
    <w:rsid w:val="00E64F63"/>
    <w:rsid w:val="00E65185"/>
    <w:rsid w:val="00E65539"/>
    <w:rsid w:val="00E656BF"/>
    <w:rsid w:val="00E67A5E"/>
    <w:rsid w:val="00E67C51"/>
    <w:rsid w:val="00E67DE9"/>
    <w:rsid w:val="00E67F84"/>
    <w:rsid w:val="00E702C7"/>
    <w:rsid w:val="00E710FD"/>
    <w:rsid w:val="00E71E6E"/>
    <w:rsid w:val="00E71F5E"/>
    <w:rsid w:val="00E72130"/>
    <w:rsid w:val="00E72640"/>
    <w:rsid w:val="00E7359D"/>
    <w:rsid w:val="00E737F6"/>
    <w:rsid w:val="00E73908"/>
    <w:rsid w:val="00E73D3A"/>
    <w:rsid w:val="00E7408A"/>
    <w:rsid w:val="00E74820"/>
    <w:rsid w:val="00E74D95"/>
    <w:rsid w:val="00E7538D"/>
    <w:rsid w:val="00E75B1A"/>
    <w:rsid w:val="00E75E04"/>
    <w:rsid w:val="00E760E0"/>
    <w:rsid w:val="00E7666B"/>
    <w:rsid w:val="00E7750A"/>
    <w:rsid w:val="00E7786F"/>
    <w:rsid w:val="00E77C8C"/>
    <w:rsid w:val="00E805D8"/>
    <w:rsid w:val="00E80729"/>
    <w:rsid w:val="00E808B9"/>
    <w:rsid w:val="00E80E8F"/>
    <w:rsid w:val="00E80F27"/>
    <w:rsid w:val="00E811C3"/>
    <w:rsid w:val="00E813DC"/>
    <w:rsid w:val="00E818F1"/>
    <w:rsid w:val="00E8193D"/>
    <w:rsid w:val="00E81986"/>
    <w:rsid w:val="00E82715"/>
    <w:rsid w:val="00E82E0A"/>
    <w:rsid w:val="00E838E7"/>
    <w:rsid w:val="00E84E96"/>
    <w:rsid w:val="00E85244"/>
    <w:rsid w:val="00E858AD"/>
    <w:rsid w:val="00E8624F"/>
    <w:rsid w:val="00E86750"/>
    <w:rsid w:val="00E87125"/>
    <w:rsid w:val="00E87BBA"/>
    <w:rsid w:val="00E87FB1"/>
    <w:rsid w:val="00E90A1E"/>
    <w:rsid w:val="00E90B9E"/>
    <w:rsid w:val="00E9104D"/>
    <w:rsid w:val="00E915AB"/>
    <w:rsid w:val="00E9168D"/>
    <w:rsid w:val="00E91C09"/>
    <w:rsid w:val="00E91D60"/>
    <w:rsid w:val="00E92778"/>
    <w:rsid w:val="00E92DB4"/>
    <w:rsid w:val="00E92F4B"/>
    <w:rsid w:val="00E93387"/>
    <w:rsid w:val="00E942E0"/>
    <w:rsid w:val="00E9481C"/>
    <w:rsid w:val="00E94A52"/>
    <w:rsid w:val="00E94B46"/>
    <w:rsid w:val="00E94F67"/>
    <w:rsid w:val="00E94F9F"/>
    <w:rsid w:val="00E95593"/>
    <w:rsid w:val="00E9571D"/>
    <w:rsid w:val="00E95FA5"/>
    <w:rsid w:val="00E9637F"/>
    <w:rsid w:val="00E96B05"/>
    <w:rsid w:val="00E96B30"/>
    <w:rsid w:val="00E96B5D"/>
    <w:rsid w:val="00E972C8"/>
    <w:rsid w:val="00E97863"/>
    <w:rsid w:val="00EA0427"/>
    <w:rsid w:val="00EA0C19"/>
    <w:rsid w:val="00EA117A"/>
    <w:rsid w:val="00EA1F38"/>
    <w:rsid w:val="00EA25F0"/>
    <w:rsid w:val="00EA2665"/>
    <w:rsid w:val="00EA27A5"/>
    <w:rsid w:val="00EA27D9"/>
    <w:rsid w:val="00EA2C35"/>
    <w:rsid w:val="00EA2D88"/>
    <w:rsid w:val="00EA3004"/>
    <w:rsid w:val="00EA370D"/>
    <w:rsid w:val="00EA4122"/>
    <w:rsid w:val="00EA416D"/>
    <w:rsid w:val="00EA430B"/>
    <w:rsid w:val="00EA43BF"/>
    <w:rsid w:val="00EA44BA"/>
    <w:rsid w:val="00EA4BCF"/>
    <w:rsid w:val="00EA537F"/>
    <w:rsid w:val="00EA53F4"/>
    <w:rsid w:val="00EA548A"/>
    <w:rsid w:val="00EA5D61"/>
    <w:rsid w:val="00EA670D"/>
    <w:rsid w:val="00EA6F92"/>
    <w:rsid w:val="00EA7069"/>
    <w:rsid w:val="00EA7A40"/>
    <w:rsid w:val="00EB061F"/>
    <w:rsid w:val="00EB08CC"/>
    <w:rsid w:val="00EB25CE"/>
    <w:rsid w:val="00EB3583"/>
    <w:rsid w:val="00EB3BBA"/>
    <w:rsid w:val="00EB3E84"/>
    <w:rsid w:val="00EB429A"/>
    <w:rsid w:val="00EB53F0"/>
    <w:rsid w:val="00EB55A7"/>
    <w:rsid w:val="00EB6917"/>
    <w:rsid w:val="00EB6AB2"/>
    <w:rsid w:val="00EB6F50"/>
    <w:rsid w:val="00EB7F35"/>
    <w:rsid w:val="00EC0645"/>
    <w:rsid w:val="00EC0DFD"/>
    <w:rsid w:val="00EC12B1"/>
    <w:rsid w:val="00EC1556"/>
    <w:rsid w:val="00EC1D47"/>
    <w:rsid w:val="00EC257E"/>
    <w:rsid w:val="00EC2744"/>
    <w:rsid w:val="00EC309D"/>
    <w:rsid w:val="00EC4DD6"/>
    <w:rsid w:val="00EC581E"/>
    <w:rsid w:val="00EC5964"/>
    <w:rsid w:val="00EC6663"/>
    <w:rsid w:val="00EC682D"/>
    <w:rsid w:val="00EC6DE7"/>
    <w:rsid w:val="00EC7090"/>
    <w:rsid w:val="00EC77FB"/>
    <w:rsid w:val="00EC7818"/>
    <w:rsid w:val="00ED0347"/>
    <w:rsid w:val="00ED05F6"/>
    <w:rsid w:val="00ED0C3F"/>
    <w:rsid w:val="00ED0F9A"/>
    <w:rsid w:val="00ED11BD"/>
    <w:rsid w:val="00ED1495"/>
    <w:rsid w:val="00ED1878"/>
    <w:rsid w:val="00ED18B8"/>
    <w:rsid w:val="00ED25AE"/>
    <w:rsid w:val="00ED2F1A"/>
    <w:rsid w:val="00ED3A66"/>
    <w:rsid w:val="00ED4367"/>
    <w:rsid w:val="00ED4881"/>
    <w:rsid w:val="00ED48FE"/>
    <w:rsid w:val="00ED547D"/>
    <w:rsid w:val="00ED55E4"/>
    <w:rsid w:val="00ED5861"/>
    <w:rsid w:val="00ED6BC5"/>
    <w:rsid w:val="00ED6F22"/>
    <w:rsid w:val="00ED7113"/>
    <w:rsid w:val="00ED7E7C"/>
    <w:rsid w:val="00EE0EEB"/>
    <w:rsid w:val="00EE0FB7"/>
    <w:rsid w:val="00EE16B1"/>
    <w:rsid w:val="00EE1E5A"/>
    <w:rsid w:val="00EE21DB"/>
    <w:rsid w:val="00EE29C0"/>
    <w:rsid w:val="00EE346D"/>
    <w:rsid w:val="00EE3BA8"/>
    <w:rsid w:val="00EE3CB9"/>
    <w:rsid w:val="00EE3F0C"/>
    <w:rsid w:val="00EE409C"/>
    <w:rsid w:val="00EE4A40"/>
    <w:rsid w:val="00EE4BBF"/>
    <w:rsid w:val="00EE51B8"/>
    <w:rsid w:val="00EE5483"/>
    <w:rsid w:val="00EE65F6"/>
    <w:rsid w:val="00EE78DF"/>
    <w:rsid w:val="00EE7DA6"/>
    <w:rsid w:val="00EE7F36"/>
    <w:rsid w:val="00EF0119"/>
    <w:rsid w:val="00EF0962"/>
    <w:rsid w:val="00EF0971"/>
    <w:rsid w:val="00EF10BF"/>
    <w:rsid w:val="00EF1615"/>
    <w:rsid w:val="00EF1695"/>
    <w:rsid w:val="00EF3AD7"/>
    <w:rsid w:val="00EF4624"/>
    <w:rsid w:val="00EF55C5"/>
    <w:rsid w:val="00EF5711"/>
    <w:rsid w:val="00EF691B"/>
    <w:rsid w:val="00EF6990"/>
    <w:rsid w:val="00EF69B1"/>
    <w:rsid w:val="00EF79BC"/>
    <w:rsid w:val="00EF7DB8"/>
    <w:rsid w:val="00F00AEB"/>
    <w:rsid w:val="00F0154C"/>
    <w:rsid w:val="00F01585"/>
    <w:rsid w:val="00F01F84"/>
    <w:rsid w:val="00F02950"/>
    <w:rsid w:val="00F02BB6"/>
    <w:rsid w:val="00F0392A"/>
    <w:rsid w:val="00F0393A"/>
    <w:rsid w:val="00F04327"/>
    <w:rsid w:val="00F04B3A"/>
    <w:rsid w:val="00F04F16"/>
    <w:rsid w:val="00F0537C"/>
    <w:rsid w:val="00F05553"/>
    <w:rsid w:val="00F05F02"/>
    <w:rsid w:val="00F062A2"/>
    <w:rsid w:val="00F063A3"/>
    <w:rsid w:val="00F06AE1"/>
    <w:rsid w:val="00F07B39"/>
    <w:rsid w:val="00F07DB3"/>
    <w:rsid w:val="00F10424"/>
    <w:rsid w:val="00F1066B"/>
    <w:rsid w:val="00F118B4"/>
    <w:rsid w:val="00F11F3D"/>
    <w:rsid w:val="00F120BF"/>
    <w:rsid w:val="00F125E4"/>
    <w:rsid w:val="00F12774"/>
    <w:rsid w:val="00F1281C"/>
    <w:rsid w:val="00F12EE8"/>
    <w:rsid w:val="00F13636"/>
    <w:rsid w:val="00F1374F"/>
    <w:rsid w:val="00F13DA0"/>
    <w:rsid w:val="00F13DC7"/>
    <w:rsid w:val="00F1459E"/>
    <w:rsid w:val="00F14776"/>
    <w:rsid w:val="00F14906"/>
    <w:rsid w:val="00F14A2F"/>
    <w:rsid w:val="00F15413"/>
    <w:rsid w:val="00F16112"/>
    <w:rsid w:val="00F163A8"/>
    <w:rsid w:val="00F16E77"/>
    <w:rsid w:val="00F20C2F"/>
    <w:rsid w:val="00F20DA1"/>
    <w:rsid w:val="00F21080"/>
    <w:rsid w:val="00F21EA8"/>
    <w:rsid w:val="00F22FDC"/>
    <w:rsid w:val="00F2311A"/>
    <w:rsid w:val="00F2368D"/>
    <w:rsid w:val="00F2399B"/>
    <w:rsid w:val="00F25E43"/>
    <w:rsid w:val="00F267B7"/>
    <w:rsid w:val="00F27A25"/>
    <w:rsid w:val="00F27C69"/>
    <w:rsid w:val="00F315AB"/>
    <w:rsid w:val="00F31DC0"/>
    <w:rsid w:val="00F31DDC"/>
    <w:rsid w:val="00F32B0F"/>
    <w:rsid w:val="00F32CBB"/>
    <w:rsid w:val="00F33110"/>
    <w:rsid w:val="00F33C68"/>
    <w:rsid w:val="00F33F7A"/>
    <w:rsid w:val="00F344ED"/>
    <w:rsid w:val="00F34A4C"/>
    <w:rsid w:val="00F34C2D"/>
    <w:rsid w:val="00F35B1F"/>
    <w:rsid w:val="00F35B50"/>
    <w:rsid w:val="00F3660E"/>
    <w:rsid w:val="00F36A7E"/>
    <w:rsid w:val="00F36CF3"/>
    <w:rsid w:val="00F36D69"/>
    <w:rsid w:val="00F36F7F"/>
    <w:rsid w:val="00F40209"/>
    <w:rsid w:val="00F40D9E"/>
    <w:rsid w:val="00F40E95"/>
    <w:rsid w:val="00F41745"/>
    <w:rsid w:val="00F41ABA"/>
    <w:rsid w:val="00F41CF5"/>
    <w:rsid w:val="00F4224C"/>
    <w:rsid w:val="00F4276A"/>
    <w:rsid w:val="00F4287B"/>
    <w:rsid w:val="00F4295A"/>
    <w:rsid w:val="00F42AC1"/>
    <w:rsid w:val="00F42CA1"/>
    <w:rsid w:val="00F42D41"/>
    <w:rsid w:val="00F434BB"/>
    <w:rsid w:val="00F43D0F"/>
    <w:rsid w:val="00F43F3F"/>
    <w:rsid w:val="00F43FAC"/>
    <w:rsid w:val="00F44542"/>
    <w:rsid w:val="00F44655"/>
    <w:rsid w:val="00F44EB0"/>
    <w:rsid w:val="00F458FC"/>
    <w:rsid w:val="00F45BC4"/>
    <w:rsid w:val="00F45BFF"/>
    <w:rsid w:val="00F462C2"/>
    <w:rsid w:val="00F468E0"/>
    <w:rsid w:val="00F46FAE"/>
    <w:rsid w:val="00F47084"/>
    <w:rsid w:val="00F4737B"/>
    <w:rsid w:val="00F47F47"/>
    <w:rsid w:val="00F50DAA"/>
    <w:rsid w:val="00F516C3"/>
    <w:rsid w:val="00F51BCD"/>
    <w:rsid w:val="00F51D2D"/>
    <w:rsid w:val="00F52C89"/>
    <w:rsid w:val="00F52CDF"/>
    <w:rsid w:val="00F52D19"/>
    <w:rsid w:val="00F53F63"/>
    <w:rsid w:val="00F54A6B"/>
    <w:rsid w:val="00F54C97"/>
    <w:rsid w:val="00F54D5B"/>
    <w:rsid w:val="00F5502E"/>
    <w:rsid w:val="00F55203"/>
    <w:rsid w:val="00F55602"/>
    <w:rsid w:val="00F55A25"/>
    <w:rsid w:val="00F5603B"/>
    <w:rsid w:val="00F566C4"/>
    <w:rsid w:val="00F56A73"/>
    <w:rsid w:val="00F56AC7"/>
    <w:rsid w:val="00F56D30"/>
    <w:rsid w:val="00F615E8"/>
    <w:rsid w:val="00F62616"/>
    <w:rsid w:val="00F6288F"/>
    <w:rsid w:val="00F63585"/>
    <w:rsid w:val="00F637B4"/>
    <w:rsid w:val="00F63906"/>
    <w:rsid w:val="00F64935"/>
    <w:rsid w:val="00F64E43"/>
    <w:rsid w:val="00F65D58"/>
    <w:rsid w:val="00F65EA2"/>
    <w:rsid w:val="00F66786"/>
    <w:rsid w:val="00F67698"/>
    <w:rsid w:val="00F67CDA"/>
    <w:rsid w:val="00F70578"/>
    <w:rsid w:val="00F70CE8"/>
    <w:rsid w:val="00F71135"/>
    <w:rsid w:val="00F71179"/>
    <w:rsid w:val="00F711A7"/>
    <w:rsid w:val="00F722EB"/>
    <w:rsid w:val="00F725E3"/>
    <w:rsid w:val="00F72A39"/>
    <w:rsid w:val="00F732F6"/>
    <w:rsid w:val="00F73678"/>
    <w:rsid w:val="00F73E8C"/>
    <w:rsid w:val="00F7492F"/>
    <w:rsid w:val="00F74C06"/>
    <w:rsid w:val="00F75D5C"/>
    <w:rsid w:val="00F76839"/>
    <w:rsid w:val="00F81726"/>
    <w:rsid w:val="00F81FFF"/>
    <w:rsid w:val="00F8237A"/>
    <w:rsid w:val="00F83150"/>
    <w:rsid w:val="00F8365E"/>
    <w:rsid w:val="00F83A3E"/>
    <w:rsid w:val="00F84AA0"/>
    <w:rsid w:val="00F84B14"/>
    <w:rsid w:val="00F84E29"/>
    <w:rsid w:val="00F8521F"/>
    <w:rsid w:val="00F85581"/>
    <w:rsid w:val="00F85DBB"/>
    <w:rsid w:val="00F86631"/>
    <w:rsid w:val="00F8730D"/>
    <w:rsid w:val="00F875F6"/>
    <w:rsid w:val="00F8775C"/>
    <w:rsid w:val="00F906A6"/>
    <w:rsid w:val="00F90816"/>
    <w:rsid w:val="00F90A20"/>
    <w:rsid w:val="00F90B4C"/>
    <w:rsid w:val="00F91171"/>
    <w:rsid w:val="00F91614"/>
    <w:rsid w:val="00F9165E"/>
    <w:rsid w:val="00F920CE"/>
    <w:rsid w:val="00F92492"/>
    <w:rsid w:val="00F927FD"/>
    <w:rsid w:val="00F93104"/>
    <w:rsid w:val="00F93878"/>
    <w:rsid w:val="00F943CD"/>
    <w:rsid w:val="00F94C31"/>
    <w:rsid w:val="00F94C93"/>
    <w:rsid w:val="00F95253"/>
    <w:rsid w:val="00F95439"/>
    <w:rsid w:val="00F9589C"/>
    <w:rsid w:val="00F958C7"/>
    <w:rsid w:val="00F95912"/>
    <w:rsid w:val="00F95F41"/>
    <w:rsid w:val="00F96054"/>
    <w:rsid w:val="00F96D3D"/>
    <w:rsid w:val="00F97A03"/>
    <w:rsid w:val="00FA1320"/>
    <w:rsid w:val="00FA13D4"/>
    <w:rsid w:val="00FA17B9"/>
    <w:rsid w:val="00FA1BBF"/>
    <w:rsid w:val="00FA1D9B"/>
    <w:rsid w:val="00FA1E7E"/>
    <w:rsid w:val="00FA2729"/>
    <w:rsid w:val="00FA3873"/>
    <w:rsid w:val="00FA3B4E"/>
    <w:rsid w:val="00FA3BFC"/>
    <w:rsid w:val="00FA3C80"/>
    <w:rsid w:val="00FA3E86"/>
    <w:rsid w:val="00FA446E"/>
    <w:rsid w:val="00FA49DE"/>
    <w:rsid w:val="00FA523E"/>
    <w:rsid w:val="00FA526C"/>
    <w:rsid w:val="00FA5524"/>
    <w:rsid w:val="00FA57C0"/>
    <w:rsid w:val="00FA613A"/>
    <w:rsid w:val="00FA6D9E"/>
    <w:rsid w:val="00FA6FC0"/>
    <w:rsid w:val="00FA75D1"/>
    <w:rsid w:val="00FA764C"/>
    <w:rsid w:val="00FA79F7"/>
    <w:rsid w:val="00FA7A96"/>
    <w:rsid w:val="00FA7AB2"/>
    <w:rsid w:val="00FB0504"/>
    <w:rsid w:val="00FB0ABF"/>
    <w:rsid w:val="00FB0E40"/>
    <w:rsid w:val="00FB128D"/>
    <w:rsid w:val="00FB18B6"/>
    <w:rsid w:val="00FB1BCE"/>
    <w:rsid w:val="00FB20F2"/>
    <w:rsid w:val="00FB25CA"/>
    <w:rsid w:val="00FB2605"/>
    <w:rsid w:val="00FB2686"/>
    <w:rsid w:val="00FB2842"/>
    <w:rsid w:val="00FB28B9"/>
    <w:rsid w:val="00FB4097"/>
    <w:rsid w:val="00FB4273"/>
    <w:rsid w:val="00FB432E"/>
    <w:rsid w:val="00FB503E"/>
    <w:rsid w:val="00FB53AD"/>
    <w:rsid w:val="00FB5865"/>
    <w:rsid w:val="00FB6336"/>
    <w:rsid w:val="00FB63C3"/>
    <w:rsid w:val="00FB70C4"/>
    <w:rsid w:val="00FB73ED"/>
    <w:rsid w:val="00FB7779"/>
    <w:rsid w:val="00FB7833"/>
    <w:rsid w:val="00FB7889"/>
    <w:rsid w:val="00FB7990"/>
    <w:rsid w:val="00FC0DB6"/>
    <w:rsid w:val="00FC11F2"/>
    <w:rsid w:val="00FC1585"/>
    <w:rsid w:val="00FC1F43"/>
    <w:rsid w:val="00FC27FB"/>
    <w:rsid w:val="00FC28A3"/>
    <w:rsid w:val="00FC2B7A"/>
    <w:rsid w:val="00FC4780"/>
    <w:rsid w:val="00FC47A8"/>
    <w:rsid w:val="00FC4823"/>
    <w:rsid w:val="00FC52C5"/>
    <w:rsid w:val="00FC55F8"/>
    <w:rsid w:val="00FC5C90"/>
    <w:rsid w:val="00FC66FB"/>
    <w:rsid w:val="00FC6A36"/>
    <w:rsid w:val="00FD1ACC"/>
    <w:rsid w:val="00FD20A5"/>
    <w:rsid w:val="00FD2701"/>
    <w:rsid w:val="00FD28F2"/>
    <w:rsid w:val="00FD30B9"/>
    <w:rsid w:val="00FD374D"/>
    <w:rsid w:val="00FD3B90"/>
    <w:rsid w:val="00FD3FA3"/>
    <w:rsid w:val="00FD4B05"/>
    <w:rsid w:val="00FD4D8B"/>
    <w:rsid w:val="00FD4E97"/>
    <w:rsid w:val="00FD51A7"/>
    <w:rsid w:val="00FD5567"/>
    <w:rsid w:val="00FD5A56"/>
    <w:rsid w:val="00FD5C0C"/>
    <w:rsid w:val="00FD6112"/>
    <w:rsid w:val="00FD61AE"/>
    <w:rsid w:val="00FD6788"/>
    <w:rsid w:val="00FD6C46"/>
    <w:rsid w:val="00FD6FB7"/>
    <w:rsid w:val="00FD728D"/>
    <w:rsid w:val="00FE0AD1"/>
    <w:rsid w:val="00FE136B"/>
    <w:rsid w:val="00FE15CC"/>
    <w:rsid w:val="00FE1985"/>
    <w:rsid w:val="00FE20E5"/>
    <w:rsid w:val="00FE22A5"/>
    <w:rsid w:val="00FE31D3"/>
    <w:rsid w:val="00FE3BAF"/>
    <w:rsid w:val="00FE40F7"/>
    <w:rsid w:val="00FE56A8"/>
    <w:rsid w:val="00FE5D4E"/>
    <w:rsid w:val="00FE5FB2"/>
    <w:rsid w:val="00FE641F"/>
    <w:rsid w:val="00FE65AA"/>
    <w:rsid w:val="00FE7340"/>
    <w:rsid w:val="00FF0077"/>
    <w:rsid w:val="00FF06B4"/>
    <w:rsid w:val="00FF09C3"/>
    <w:rsid w:val="00FF320E"/>
    <w:rsid w:val="00FF3DED"/>
    <w:rsid w:val="00FF414C"/>
    <w:rsid w:val="00FF4E59"/>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0BAE70"/>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 w:type="character" w:styleId="Refdecomentario">
    <w:name w:val="annotation reference"/>
    <w:basedOn w:val="Fuentedeprrafopredeter"/>
    <w:uiPriority w:val="99"/>
    <w:semiHidden/>
    <w:unhideWhenUsed/>
    <w:rsid w:val="00B11FD3"/>
    <w:rPr>
      <w:sz w:val="16"/>
      <w:szCs w:val="16"/>
    </w:rPr>
  </w:style>
  <w:style w:type="paragraph" w:styleId="Tabladeilustraciones">
    <w:name w:val="table of figures"/>
    <w:basedOn w:val="Normal"/>
    <w:next w:val="Normal"/>
    <w:uiPriority w:val="99"/>
    <w:unhideWhenUsed/>
    <w:rsid w:val="007F73E0"/>
  </w:style>
  <w:style w:type="paragraph" w:styleId="Textocomentario">
    <w:name w:val="annotation text"/>
    <w:basedOn w:val="Normal"/>
    <w:link w:val="TextocomentarioCar"/>
    <w:uiPriority w:val="99"/>
    <w:semiHidden/>
    <w:unhideWhenUsed/>
    <w:rsid w:val="00B11FD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11FD3"/>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11FD3"/>
    <w:rPr>
      <w:b/>
      <w:bCs/>
    </w:rPr>
  </w:style>
  <w:style w:type="character" w:customStyle="1" w:styleId="AsuntodelcomentarioCar">
    <w:name w:val="Asunto del comentario Car"/>
    <w:basedOn w:val="TextocomentarioCar"/>
    <w:link w:val="Asuntodelcomentario"/>
    <w:uiPriority w:val="99"/>
    <w:semiHidden/>
    <w:rsid w:val="00B11FD3"/>
    <w:rPr>
      <w:rFonts w:ascii="Times New Roman" w:hAnsi="Times New Roman"/>
      <w:b/>
      <w:bCs/>
      <w:sz w:val="20"/>
      <w:szCs w:val="20"/>
    </w:rPr>
  </w:style>
  <w:style w:type="paragraph" w:styleId="Textodeglobo">
    <w:name w:val="Balloon Text"/>
    <w:basedOn w:val="Normal"/>
    <w:link w:val="TextodegloboCar"/>
    <w:uiPriority w:val="99"/>
    <w:semiHidden/>
    <w:unhideWhenUsed/>
    <w:rsid w:val="00B11FD3"/>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11FD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jpeg"/><Relationship Id="rId68" Type="http://schemas.openxmlformats.org/officeDocument/2006/relationships/chart" Target="charts/chart1.xml"/><Relationship Id="rId84" Type="http://schemas.openxmlformats.org/officeDocument/2006/relationships/image" Target="media/image75.jpeg"/><Relationship Id="rId89" Type="http://schemas.openxmlformats.org/officeDocument/2006/relationships/header" Target="header1.xml"/><Relationship Id="rId16" Type="http://schemas.openxmlformats.org/officeDocument/2006/relationships/image" Target="media/image9.jpeg"/><Relationship Id="rId11" Type="http://schemas.openxmlformats.org/officeDocument/2006/relationships/image" Target="media/image4.jp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jpeg"/><Relationship Id="rId74" Type="http://schemas.openxmlformats.org/officeDocument/2006/relationships/image" Target="media/image65.png"/><Relationship Id="rId79" Type="http://schemas.openxmlformats.org/officeDocument/2006/relationships/image" Target="media/image70.jp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eg"/><Relationship Id="rId64" Type="http://schemas.openxmlformats.org/officeDocument/2006/relationships/image" Target="media/image57.png"/><Relationship Id="rId69" Type="http://schemas.openxmlformats.org/officeDocument/2006/relationships/chart" Target="charts/chart2.xml"/><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3.jpg"/><Relationship Id="rId80" Type="http://schemas.openxmlformats.org/officeDocument/2006/relationships/image" Target="media/image71.PNG"/><Relationship Id="rId85" Type="http://schemas.openxmlformats.org/officeDocument/2006/relationships/image" Target="media/image76.jp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image" Target="media/image61.jpe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jp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image" Target="media/image58.jpg"/><Relationship Id="rId73" Type="http://schemas.openxmlformats.org/officeDocument/2006/relationships/image" Target="media/image64.jpg"/><Relationship Id="rId78" Type="http://schemas.openxmlformats.org/officeDocument/2006/relationships/image" Target="media/image69.png"/><Relationship Id="rId81" Type="http://schemas.openxmlformats.org/officeDocument/2006/relationships/image" Target="media/image72.jpg"/><Relationship Id="rId86" Type="http://schemas.openxmlformats.org/officeDocument/2006/relationships/image" Target="media/image77.jp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jpg"/><Relationship Id="rId55" Type="http://schemas.openxmlformats.org/officeDocument/2006/relationships/image" Target="media/image48.jpe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jpe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eg"/><Relationship Id="rId40" Type="http://schemas.openxmlformats.org/officeDocument/2006/relationships/image" Target="media/image33.jpg"/><Relationship Id="rId45" Type="http://schemas.openxmlformats.org/officeDocument/2006/relationships/image" Target="media/image38.PNG"/><Relationship Id="rId66" Type="http://schemas.openxmlformats.org/officeDocument/2006/relationships/image" Target="media/image59.jpg"/><Relationship Id="rId87" Type="http://schemas.openxmlformats.org/officeDocument/2006/relationships/image" Target="media/image78.jpg"/><Relationship Id="rId61" Type="http://schemas.openxmlformats.org/officeDocument/2006/relationships/image" Target="media/image54.jpeg"/><Relationship Id="rId82" Type="http://schemas.openxmlformats.org/officeDocument/2006/relationships/image" Target="media/image73.PNG"/><Relationship Id="rId19" Type="http://schemas.openxmlformats.org/officeDocument/2006/relationships/image" Target="media/image1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F5C31C-36E5-4C6E-A4FF-6AB64DBBA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12</TotalTime>
  <Pages>100</Pages>
  <Words>24216</Words>
  <Characters>133190</Characters>
  <Application>Microsoft Office Word</Application>
  <DocSecurity>0</DocSecurity>
  <Lines>1109</Lines>
  <Paragraphs>3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7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5492</cp:revision>
  <cp:lastPrinted>2018-05-18T17:46:00Z</cp:lastPrinted>
  <dcterms:created xsi:type="dcterms:W3CDTF">2018-01-22T01:49:00Z</dcterms:created>
  <dcterms:modified xsi:type="dcterms:W3CDTF">2018-05-19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